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B601EC" w14:textId="3EC56C18" w:rsidR="001F2FBF" w:rsidRPr="00191B14" w:rsidRDefault="001F2FBF"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Processes of deterministic community assembly change as fire severity </w:t>
      </w:r>
      <w:commentRangeStart w:id="0"/>
      <w:r w:rsidRPr="00191B14">
        <w:rPr>
          <w:rFonts w:ascii="Times New Roman" w:hAnsi="Times New Roman" w:cs="Times New Roman"/>
          <w:sz w:val="24"/>
          <w:szCs w:val="24"/>
        </w:rPr>
        <w:t>increases</w:t>
      </w:r>
      <w:commentRangeEnd w:id="0"/>
      <w:r w:rsidR="00E95E58" w:rsidRPr="00191B14">
        <w:rPr>
          <w:rStyle w:val="CommentReference"/>
          <w:sz w:val="24"/>
          <w:szCs w:val="24"/>
        </w:rPr>
        <w:commentReference w:id="0"/>
      </w:r>
    </w:p>
    <w:p w14:paraId="45748151" w14:textId="77777777" w:rsidR="001F2FBF" w:rsidRPr="00191B14" w:rsidRDefault="001F2FBF" w:rsidP="006A74FA">
      <w:pPr>
        <w:adjustRightInd w:val="0"/>
        <w:snapToGrid w:val="0"/>
        <w:spacing w:line="480" w:lineRule="auto"/>
        <w:rPr>
          <w:rFonts w:ascii="Times New Roman" w:hAnsi="Times New Roman" w:cs="Times New Roman"/>
          <w:sz w:val="24"/>
          <w:szCs w:val="24"/>
          <w:vertAlign w:val="superscript"/>
        </w:rPr>
      </w:pPr>
      <w:r w:rsidRPr="00191B14">
        <w:rPr>
          <w:rFonts w:ascii="Times New Roman" w:hAnsi="Times New Roman" w:cs="Times New Roman"/>
          <w:sz w:val="24"/>
          <w:szCs w:val="24"/>
        </w:rPr>
        <w:t>Ian Winick*</w:t>
      </w:r>
      <w:r w:rsidRPr="00191B14">
        <w:rPr>
          <w:rFonts w:ascii="Times New Roman" w:hAnsi="Times New Roman" w:cs="Times New Roman"/>
          <w:sz w:val="24"/>
          <w:szCs w:val="24"/>
          <w:vertAlign w:val="superscript"/>
        </w:rPr>
        <w:t>1</w:t>
      </w:r>
      <w:r w:rsidRPr="00191B14">
        <w:rPr>
          <w:rFonts w:ascii="Times New Roman" w:hAnsi="Times New Roman" w:cs="Times New Roman"/>
          <w:sz w:val="24"/>
          <w:szCs w:val="24"/>
        </w:rPr>
        <w:t xml:space="preserve"> and Rachel Mitchell</w:t>
      </w:r>
      <w:r w:rsidRPr="00191B14">
        <w:rPr>
          <w:rFonts w:ascii="Times New Roman" w:hAnsi="Times New Roman" w:cs="Times New Roman"/>
          <w:sz w:val="24"/>
          <w:szCs w:val="24"/>
          <w:vertAlign w:val="superscript"/>
        </w:rPr>
        <w:t>1</w:t>
      </w:r>
    </w:p>
    <w:p w14:paraId="2191DE50" w14:textId="13C70E77" w:rsidR="001F2FBF" w:rsidRPr="00191B14" w:rsidRDefault="00764261"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vertAlign w:val="superscript"/>
        </w:rPr>
        <w:t>1</w:t>
      </w:r>
      <w:r w:rsidR="001F2FBF" w:rsidRPr="00191B14">
        <w:rPr>
          <w:rFonts w:ascii="Times New Roman" w:hAnsi="Times New Roman" w:cs="Times New Roman"/>
          <w:sz w:val="24"/>
          <w:szCs w:val="24"/>
        </w:rPr>
        <w:t>School of Natural Resources and the Environment, University of Arizona, Tucson, USA.</w:t>
      </w:r>
    </w:p>
    <w:p w14:paraId="740A6D63" w14:textId="77777777" w:rsidR="001F2FBF" w:rsidRPr="00191B14" w:rsidRDefault="001F2FBF"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rPr>
        <w:t>Ian Winick (</w:t>
      </w:r>
      <w:hyperlink r:id="rId10" w:history="1">
        <w:r w:rsidRPr="00191B14">
          <w:rPr>
            <w:rStyle w:val="Hyperlink"/>
            <w:rFonts w:ascii="Times New Roman" w:hAnsi="Times New Roman" w:cs="Times New Roman"/>
            <w:sz w:val="24"/>
            <w:szCs w:val="24"/>
          </w:rPr>
          <w:t>iaw1@arizona.edu</w:t>
        </w:r>
      </w:hyperlink>
      <w:r w:rsidRPr="00191B14">
        <w:rPr>
          <w:rFonts w:ascii="Times New Roman" w:hAnsi="Times New Roman" w:cs="Times New Roman"/>
          <w:sz w:val="24"/>
          <w:szCs w:val="24"/>
        </w:rPr>
        <w:t>) Corresponding Author</w:t>
      </w:r>
    </w:p>
    <w:p w14:paraId="4F13765C" w14:textId="77777777" w:rsidR="001F2FBF" w:rsidRPr="00191B14" w:rsidRDefault="001F2FBF" w:rsidP="006A74FA">
      <w:pPr>
        <w:adjustRightInd w:val="0"/>
        <w:snapToGrid w:val="0"/>
        <w:spacing w:line="480" w:lineRule="auto"/>
        <w:rPr>
          <w:rFonts w:ascii="Times New Roman" w:hAnsi="Times New Roman" w:cs="Times New Roman"/>
          <w:sz w:val="24"/>
          <w:szCs w:val="24"/>
          <w:highlight w:val="yellow"/>
        </w:rPr>
      </w:pPr>
      <w:r w:rsidRPr="00191B14">
        <w:rPr>
          <w:rFonts w:ascii="Times New Roman" w:hAnsi="Times New Roman" w:cs="Times New Roman"/>
          <w:sz w:val="24"/>
          <w:szCs w:val="24"/>
          <w:highlight w:val="yellow"/>
        </w:rPr>
        <w:t>Open research statement will go here</w:t>
      </w:r>
    </w:p>
    <w:p w14:paraId="38B089F4" w14:textId="60569EFA" w:rsidR="001F2FBF" w:rsidRPr="00191B14" w:rsidRDefault="001F2FBF"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rPr>
        <w:t>Community ecology,</w:t>
      </w:r>
      <w:r w:rsidR="00EA4E54" w:rsidRPr="00191B14">
        <w:rPr>
          <w:rFonts w:ascii="Times New Roman" w:hAnsi="Times New Roman" w:cs="Times New Roman"/>
          <w:sz w:val="24"/>
          <w:szCs w:val="24"/>
        </w:rPr>
        <w:t xml:space="preserve"> community</w:t>
      </w:r>
      <w:r w:rsidRPr="00191B14">
        <w:rPr>
          <w:rFonts w:ascii="Times New Roman" w:hAnsi="Times New Roman" w:cs="Times New Roman"/>
          <w:sz w:val="24"/>
          <w:szCs w:val="24"/>
        </w:rPr>
        <w:t xml:space="preserve"> assembly, fire, disturbance, beta diversity, functional diversity</w:t>
      </w:r>
      <w:r w:rsidR="00EA4E54" w:rsidRPr="00191B14">
        <w:rPr>
          <w:rFonts w:ascii="Times New Roman" w:hAnsi="Times New Roman" w:cs="Times New Roman"/>
          <w:sz w:val="24"/>
          <w:szCs w:val="24"/>
        </w:rPr>
        <w:t>, null model</w:t>
      </w:r>
    </w:p>
    <w:p w14:paraId="50BB7AD0" w14:textId="77777777" w:rsidR="001F2FBF" w:rsidRPr="00191B14" w:rsidRDefault="001F2FBF" w:rsidP="006A74FA">
      <w:pPr>
        <w:spacing w:line="480" w:lineRule="auto"/>
        <w:rPr>
          <w:rFonts w:ascii="Times New Roman" w:hAnsi="Times New Roman" w:cs="Times New Roman"/>
          <w:sz w:val="24"/>
          <w:szCs w:val="24"/>
        </w:rPr>
      </w:pPr>
    </w:p>
    <w:p w14:paraId="03F2AFDF" w14:textId="54946817" w:rsidR="001F2FBF" w:rsidRPr="00191B14" w:rsidRDefault="001F2FBF"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BSTRACT</w:t>
      </w:r>
    </w:p>
    <w:p w14:paraId="406BA1B9" w14:textId="2EC984A6"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INTRODUCTION</w:t>
      </w:r>
    </w:p>
    <w:p w14:paraId="1B67E408" w14:textId="6DE3A613" w:rsidR="002A343B" w:rsidRPr="00191B14" w:rsidRDefault="00B27B80" w:rsidP="006A74FA">
      <w:pPr>
        <w:spacing w:line="480" w:lineRule="auto"/>
        <w:rPr>
          <w:rFonts w:ascii="Times New Roman" w:hAnsi="Times New Roman" w:cs="Times New Roman"/>
          <w:sz w:val="24"/>
          <w:szCs w:val="24"/>
        </w:rPr>
      </w:pPr>
      <w:bookmarkStart w:id="1" w:name="_Hlk183084966"/>
      <w:r w:rsidRPr="00191B14">
        <w:rPr>
          <w:rFonts w:ascii="Times New Roman" w:hAnsi="Times New Roman" w:cs="Times New Roman"/>
          <w:sz w:val="24"/>
          <w:szCs w:val="24"/>
        </w:rPr>
        <w:t xml:space="preserve"> </w:t>
      </w:r>
      <w:r w:rsidR="00B6016E" w:rsidRPr="00191B14">
        <w:rPr>
          <w:rFonts w:ascii="Times New Roman" w:hAnsi="Times New Roman" w:cs="Times New Roman"/>
          <w:sz w:val="24"/>
          <w:szCs w:val="24"/>
        </w:rPr>
        <w:tab/>
      </w:r>
      <w:r w:rsidR="005A5023" w:rsidRPr="00191B14">
        <w:rPr>
          <w:rFonts w:ascii="Times New Roman" w:hAnsi="Times New Roman" w:cs="Times New Roman"/>
          <w:sz w:val="24"/>
          <w:szCs w:val="24"/>
        </w:rPr>
        <w:t xml:space="preserve">There is a robust literature linking taxonomic biodiversity to ecosystem function via plant functional </w:t>
      </w:r>
      <w:commentRangeStart w:id="2"/>
      <w:r w:rsidR="005A5023" w:rsidRPr="00191B14">
        <w:rPr>
          <w:rFonts w:ascii="Times New Roman" w:hAnsi="Times New Roman" w:cs="Times New Roman"/>
          <w:sz w:val="24"/>
          <w:szCs w:val="24"/>
        </w:rPr>
        <w:t>traits</w:t>
      </w:r>
      <w:commentRangeEnd w:id="2"/>
      <w:r w:rsidR="003476E0" w:rsidRPr="00191B14">
        <w:rPr>
          <w:rStyle w:val="CommentReference"/>
          <w:sz w:val="24"/>
          <w:szCs w:val="24"/>
        </w:rPr>
        <w:commentReference w:id="2"/>
      </w:r>
      <w:r w:rsidR="00756714" w:rsidRPr="00191B14">
        <w:rPr>
          <w:rFonts w:ascii="Times New Roman" w:hAnsi="Times New Roman" w:cs="Times New Roman"/>
          <w:sz w:val="24"/>
          <w:szCs w:val="24"/>
        </w:rPr>
        <w:t xml:space="preserve"> </w:t>
      </w:r>
      <w:r w:rsidR="00BD1290" w:rsidRPr="00191B14">
        <w:rPr>
          <w:rFonts w:ascii="Times New Roman" w:hAnsi="Times New Roman" w:cs="Times New Roman"/>
          <w:color w:val="FF0000"/>
          <w:sz w:val="24"/>
          <w:szCs w:val="24"/>
        </w:rPr>
        <w:fldChar w:fldCharType="begin"/>
      </w:r>
      <w:r w:rsidR="00BC4AAE" w:rsidRPr="00191B14">
        <w:rPr>
          <w:rFonts w:ascii="Times New Roman" w:hAnsi="Times New Roman" w:cs="Times New Roman"/>
          <w:color w:val="FF0000"/>
          <w:sz w:val="24"/>
          <w:szCs w:val="24"/>
        </w:rPr>
        <w:instrText xml:space="preserve"> ADDIN ZOTERO_ITEM CSL_CITATION {"citationID":"mhIuIQSi","properties":{"formattedCitation":"(Zavaleta et al. 2010, Isbell et al. 2011, Maestre et al. 2012, Pasari et al. 2013, Gross et al. 2017, Hautier et al. 2018, Grman et al. 2018)","plainCitation":"(Zavaleta et al. 2010, Isbell et al. 2011, Maestre et al. 2012, Pasari et al. 2013, Gross et al. 2017, Hautier et al. 2018, Grman et al. 2018)","dontUpdate":true,"noteIndex":0},"citationItems":[{"id":178,"uris":["http://zotero.org/users/10036252/items/YVR74GVC"],"itemData":{"id":178,"type":"article-journal","abstract":"Society places value on the multiple functions of ecosystems from soil fertility to erosion control to wildlife-carrying capacity, and these functions are potentially threatened by ongoing biodiversity losses. Recent empirically based models using individual species’ traits suggest that higher species richness is required to provide multiple ecosystem functions. However, no study to date has analyzed the observed functionality of communities of interacting species over multiple temporal scales to assess the relationship between biodiversity and multifunctionality. We use data from the longest-running biodiversity-functioning field experiment to date to test how species diversity affects the ability of grassland ecosystems to provide threshold levels of up to eight ecosystem functions simultaneously. Across years and every combination of ecosystem functions, minimum-required species richness consistently increases with the number of functions considered. Moreover, tradeoffs between functions and variability among years prevent any one community type from providing high levels of multiple functions, regardless of its diversity. Sustained multifunctionality, therefore, likely requires both higher species richness than single ecosystem functionality and a diversity of species assemblages across the landscape.","container-title":"Proceedings of the National Academy of Sciences","DOI":"10.1073/pnas.0906829107","ISSN":"0027-8424, 1091-6490","issue":"4","journalAbbreviation":"Proc. Natl. Acad. Sci. U.S.A.","language":"en","page":"1443-1446","source":"DOI.org (Crossref)","title":"Sustaining multiple ecosystem functions in grassland communities requires higher biodiversity","volume":"107","author":[{"family":"Zavaleta","given":"Erika S."},{"family":"Pasari","given":"Jae R."},{"family":"Hulvey","given":"Kristin B."},{"family":"Tilman","given":"G. David"}],"issued":{"date-parts":[["2010",1,26]]}}},{"id":128,"uris":["http://zotero.org/users/10036252/items/JE8LN5DE"],"itemData":{"id":128,"type":"article-journal","abstract":"Biodiversity–ecosystem function experiments have shown the importance of a diverse range of species for the health of ecosystems, but the number of species needed to maintain ecosystem functioning and services remains unclear. A meta-analysis of biodiversity research now shows, surprisingly, that 84% of grassland plant species have promoted ecosystem functioning at least once. Different species were important in different years, in different places and for different functions. These results strongly suggest that most grassland plant species provide ecosystem services. Consequently, even a few extinctions could have a deleterious effect.","container-title":"Nature","DOI":"10.1038/nature10282","ISSN":"1476-4687","issue":"7363","language":"en","license":"2011 Nature Publishing Group, a division of Macmillan Publishers Limited. All Rights Reserved.","note":"number: 7363\npublisher: Nature Publishing Group","page":"199-202","source":"www.nature.com","title":"High plant diversity is needed to maintain ecosystem services","volume":"477","author":[{"family":"Isbell","given":"Forest"},{"family":"Calcagno","given":"Vincent"},{"family":"Hector","given":"Andy"},{"family":"Connolly","given":"John"},{"family":"Harpole","given":"W. Stanley"},{"family":"Reich","given":"Peter B."},{"family":"Scherer-Lorenzen","given":"Michael"},{"family":"Schmid","given":"Bernhard"},{"family":"Tilman","given":"David"},{"family":"Ruijven","given":"Jasper","non-dropping-particle":"van"},{"family":"Weigelt","given":"Alexandra"},{"family":"Wilsey","given":"Brian J."},{"family":"Zavaleta","given":"Erika S."},{"family":"Loreau","given":"Michel"}],"issued":{"date-parts":[["2011",9]]}}},{"id":256,"uris":["http://zotero.org/users/10036252/items/E6R5K2H4"],"itemData":{"id":256,"type":"article-journal","abstract":"Experiments suggest that biodiversity enhances the ability of ecosystems to maintain multiple functions, such as carbon storage, productivity, and buildup of nutrient pools (multifunctionality). However, the relationship between biodiversity and multifunctionality has never been assessed globally in natural ecosystems. We report on the first global empirical study relating plant species richness and abiotic factors to multifunctionality in drylands, which collectively cover 41% of Earth’s land surface and support over 38% of the human population. Multifunctionality was positively and significantly related to species richness. The best-fitting models accounted for over 55% of the variation in multifunctionality, and always included species richness as a predictor variable. Our results suggest that preservation of plant biodiversity is crucial to buffer negative effects of climate change and desertification in drylands.","container-title":"Science (New York, N.Y.)","DOI":"10.1126/science.1215442","ISSN":"0036-8075","issue":"6065","journalAbbreviation":"Science","note":"PMID: 22246775\nPMCID: PMC3558739","page":"214-218","source":"PubMed Central","title":"Plant species richness and ecosystem multifunctionality in global drylands","volume":"335","author":[{"family":"Maestre","given":"Fernando T."},{"family":"Quero","given":"José L."},{"family":"Gotelli","given":"Nicholas J."},{"family":"Escudero","given":"Adriá"},{"family":"Ochoa","given":"Victoria"},{"family":"Delgado-Baquerizo","given":"Manuel"},{"family":"García-Gómez","given":"Miguel"},{"family":"Bowker","given":"Matthew A."},{"family":"Soliveres","given":"Santiago"},{"family":"Escolar","given":"Cristina"},{"family":"García-Palacios","given":"Pablo"},{"family":"Berdugo","given":"Miguel"},{"family":"Valencia","given":"Enrique"},{"family":"Gozalo","given":"Beatriz"},{"family":"Gallardo","given":"Antonio"},{"family":"Aguilera","given":"Lorgio"},{"family":"Arredondo","given":"Tulio"},{"family":"Blones","given":"Julio"},{"family":"Boeken","given":"Bertrand"},{"family":"Bran","given":"Donaldo"},{"family":"Conceição","given":"Abel A."},{"family":"Cabrera","given":"Omar"},{"family":"Chaieb","given":"Mohamed"},{"family":"Derak","given":"Mchich"},{"family":"Eldridge","given":"David J."},{"family":"Espinosa","given":"Carlos I."},{"family":"Florentino","given":"Adriana"},{"family":"Gaitán","given":"Juan"},{"family":"Gatica","given":"M. Gabriel"},{"family":"Ghiloufi","given":"Wahida"},{"family":"Gómez-González","given":"Susana"},{"family":"Gutiérrez","given":"Julio R."},{"family":"Hernández","given":"Rosa M."},{"family":"Huang","given":"Xuewen"},{"family":"Huber-Sannwald","given":"Elisabeth"},{"family":"Jankju","given":"Mohammad"},{"family":"Miriti","given":"Maria"},{"family":"Monerris","given":"Jorge"},{"family":"Mau","given":"Rebecca L."},{"family":"Morici","given":"Ernesto"},{"family":"Naseri","given":"Kamal"},{"family":"Ospina","given":"Abelardo"},{"family":"Polo","given":"Vicente"},{"family":"Prina","given":"Aníbal"},{"family":"Pucheta","given":"Eduardo"},{"family":"Ramírez-Collantes","given":"David A."},{"family":"Romão","given":"Roberto"},{"family":"Tighe","given":"Matthew"},{"family":"Torres-Díaz","given":"Cristian"},{"family":"Val","given":"James"},{"family":"Veiga","given":"José P."},{"family":"Wang","given":"Deli"},{"family":"Zaady","given":"Eli"}],"issued":{"date-parts":[["2012",1,13]]}}},{"id":607,"uris":["http://zotero.org/users/10036252/items/2KFKN5PW"],"itemData":{"id":607,"type":"article-journal","abstract":"Society values landscapes that reliably provide many ecosystem functions. As the study of ecosystem functioning expands to include more locations, time spans, and functions, the functional importance of individual species is becoming more apparent. However, the functional importance of individual species does not necessarily translate to the functional importance of biodiversity measured in whole communities of interacting species. Furthermore, ecological diversity at scales larger than neighborhood species richness could also influence the provision of multiple functions over extended time scales. We created experimental landscapes based on whole communities from the world’s longest running biodiversity-functioning field experiment to investigate how local species richness (α diversity), distinctness among communities (β diversity), and larger scale species richness (γ diversity) affected eight ecosystem functions over 10 y. Using both threshold-based and unique multifunctionality metrics, we found that α diversity had strong positive effects on most individual functions and multifunctionality, and that positive effects of β and γ diversity emerged only when multiple functions were considered simultaneously. Higher β diversity also reduced the variability in multifunctionality. Thus, in addition to conserving important species, maintaining ecosystem multifunctionality will require diverse landscape mosaics of diverse communities.","container-title":"Proceedings of the National Academy of Sciences","DOI":"10.1073/pnas.1220333110","issue":"25","note":"publisher: Proceedings of the National Academy of Sciences","page":"10219-10222","source":"pnas.org (Atypon)","title":"Several scales of biodiversity affect ecosystem multifunctionality","volume":"110","author":[{"family":"Pasari","given":"Jae R."},{"family":"Levi","given":"Taal"},{"family":"Zavaleta","given":"Erika S."},{"family":"Tilman","given":"David"}],"issued":{"date-parts":[["2013",6,18]]}}},{"id":65,"uris":["http://zotero.org/users/10036252/items/DX6ZLF2X"],"itemData":{"id":65,"type":"article-journal","container-title":"Nature Ecology &amp; Evolution","DOI":"10.1038/s41559-017-0132","ISSN":"2397-334X","issue":"5","journalAbbreviation":"Nat Ecol Evol","language":"en","page":"0132","source":"DOI.org (Crossref)","title":"Functional trait diversity maximizes ecosystem multifunctionality","volume":"1","author":[{"family":"Gross","given":"Nicolas"},{"family":"Bagousse-Pinguet","given":"Yoann Le"},{"family":"Liancourt","given":"Pierre"},{"family":"Berdugo","given":"Miguel"},{"family":"Gotelli","given":"Nicholas J."},{"family":"Maestre","given":"Fernando T."}],"issued":{"date-parts":[["2017",5]]}}},{"id":251,"uris":["http://zotero.org/users/10036252/items/H2PTI9AR"],"itemData":{"id":251,"type":"article-journal","abstract":"Biodiversity is declining in many local communities while also becoming increasingly homogenized across space. Experiments show that local plant species loss reduces ecosystem functioning and services, but the role of spatial homogenization of community composition and the potential interaction between diversity at different scales in maintaining ecosystem functioning remains unclear, especially when many functions are considered (ecosystem multifunctionality). We present an analysis of eight ecosystem functions measured in 65 grasslands worldwide. We find that more diverse grasslands—those with both species-rich local communities (α-diversity) and large compositional differences among localities (β-diversity)—had higher levels of multifunctionality. Moreover, α- and β-diversity synergistically affected multifunctionality, with higher levels of diversity at one scale amplifying the contribution to ecological functions at the other scale. The identity of species influencing ecosystem functioning differed among functions and across local communities, explaining why more diverse grasslands maintained greater functionality when more functions and localities were considered. These results were robust to variation in environmental drivers. Our findings reveal that plant diversity, at both local and landscape scales, contributes to the maintenance of multiple ecosystem services provided by grasslands. Preserving ecosystem functioning therefore requires conservation of biodiversity both within and among ecological communities.","container-title":"Nature Ecology &amp; Evolution","DOI":"10.1038/s41559-017-0395-0","ISSN":"2397-334X","issue":"1","journalAbbreviation":"Nat Ecol Evol","language":"en","license":"2017 The Author(s)","note":"number: 1\npublisher: Nature Publishing Group","page":"50-56","source":"www.nature.com","title":"Local loss and spatial homogenization of plant diversity reduce ecosystem multifunctionality","volume":"2","author":[{"family":"Hautier","given":"Yann"},{"family":"Isbell","given":"Forest"},{"family":"Borer","given":"Elizabeth T."},{"family":"Seabloom","given":"Eric W."},{"family":"Harpole","given":"W. Stanley"},{"family":"Lind","given":"Eric M."},{"family":"MacDougall","given":"Andrew S."},{"family":"Stevens","given":"Carly J."},{"family":"Adler","given":"Peter B."},{"family":"Alberti","given":"Juan"},{"family":"Bakker","given":"Jonathan D."},{"family":"Brudvig","given":"Lars A."},{"family":"Buckley","given":"Yvonne M."},{"family":"Cadotte","given":"Marc"},{"family":"Caldeira","given":"Maria C."},{"family":"Chaneton","given":"Enrique J."},{"family":"Chu","given":"Chengjin"},{"family":"Daleo","given":"Pedro"},{"family":"Dickman","given":"Christopher R."},{"family":"Dwyer","given":"John M."},{"family":"Eskelinen","given":"Anu"},{"family":"Fay","given":"Philip A."},{"family":"Firn","given":"Jennifer"},{"family":"Hagenah","given":"Nicole"},{"family":"Hillebrand","given":"Helmut"},{"family":"Iribarne","given":"Oscar"},{"family":"Kirkman","given":"Kevin P."},{"family":"Knops","given":"Johannes M. H."},{"family":"La Pierre","given":"Kimberly J."},{"family":"McCulley","given":"Rebecca L."},{"family":"Morgan","given":"John W."},{"family":"Pärtel","given":"Meelis"},{"family":"Pascual","given":"Jesus"},{"family":"Price","given":"Jodi N."},{"family":"Prober","given":"Suzanne M."},{"family":"Risch","given":"Anita C."},{"family":"Sankaran","given":"Mahesh"},{"family":"Schuetz","given":"Martin"},{"family":"Standish","given":"Rachel J."},{"family":"Virtanen","given":"Risto"},{"family":"Wardle","given":"Glenda M."},{"family":"Yahdjian","given":"Laura"},{"family":"Hector","given":"Andy"}],"issued":{"date-parts":[["2018",1]]}}},{"id":250,"uris":["http://zotero.org/users/10036252/items/XNI75GZF"],"itemData":{"id":250,"type":"article-journal","abstract":"The loss of biodiversity at local and larger scales has potentially dramatic effects on ecosystem functioning. Many studies have shown that ecosystem functioning depends on biodiversity, but the role of beta diversity, spatial variation in community composition, is less clear than that of local-scale (alpha) diversity. To test the hypothesis that beta diversity would increase ecosystem multifunctionality through variation in species functional traits, we gathered data on plant community composition, plant functional traits, and seven ecosystem functions across 29 restored prairies. We found that averaged multifunctionality (mean of seven ecosystem functions) increased with both taxonomic beta diversity and functional beta diversity. The abundance of the dominant species, big bluestem, played a more minor role, suggesting a limited role for the selection effect. Neither taxonomic nor functional alpha richness was associated with multifunctionality, though this finding may be sensitive to the identity of the functions included because alpha diversity was associated with some individual functions in opposing directions. These findings suggest that in systems structured largely by natural processes, beta diversity (a patchwork of functionally different plant communities) and dominant species abundance may be more important than alpha diversity in fostering ecosystem multifunctionality. These findings suggest the need for an increased focus on community heterogeneity to reestablish functional ecosystems during restoration.","container-title":"Oecologia","DOI":"10.1007/s00442-018-4248-6","ISSN":"0029-8549, 1432-1939","issue":"3","journalAbbreviation":"Oecologia","language":"en","page":"837-848","source":"DOI.org (Crossref)","title":"Ecosystem multifunctionality increases with beta diversity in restored prairies","volume":"188","author":[{"family":"Grman","given":"Emily"},{"family":"Zirbel","given":"Chad R."},{"family":"Bassett","given":"Tyler"},{"family":"Brudvig","given":"Lars A."}],"issued":{"date-parts":[["2018",11]]}}}],"schema":"https://github.com/citation-style-language/schema/raw/master/csl-citation.json"} </w:instrText>
      </w:r>
      <w:r w:rsidR="00BD1290" w:rsidRPr="00191B14">
        <w:rPr>
          <w:rFonts w:ascii="Times New Roman" w:hAnsi="Times New Roman" w:cs="Times New Roman"/>
          <w:color w:val="FF0000"/>
          <w:sz w:val="24"/>
          <w:szCs w:val="24"/>
        </w:rPr>
        <w:fldChar w:fldCharType="separate"/>
      </w:r>
      <w:r w:rsidR="009B4BC6" w:rsidRPr="00191B14">
        <w:rPr>
          <w:rFonts w:ascii="Times New Roman" w:hAnsi="Times New Roman" w:cs="Times New Roman"/>
          <w:color w:val="000000" w:themeColor="text1"/>
          <w:sz w:val="24"/>
          <w:szCs w:val="24"/>
        </w:rPr>
        <w:t xml:space="preserve">(biodiversity-ecosystem function, BEF; </w:t>
      </w:r>
      <w:r w:rsidR="009B4BC6" w:rsidRPr="00191B14">
        <w:rPr>
          <w:rFonts w:ascii="Times New Roman" w:hAnsi="Times New Roman" w:cs="Times New Roman"/>
          <w:sz w:val="24"/>
          <w:szCs w:val="24"/>
        </w:rPr>
        <w:t xml:space="preserve">Zavaleta et al. 2010, Isbell et al. 2011, Maestre et al. 2012, </w:t>
      </w:r>
      <w:proofErr w:type="spellStart"/>
      <w:r w:rsidR="009B4BC6" w:rsidRPr="00191B14">
        <w:rPr>
          <w:rFonts w:ascii="Times New Roman" w:hAnsi="Times New Roman" w:cs="Times New Roman"/>
          <w:sz w:val="24"/>
          <w:szCs w:val="24"/>
        </w:rPr>
        <w:t>Pasari</w:t>
      </w:r>
      <w:proofErr w:type="spellEnd"/>
      <w:r w:rsidR="009B4BC6" w:rsidRPr="00191B14">
        <w:rPr>
          <w:rFonts w:ascii="Times New Roman" w:hAnsi="Times New Roman" w:cs="Times New Roman"/>
          <w:sz w:val="24"/>
          <w:szCs w:val="24"/>
        </w:rPr>
        <w:t xml:space="preserve"> et al. 2013, Gross et al. 2017, </w:t>
      </w:r>
      <w:proofErr w:type="spellStart"/>
      <w:r w:rsidR="009B4BC6" w:rsidRPr="00191B14">
        <w:rPr>
          <w:rFonts w:ascii="Times New Roman" w:hAnsi="Times New Roman" w:cs="Times New Roman"/>
          <w:sz w:val="24"/>
          <w:szCs w:val="24"/>
        </w:rPr>
        <w:t>Hautier</w:t>
      </w:r>
      <w:proofErr w:type="spellEnd"/>
      <w:r w:rsidR="009B4BC6" w:rsidRPr="00191B14">
        <w:rPr>
          <w:rFonts w:ascii="Times New Roman" w:hAnsi="Times New Roman" w:cs="Times New Roman"/>
          <w:sz w:val="24"/>
          <w:szCs w:val="24"/>
        </w:rPr>
        <w:t xml:space="preserve"> et al. 2018, Grman et al. 2018)</w:t>
      </w:r>
      <w:r w:rsidR="00BD1290" w:rsidRPr="00191B14">
        <w:rPr>
          <w:rFonts w:ascii="Times New Roman" w:hAnsi="Times New Roman" w:cs="Times New Roman"/>
          <w:color w:val="FF0000"/>
          <w:sz w:val="24"/>
          <w:szCs w:val="24"/>
        </w:rPr>
        <w:fldChar w:fldCharType="end"/>
      </w:r>
      <w:r w:rsidR="005A5023" w:rsidRPr="00191B14">
        <w:rPr>
          <w:rFonts w:ascii="Times New Roman" w:hAnsi="Times New Roman" w:cs="Times New Roman"/>
          <w:sz w:val="24"/>
          <w:szCs w:val="24"/>
        </w:rPr>
        <w:t xml:space="preserve">. </w:t>
      </w:r>
      <w:r w:rsidRPr="00191B14">
        <w:rPr>
          <w:rFonts w:ascii="Times New Roman" w:hAnsi="Times New Roman" w:cs="Times New Roman"/>
          <w:sz w:val="24"/>
          <w:szCs w:val="24"/>
        </w:rPr>
        <w:t>Disturbance regimes</w:t>
      </w:r>
      <w:r w:rsidR="005A5023" w:rsidRPr="00191B14">
        <w:rPr>
          <w:rFonts w:ascii="Times New Roman" w:hAnsi="Times New Roman" w:cs="Times New Roman"/>
          <w:sz w:val="24"/>
          <w:szCs w:val="24"/>
        </w:rPr>
        <w:t>, which impact taxonomic and functional diversity of communities,</w:t>
      </w:r>
      <w:r w:rsidRPr="00191B14">
        <w:rPr>
          <w:rFonts w:ascii="Times New Roman" w:hAnsi="Times New Roman" w:cs="Times New Roman"/>
          <w:sz w:val="24"/>
          <w:szCs w:val="24"/>
        </w:rPr>
        <w:t xml:space="preserve"> are changing </w:t>
      </w:r>
      <w:r w:rsidR="005A5023" w:rsidRPr="00191B14">
        <w:rPr>
          <w:rFonts w:ascii="Times New Roman" w:hAnsi="Times New Roman" w:cs="Times New Roman"/>
          <w:sz w:val="24"/>
          <w:szCs w:val="24"/>
        </w:rPr>
        <w:t xml:space="preserve">globally, occurring at new frequencies and higher intensities than previously experienced </w:t>
      </w:r>
      <w:r w:rsidR="00D03413"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zWH23YaB","properties":{"formattedCitation":"(Turner 2010; Seidl et al. 2017; Mueller et al. 2020; Altman et al. 2024)","plainCitation":"(Turner 2010; Seidl et al. 2017; Mueller et al. 2020; Altman et al. 2024)","noteIndex":0},"citationItems":[{"id":459,"uris":["http://zotero.org/users/10036252/items/FXAAK6U7"],"itemData":{"id":459,"type":"article-journal","abstract":"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Monica G. Turner, MacArthur Award Recipient, 2008","container-title":"Ecology","DOI":"10.1890/10-0097.1","ISSN":"1939-9170","issue":"10","language":"en","note":"_eprint: https://onlinelibrary.wiley.com/doi/pdf/10.1890/10-0097.1","page":"2833-2849","source":"Wiley Online Library","title":"Disturbance and landscape dynamics in a changing world","volume":"91","author":[{"family":"Turner","given":"Monica G."}],"issued":{"date-parts":[["2010"]]}}},{"id":1656,"uris":["http://zotero.org/users/10036252/items/LZPQ57W6"],"itemData":{"id":1656,"type":"article-journal","abstract":"Changes in forest disturbance are likely to be greatest in coniferous forests and the boreal biome, according to a review of global climate change effects on biotic and abiotic forest disturbance agents and their interactions.","container-title":"Nature Climate Change","DOI":"10.1038/nclimate3303","ISSN":"1758-6798","issue":"6","journalAbbreviation":"Nature Clim Change","language":"en","license":"2017 Springer Nature Limited","note":"publisher: Nature Publishing Group","page":"395-402","source":"www.nature.com","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id":1197,"uris":["http://zotero.org/users/10036252/items/WGJKPBN7"],"itemData":{"id":1197,"type":"article-journal","abstract":"Over the last several decades in forest and woodland ecosystems of the southwestern United States, wildfire size and severity have increased, thereby increasing the vulnerability of these systems to type conversions, invasive species, and other disturbances. A combination of land use history and climate change is widely thought to be contributing to the changing fire regimes. We examined climate-fire relationships in forest and woodland ecosystems from 1984 to 2015 in Arizona and New Mexico using 1) an expanded satellite-derived burn severity dataset that incorporates over one million additional burned hectares when compared to MTBS data, and 2) climate variables including temperature, precipitation, and vapor pressure deficit (VPD). Regional climate-fire relationships were assessed by correlating annual area burned, area burned at high and low severity, and percent high severity with fire season (May-August) and water-year (October-September) climate variables. We also analyzed relationships between climate and high-severity fire at the scale of the individual fire using a hurdle model. We found that increasing temperature and VPD and decreasing precipitation were associated with increasing area burned regionally, and that area burned at high severity had the strongest relationships with climate metrics. The relationship between climate and fire activity in the Southwest appears to be strengthening since 2000. VPD-fire correlations were consistently as strong as, or stronger than, temperature or precipitation variables alone, both regionally and at the scale of the individual fire. Notably, at the scale of the individual fire, temperature and precipitation were not significant predictors of fire activity. Thus, our results support the use of VPD as a more integrative climate metric to forecast fire activity. We suggest that the strong relationship between VPD and fire activity may be useful to assess the likelihood of high-severity fire occurrence through continued development of the high-severity fire threshold model we present. The link between increasing aridity and increasing wildfire activity suggests a future with more fire in Southwest forests and woodlands with projected warming, underscoring the urgency of restoration in dry forests to reduce the likelihood of uncharacteristic, large high-severity fires.","container-title":"Forest Ecology and Management","DOI":"10.1016/j.foreco.2019.117861","ISSN":"0378-1127","journalAbbreviation":"Forest Ecology and Management","page":"117861","source":"ScienceDirect","title":"Climate relationships with increasing wildfire in the southwestern US from 1984 to 2015","volume":"460","author":[{"family":"Mueller","given":"Stephanie E."},{"family":"Thode","given":"Andrea E."},{"family":"Margolis","given":"Ellis Q."},{"family":"Yocom","given":"Larissa L."},{"family":"Young","given":"Jesse D."},{"family":"Iniguez","given":"Jose M."}],"issued":{"date-parts":[["2020",3,15]]}}},{"id":1652,"uris":["http://zotero.org/users/10036252/items/4NFXW235"],"itemData":{"id":1652,"type":"article-journal","abstract":"Forests are continuously altered by disturbances. Yet, knowledge of global pattern of forest disturbance agents, its drivers, and shifts under changing climate remain scarce. Here we present a meta-analysis of current and projected (+2° and + 4 °C) distribution of forest disturbance agents causing immediate tree mortality (i.e., fire, pest outbreak, hydro-geomorphic, and wind) at country, continental, biome, and global scales. The model including combination of climatic (precipitation of driest quarter, actual evapotranspiration, and minimum temperature), geographical (distance to coast and topography complexity), and forest characteristics (tree density) performs better than any other model in explaining the distribution of disturbance agents (R2 = 0.74). We provide global maps (0.5° × 0.5°) of current and potential future distribution of forest disturbance agents. Globally, the most frequent disturbance agent was fire (46.09 %), followed by pest outbreak (23.27 %), hydro-geomorphic disturbances (18.97 %), and wind (11.67 %). Our projections indicate spatially contrasting shifts in disturbance agents, with fire and wind risk increase between ~50°S and ~ 40°N under warming climate. In particular, the substantial increase in fire risk, exceeding 31 % in the most affected areas, is projected over Mediterranean, the western and southeast USA, African, Oceanian, and South American forests. On the other hand, pest outbreak and hydro-geomorphic disturbances are projected to increase in more southern (&gt; ~ 50°S) and northern (&gt; ~ 40°N) latitudes. Our findings are critical for understanding ongoing changes and developing mitigation strategies to maintain the ecological integrity and ecosystem services under shifts in forest disturbances. We suggest that projected shifts in the global distribution of forest disturbance agents needs to be considered to future models of vegetation or carbon sink dynamics under projected climate change.","container-title":"Science of The Total Environment","DOI":"10.1016/j.scitotenv.2024.170117","ISSN":"0048-9697","journalAbbreviation":"Science of The Total Environment","page":"170117","source":"ScienceDirect","title":"Global pattern of forest disturbances and its shift under climate change","volume":"915","author":[{"family":"Altman","given":"Jan"},{"family":"Fibich","given":"Pavel"},{"family":"Trotsiuk","given":"Volodymyr"},{"family":"Altmanova","given":"Nela"}],"issued":{"date-parts":[["2024",3,10]]}}}],"schema":"https://github.com/citation-style-language/schema/raw/master/csl-citation.json"} </w:instrText>
      </w:r>
      <w:r w:rsidR="00D034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Turner 2010; Seidl et al. 2017; Mueller et al. 2020; Altman et al. 2024)</w:t>
      </w:r>
      <w:r w:rsidR="00D03413"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w:t>
      </w:r>
      <w:r w:rsidR="005A5023" w:rsidRPr="00191B14">
        <w:rPr>
          <w:rFonts w:ascii="Times New Roman" w:hAnsi="Times New Roman" w:cs="Times New Roman"/>
          <w:sz w:val="24"/>
          <w:szCs w:val="24"/>
        </w:rPr>
        <w:t>Prior work has demonstrated that</w:t>
      </w:r>
      <w:r w:rsidR="00075019" w:rsidRPr="00191B14">
        <w:rPr>
          <w:rFonts w:ascii="Times New Roman" w:hAnsi="Times New Roman" w:cs="Times New Roman"/>
          <w:sz w:val="24"/>
          <w:szCs w:val="24"/>
        </w:rPr>
        <w:t xml:space="preserve"> disturbance initiates</w:t>
      </w:r>
      <w:r w:rsidR="005A5023" w:rsidRPr="00191B14">
        <w:rPr>
          <w:rFonts w:ascii="Times New Roman" w:hAnsi="Times New Roman" w:cs="Times New Roman"/>
          <w:sz w:val="24"/>
          <w:szCs w:val="24"/>
        </w:rPr>
        <w:t xml:space="preserve"> the process of </w:t>
      </w:r>
      <w:r w:rsidR="00075019" w:rsidRPr="00191B14">
        <w:rPr>
          <w:rFonts w:ascii="Times New Roman" w:hAnsi="Times New Roman" w:cs="Times New Roman"/>
          <w:sz w:val="24"/>
          <w:szCs w:val="24"/>
        </w:rPr>
        <w:t xml:space="preserve">community assembly </w:t>
      </w:r>
      <w:r w:rsidR="009C5276"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BjA6MrjP","properties":{"formattedCitation":"(Jiang and Patel 2008; Burt and Clary 2016)","plainCitation":"(Jiang and Patel 2008; Burt and Clary 2016)","noteIndex":0},"citationItems":[{"id":1660,"uris":["http://zotero.org/users/10036252/items/KJJYS9RA"],"itemData":{"id":1660,"type":"article-journal","abstract":"Ecologists know relatively little about the manner in which disturbance affects the likelihood of alternative community stable states and how the history of community assembly affects the relationship between disturbance and species diversity. Using microbial communities comprising bacterivorous ciliated protists assembled in laboratory microcosms, we experimentally investigated these questions by independently manipulating the intensity of disturbance (in the form of density-independent mortality) and community assembly history (including a control treatment with simultaneous species introduction and five sequential assembly treatments). Species diversity patterns consistent with the intermediate disturbance hypothesis emerged in the controls, as several species showed responses indicative of a trade-off between competitive ability and ability to recover from disturbance. Species diversity in communities with sequential assembly, however, generally declined with disturbance, owing to the increased extinction risk of later colonizers at the intermediate level of disturbance. Similarities among communities subjected to different assembly histories increased with disturbance, a result due possibly to increasing disturbance reducing the importance of competition and hence priority effects. This finding is most consistent with the idea that increasing disturbance tends to reduce the likelihood of alternative stable states. Collectively, these results indicate the strong interactive effects of disturbance and assembly history on the structure of ecological communities.","container-title":"Ecology","DOI":"10.1890/07-1263.1","ISSN":"1939-9170","issue":"7","language":"en","license":"© 2008 by the Ecological Society of America","note":"_eprint: https://esajournals.onlinelibrary.wiley.com/doi/pdf/10.1890/07-1263.1","page":"1931-1940","source":"Wiley Online Library","title":"Community Assembly in the Presence of Disturbance: A Microcosm Experiment","title-short":"Community Assembly in the Presence of Disturbance","volume":"89","author":[{"family":"Jiang","given":"Lin"},{"family":"Patel","given":"Shivani N."}],"issued":{"date-parts":[["2008"]]}}},{"id":1663,"uris":["http://zotero.org/users/10036252/items/S8YT99SX"],"itemData":{"id":1663,"type":"article-journal","abstract":"The importance of site history (including initial disturbance intensity and propagule arrival) in determining successional trajectories is a key theoretical and applied line of research in ecology. Abandoned ski slopes provide an opportunity to study successional processes following differing initial disturbance intensities. Some ski slopes are graded with heavy equipment when constructed (‘graded’, severe initial disturbance), while others are simply cleared of tall woody vegetation (‘cleared’, lesser initial disturbance). In a blocked chronosequence study of graded and cleared ski slopes abandoned 10–43 years previously, we found that graded ski slopes did not show predictable recovery trajectories over many decades. In contrast, cleared ski runs showed significant convergence with adjacent reference forest communities. Convergence in community composition on cleared ski runs was driven by trees, though understorey species were more numerous and dominant during succession. Understorey communities did not predictably change in species or life-form composition over time, regardless of ski run type. Graded ski runs exhibited little or no edaphic recovery over time, showing neither reductions in bare ground and visible soil erosion, nor increases in soil depth. Cleared ski runs, in contrast, showed evidence of recovery in all of these variables except soil depth, which remained uniformly high. Synthesis and applications. The creation of new ski slopes by tree clearing is preferable to the grading of new slopes with heavy machinery, because grading reduces ecosystem function and decreases the predictability of soil and vegetation recovery decades after abandonment. Existing graded ski slopes (both operational and abandoned) may benefit from restoration of soils and vegetation.","container-title":"Journal of Applied Ecology","DOI":"10.1111/1365-2664.12584","ISSN":"1365-2664","issue":"2","language":"en","license":"© 2015 The Authors. Journal of Applied Ecology © 2015 British Ecological Society","note":"_eprint: https://besjournals.onlinelibrary.wiley.com/doi/pdf/10.1111/1365-2664.12584","page":"607-615","source":"Wiley Online Library","title":"Initial disturbance intensity affects recovery rates and successional divergence on abandoned ski slopes","volume":"53","author":[{"family":"Burt","given":"Jennifer W."},{"family":"Clary","given":"Jeffrey J."}],"issued":{"date-parts":[["2016"]]}}}],"schema":"https://github.com/citation-style-language/schema/raw/master/csl-citation.json"} </w:instrText>
      </w:r>
      <w:r w:rsidR="009C5276"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Jiang and Patel 2008; Burt and Clary 2016)</w:t>
      </w:r>
      <w:r w:rsidR="009C5276"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w:t>
      </w:r>
      <w:r w:rsidR="005A5023" w:rsidRPr="00191B14">
        <w:rPr>
          <w:rFonts w:ascii="Times New Roman" w:hAnsi="Times New Roman" w:cs="Times New Roman"/>
          <w:sz w:val="24"/>
          <w:szCs w:val="24"/>
        </w:rPr>
        <w:t xml:space="preserve">but the effects of </w:t>
      </w:r>
      <w:r w:rsidR="001030BD" w:rsidRPr="00191B14">
        <w:rPr>
          <w:rFonts w:ascii="Times New Roman" w:hAnsi="Times New Roman" w:cs="Times New Roman"/>
          <w:sz w:val="24"/>
          <w:szCs w:val="24"/>
        </w:rPr>
        <w:t>atypical disturbance</w:t>
      </w:r>
      <w:r w:rsidR="005A5023" w:rsidRPr="00191B14">
        <w:rPr>
          <w:rFonts w:ascii="Times New Roman" w:hAnsi="Times New Roman" w:cs="Times New Roman"/>
          <w:sz w:val="24"/>
          <w:szCs w:val="24"/>
        </w:rPr>
        <w:t xml:space="preserve"> on taxonomic and functional diversity</w:t>
      </w:r>
      <w:r w:rsidRPr="00191B14">
        <w:rPr>
          <w:rFonts w:ascii="Times New Roman" w:hAnsi="Times New Roman" w:cs="Times New Roman"/>
          <w:sz w:val="24"/>
          <w:szCs w:val="24"/>
        </w:rPr>
        <w:t xml:space="preserve"> is </w:t>
      </w:r>
      <w:r w:rsidR="005A5023" w:rsidRPr="00191B14">
        <w:rPr>
          <w:rFonts w:ascii="Times New Roman" w:hAnsi="Times New Roman" w:cs="Times New Roman"/>
          <w:sz w:val="24"/>
          <w:szCs w:val="24"/>
        </w:rPr>
        <w:t xml:space="preserve">less well </w:t>
      </w:r>
      <w:r w:rsidRPr="00191B14">
        <w:rPr>
          <w:rFonts w:ascii="Times New Roman" w:hAnsi="Times New Roman" w:cs="Times New Roman"/>
          <w:sz w:val="24"/>
          <w:szCs w:val="24"/>
        </w:rPr>
        <w:t>understood.</w:t>
      </w:r>
      <w:r w:rsidR="00AD143D" w:rsidRPr="00191B14">
        <w:rPr>
          <w:rFonts w:ascii="Times New Roman" w:hAnsi="Times New Roman" w:cs="Times New Roman"/>
          <w:sz w:val="24"/>
          <w:szCs w:val="24"/>
        </w:rPr>
        <w:t xml:space="preserve"> </w:t>
      </w:r>
      <w:r w:rsidR="005A5023" w:rsidRPr="00191B14">
        <w:rPr>
          <w:rFonts w:ascii="Times New Roman" w:hAnsi="Times New Roman" w:cs="Times New Roman"/>
          <w:sz w:val="24"/>
          <w:szCs w:val="24"/>
        </w:rPr>
        <w:t xml:space="preserve"> Classically, the Intermediate Disturbance Hypothes</w:t>
      </w:r>
      <w:r w:rsidR="00BD1290" w:rsidRPr="00191B14">
        <w:rPr>
          <w:rFonts w:ascii="Times New Roman" w:hAnsi="Times New Roman" w:cs="Times New Roman"/>
          <w:sz w:val="24"/>
          <w:szCs w:val="24"/>
        </w:rPr>
        <w:t>i</w:t>
      </w:r>
      <w:r w:rsidR="005A5023" w:rsidRPr="00191B14">
        <w:rPr>
          <w:rFonts w:ascii="Times New Roman" w:hAnsi="Times New Roman" w:cs="Times New Roman"/>
          <w:sz w:val="24"/>
          <w:szCs w:val="24"/>
        </w:rPr>
        <w:t>s proposes a unimodal “hump</w:t>
      </w:r>
      <w:r w:rsidR="00BD1290" w:rsidRPr="00191B14">
        <w:rPr>
          <w:rFonts w:ascii="Times New Roman" w:hAnsi="Times New Roman" w:cs="Times New Roman"/>
          <w:sz w:val="24"/>
          <w:szCs w:val="24"/>
        </w:rPr>
        <w:t>-</w:t>
      </w:r>
      <w:r w:rsidR="005A5023" w:rsidRPr="00191B14">
        <w:rPr>
          <w:rFonts w:ascii="Times New Roman" w:hAnsi="Times New Roman" w:cs="Times New Roman"/>
          <w:sz w:val="24"/>
          <w:szCs w:val="24"/>
        </w:rPr>
        <w:t xml:space="preserve">shaped” response of biodiversity to increasing disturbance severity, however </w:t>
      </w:r>
      <w:r w:rsidR="007236F4" w:rsidRPr="00191B14">
        <w:rPr>
          <w:rFonts w:ascii="Times New Roman" w:hAnsi="Times New Roman" w:cs="Times New Roman"/>
          <w:sz w:val="24"/>
          <w:szCs w:val="24"/>
        </w:rPr>
        <w:t xml:space="preserve">multiple </w:t>
      </w:r>
      <w:r w:rsidR="005A5023" w:rsidRPr="00191B14">
        <w:rPr>
          <w:rFonts w:ascii="Times New Roman" w:hAnsi="Times New Roman" w:cs="Times New Roman"/>
          <w:sz w:val="24"/>
          <w:szCs w:val="24"/>
        </w:rPr>
        <w:t xml:space="preserve">studies have revealed </w:t>
      </w:r>
      <w:r w:rsidR="007236F4" w:rsidRPr="00191B14">
        <w:rPr>
          <w:rFonts w:ascii="Times New Roman" w:hAnsi="Times New Roman" w:cs="Times New Roman"/>
          <w:sz w:val="24"/>
          <w:szCs w:val="24"/>
        </w:rPr>
        <w:t xml:space="preserve">no consistent </w:t>
      </w:r>
      <w:r w:rsidR="00756714" w:rsidRPr="00191B14">
        <w:rPr>
          <w:rFonts w:ascii="Times New Roman" w:hAnsi="Times New Roman" w:cs="Times New Roman"/>
          <w:sz w:val="24"/>
          <w:szCs w:val="24"/>
        </w:rPr>
        <w:t xml:space="preserve">pattern, and these studies often do not account for </w:t>
      </w:r>
      <w:r w:rsidR="00756714" w:rsidRPr="00191B14">
        <w:rPr>
          <w:rFonts w:ascii="Times New Roman" w:hAnsi="Times New Roman" w:cs="Times New Roman"/>
          <w:sz w:val="24"/>
          <w:szCs w:val="24"/>
        </w:rPr>
        <w:lastRenderedPageBreak/>
        <w:t>novel or high magnitude disturbance events</w:t>
      </w:r>
      <w:r w:rsidR="007236F4" w:rsidRPr="00191B14">
        <w:rPr>
          <w:rFonts w:ascii="Times New Roman" w:hAnsi="Times New Roman" w:cs="Times New Roman"/>
          <w:sz w:val="24"/>
          <w:szCs w:val="24"/>
        </w:rPr>
        <w:t>.</w:t>
      </w:r>
      <w:r w:rsidR="00756714" w:rsidRPr="00191B14">
        <w:rPr>
          <w:rFonts w:ascii="Times New Roman" w:hAnsi="Times New Roman" w:cs="Times New Roman"/>
          <w:sz w:val="24"/>
          <w:szCs w:val="24"/>
        </w:rPr>
        <w:t xml:space="preserve"> </w:t>
      </w:r>
      <w:r w:rsidR="007236F4" w:rsidRPr="00191B14">
        <w:rPr>
          <w:rFonts w:ascii="Times New Roman" w:hAnsi="Times New Roman" w:cs="Times New Roman"/>
          <w:sz w:val="24"/>
          <w:szCs w:val="24"/>
        </w:rPr>
        <w:t xml:space="preserve">Similarly, the classic understanding of BEF relationships relies on the assumption that greater taxonomic biodiversity begets greater functional biodiversity, and thus greater stability of ecosystem services.  </w:t>
      </w:r>
      <w:r w:rsidR="00756714" w:rsidRPr="00191B14">
        <w:rPr>
          <w:rFonts w:ascii="Times New Roman" w:hAnsi="Times New Roman" w:cs="Times New Roman"/>
          <w:sz w:val="24"/>
          <w:szCs w:val="24"/>
        </w:rPr>
        <w:t>Following a disturbance event, c</w:t>
      </w:r>
      <w:r w:rsidR="007236F4" w:rsidRPr="00191B14">
        <w:rPr>
          <w:rFonts w:ascii="Times New Roman" w:hAnsi="Times New Roman" w:cs="Times New Roman"/>
          <w:sz w:val="24"/>
          <w:szCs w:val="24"/>
        </w:rPr>
        <w:t xml:space="preserve">ommunity assembly acts on plant functional traits, filtering species into a community with the traits that enable survival.  Whether this process leads to </w:t>
      </w:r>
      <w:r w:rsidR="00F22EEC" w:rsidRPr="00191B14">
        <w:rPr>
          <w:rFonts w:ascii="Times New Roman" w:hAnsi="Times New Roman" w:cs="Times New Roman"/>
          <w:sz w:val="24"/>
          <w:szCs w:val="24"/>
        </w:rPr>
        <w:t>concomitant</w:t>
      </w:r>
      <w:r w:rsidR="007236F4" w:rsidRPr="00191B14">
        <w:rPr>
          <w:rFonts w:ascii="Times New Roman" w:hAnsi="Times New Roman" w:cs="Times New Roman"/>
          <w:sz w:val="24"/>
          <w:szCs w:val="24"/>
        </w:rPr>
        <w:t xml:space="preserve"> increases in species and functional diversity</w:t>
      </w:r>
      <w:r w:rsidR="00CE563E" w:rsidRPr="00191B14">
        <w:rPr>
          <w:rFonts w:ascii="Times New Roman" w:hAnsi="Times New Roman" w:cs="Times New Roman"/>
          <w:sz w:val="24"/>
          <w:szCs w:val="24"/>
        </w:rPr>
        <w:t xml:space="preserve"> over time</w:t>
      </w:r>
      <w:r w:rsidR="007236F4" w:rsidRPr="00191B14">
        <w:rPr>
          <w:rFonts w:ascii="Times New Roman" w:hAnsi="Times New Roman" w:cs="Times New Roman"/>
          <w:sz w:val="24"/>
          <w:szCs w:val="24"/>
        </w:rPr>
        <w:t xml:space="preserve">, and whether this process varies in response to disturbance severity, is poorly understood.  </w:t>
      </w:r>
      <w:r w:rsidR="00F22EEC" w:rsidRPr="00191B14">
        <w:rPr>
          <w:rFonts w:ascii="Times New Roman" w:hAnsi="Times New Roman" w:cs="Times New Roman"/>
          <w:sz w:val="24"/>
          <w:szCs w:val="24"/>
        </w:rPr>
        <w:t>Here, we address this critical knowledge gap by quantifying the relationship between taxonomic and functional diversity for four years across a fire severity gradient.</w:t>
      </w:r>
    </w:p>
    <w:p w14:paraId="2208C7AF" w14:textId="47F777DB" w:rsidR="00756714" w:rsidRPr="00514AFE" w:rsidRDefault="00756714" w:rsidP="00514AFE">
      <w:pPr>
        <w:spacing w:line="480" w:lineRule="auto"/>
        <w:ind w:firstLine="720"/>
        <w:rPr>
          <w:rFonts w:ascii="Times New Roman" w:hAnsi="Times New Roman" w:cs="Times New Roman"/>
          <w:sz w:val="24"/>
          <w:szCs w:val="24"/>
        </w:rPr>
      </w:pPr>
      <w:r w:rsidRPr="00191B14">
        <w:rPr>
          <w:rFonts w:ascii="Times New Roman" w:hAnsi="Times New Roman" w:cs="Times New Roman"/>
          <w:sz w:val="24"/>
          <w:szCs w:val="24"/>
        </w:rPr>
        <w:t>Recent work in ecosystem-level responses to wildfire have strongly indicated that wildfire severity affects community assembly processes with consequences for successional outcomes and ecosystem function</w:t>
      </w:r>
      <w:r w:rsidR="00AA1F4A" w:rsidRPr="00191B14">
        <w:rPr>
          <w:rFonts w:ascii="Times New Roman" w:hAnsi="Times New Roman" w:cs="Times New Roman"/>
          <w:sz w:val="24"/>
          <w:szCs w:val="24"/>
        </w:rPr>
        <w:t xml:space="preserve">. </w:t>
      </w:r>
      <w:r w:rsidR="00D37C3F" w:rsidRPr="00191B14">
        <w:rPr>
          <w:rFonts w:ascii="Times New Roman" w:hAnsi="Times New Roman" w:cs="Times New Roman"/>
          <w:sz w:val="24"/>
          <w:szCs w:val="24"/>
        </w:rPr>
        <w:t xml:space="preserve">Fire-adapted forests have been widely observed </w:t>
      </w:r>
      <w:r w:rsidR="000A4DC4">
        <w:rPr>
          <w:rFonts w:ascii="Times New Roman" w:hAnsi="Times New Roman" w:cs="Times New Roman"/>
          <w:sz w:val="24"/>
          <w:szCs w:val="24"/>
        </w:rPr>
        <w:t xml:space="preserve">by land managers </w:t>
      </w:r>
      <w:r w:rsidR="00D37C3F" w:rsidRPr="00191B14">
        <w:rPr>
          <w:rFonts w:ascii="Times New Roman" w:hAnsi="Times New Roman" w:cs="Times New Roman"/>
          <w:sz w:val="24"/>
          <w:szCs w:val="24"/>
        </w:rPr>
        <w:t>to convert to alternate community types</w:t>
      </w:r>
      <w:r w:rsidR="00514AFE">
        <w:rPr>
          <w:rFonts w:ascii="Times New Roman" w:hAnsi="Times New Roman" w:cs="Times New Roman"/>
          <w:sz w:val="24"/>
          <w:szCs w:val="24"/>
        </w:rPr>
        <w:t>, such as shrublands and grasslands,</w:t>
      </w:r>
      <w:r w:rsidR="00D37C3F" w:rsidRPr="00191B14">
        <w:rPr>
          <w:rFonts w:ascii="Times New Roman" w:hAnsi="Times New Roman" w:cs="Times New Roman"/>
          <w:sz w:val="24"/>
          <w:szCs w:val="24"/>
        </w:rPr>
        <w:t xml:space="preserve"> when fire severity exceeds historic norms </w:t>
      </w:r>
      <w:r w:rsidR="00D37C3F" w:rsidRPr="00191B14">
        <w:rPr>
          <w:rFonts w:ascii="Times New Roman" w:hAnsi="Times New Roman" w:cs="Times New Roman"/>
          <w:sz w:val="24"/>
          <w:szCs w:val="24"/>
        </w:rPr>
        <w:fldChar w:fldCharType="begin"/>
      </w:r>
      <w:r w:rsidR="00D37C3F" w:rsidRPr="00191B14">
        <w:rPr>
          <w:rFonts w:ascii="Times New Roman" w:hAnsi="Times New Roman" w:cs="Times New Roman"/>
          <w:sz w:val="24"/>
          <w:szCs w:val="24"/>
        </w:rPr>
        <w:instrText xml:space="preserve"> ADDIN ZOTERO_ITEM CSL_CITATION {"citationID":"erd7QwoC","properties":{"formattedCitation":"(Guiterman et al. 2022)","plainCitation":"(Guiterman et al. 2022)","noteIndex":0},"citationItems":[{"id":228,"uris":["http://zotero.org/users/10036252/items/PMQ9CQS3"],"itemData":{"id":228,"type":"article-journal","abstract":"Background:  Forest and nonforest ecosystems of the western United States are experiencing major transformations in response to land-use change, climate warming, and their interactive effects with wildland fire. Some ecosystems are transitioning to persistent alternative types, hereafter called “vegetation type conversion” (VTC). VTC is one of the most pressing management issues in the southwestern US, yet current strategies to intervene and address change often use trial-and-error approaches devised after the fact. To better understand how to manage VTC, we gathered managers, scientists, and practitioners from across the southwestern US to collect their experiences with VTC challenges, management responses, and outcomes.\nResults:  Participants in two workshops provided 11 descriptive case studies and 61 examples of VTC from their own field observations. These experiences demonstrate the extent and complexity of ecological reorganization across the region. High-severity fire was the predominant driver of VTC in semi-arid coniferous forests. By a large margin, these forests converted to shrubland, with fewer conversions to native or non-native herbaceous communities. Chaparral and sagebrush areas nearly always converted to non-native grasses through interactions among land use, climate, and fire. Management interventions in VTC areas most often attempted to reverse changes, although we found that these efforts cover only a small portion of high-severity burn areas undergoing VTC. Some areas incurred long (&gt;10 years) observational periods prior to initiating interventions. Efforts to facilitate VTC were rare, but could cover large spatial areas.\nConclusions:  Our findings underscore that type conversion is a common outcome of high-severity wildland fire in the southwestern US. Ecosystem managers are frontline observers of these far-reaching and potentially persistent changes, making their experiences valuable in further developing intervention strategies and research agendas. As its drivers increase with climate change, VTC appears increasingly likely in many ecological contexts and may require","container-title":"Fire Ecology","DOI":"10.1186/s42408-022-00131-w","ISSN":"1933-9747","issue":"1","journalAbbreviation":"fire ecol","language":"en","page":"6, s42408-022-00131-w","source":"DOI.org (Crossref)","title":"Vegetation type conversion in the US Southwest: frontline observations and management responses","title-short":"Vegetation type conversion in the US Southwest","volume":"18","author":[{"family":"Guiterman","given":"Christopher H."},{"family":"Gregg","given":"Rachel M."},{"family":"Marshall","given":"Laura A. E."},{"family":"Beckmann","given":"Jill J."},{"family":"Mantgem","given":"Phillip J.","non-dropping-particle":"van"},{"family":"Falk","given":"Donald A."},{"family":"Keeley","given":"Jon E."},{"family":"Caprio","given":"Anthony C."},{"family":"Coop","given":"Jonathan D."},{"family":"Fornwalt","given":"Paula J."},{"family":"Haffey","given":"Collin"},{"family":"Hagmann","given":"R. Keala"},{"family":"Jackson","given":"Stephen T."},{"family":"Lynch","given":"Ann M."},{"family":"Margolis","given":"Ellis Q."},{"family":"Marks","given":"Christopher"},{"family":"Meyer","given":"Marc D."},{"family":"Safford","given":"Hugh"},{"family":"Syphard","given":"Alexandra Dunya"},{"family":"Taylor","given":"Alan"},{"family":"Wilcox","given":"Craig"},{"family":"Carril","given":"Dennis"},{"family":"Enquist","given":"Carolyn A. F."},{"family":"Huffman","given":"David"},{"family":"Iniguez","given":"Jose"},{"family":"Molinari","given":"Nicole A."},{"family":"Restaino","given":"Christina"},{"family":"Stevens","given":"Jens T."}],"issued":{"date-parts":[["2022",12]]}}}],"schema":"https://github.com/citation-style-language/schema/raw/master/csl-citation.json"} </w:instrText>
      </w:r>
      <w:r w:rsidR="00D37C3F" w:rsidRPr="00191B14">
        <w:rPr>
          <w:rFonts w:ascii="Times New Roman" w:hAnsi="Times New Roman" w:cs="Times New Roman"/>
          <w:sz w:val="24"/>
          <w:szCs w:val="24"/>
        </w:rPr>
        <w:fldChar w:fldCharType="separate"/>
      </w:r>
      <w:r w:rsidR="00D37C3F" w:rsidRPr="00B1155E">
        <w:rPr>
          <w:rFonts w:ascii="Times New Roman" w:hAnsi="Times New Roman" w:cs="Times New Roman"/>
          <w:sz w:val="24"/>
        </w:rPr>
        <w:t>(Guiterman et al. 2022)</w:t>
      </w:r>
      <w:r w:rsidR="00D37C3F" w:rsidRPr="00191B14">
        <w:rPr>
          <w:rFonts w:ascii="Times New Roman" w:hAnsi="Times New Roman" w:cs="Times New Roman"/>
          <w:sz w:val="24"/>
          <w:szCs w:val="24"/>
        </w:rPr>
        <w:fldChar w:fldCharType="end"/>
      </w:r>
      <w:r w:rsidR="00D37C3F">
        <w:rPr>
          <w:rFonts w:ascii="Times New Roman" w:hAnsi="Times New Roman" w:cs="Times New Roman"/>
          <w:sz w:val="24"/>
          <w:szCs w:val="24"/>
        </w:rPr>
        <w:t xml:space="preserve">. </w:t>
      </w:r>
      <w:r w:rsidR="00AA1F4A" w:rsidRPr="00191B14">
        <w:rPr>
          <w:rFonts w:ascii="Times New Roman" w:hAnsi="Times New Roman" w:cs="Times New Roman"/>
          <w:sz w:val="24"/>
          <w:szCs w:val="24"/>
        </w:rPr>
        <w:t>These alternate community outcomes following high-severity</w:t>
      </w:r>
      <w:r w:rsidR="00236BAE" w:rsidRPr="00191B14">
        <w:rPr>
          <w:rFonts w:ascii="Times New Roman" w:hAnsi="Times New Roman" w:cs="Times New Roman"/>
          <w:sz w:val="24"/>
          <w:szCs w:val="24"/>
        </w:rPr>
        <w:t xml:space="preserve"> fire</w:t>
      </w:r>
      <w:r w:rsidR="00AA1F4A" w:rsidRPr="00191B14">
        <w:rPr>
          <w:rFonts w:ascii="Times New Roman" w:hAnsi="Times New Roman" w:cs="Times New Roman"/>
          <w:sz w:val="24"/>
          <w:szCs w:val="24"/>
        </w:rPr>
        <w:t xml:space="preserve"> </w:t>
      </w:r>
      <w:r w:rsidR="00514AFE">
        <w:rPr>
          <w:rFonts w:ascii="Times New Roman" w:hAnsi="Times New Roman" w:cs="Times New Roman"/>
          <w:sz w:val="24"/>
          <w:szCs w:val="24"/>
        </w:rPr>
        <w:t>provide</w:t>
      </w:r>
      <w:r w:rsidR="0008419C" w:rsidRPr="00191B14">
        <w:rPr>
          <w:rFonts w:ascii="Times New Roman" w:hAnsi="Times New Roman" w:cs="Times New Roman"/>
          <w:sz w:val="24"/>
          <w:szCs w:val="24"/>
        </w:rPr>
        <w:t xml:space="preserve"> evidence that mechanisms of ecosystem resistance and resilience have been overcome and alternate mechanisms may be at work </w:t>
      </w:r>
      <w:r w:rsidR="0008419C" w:rsidRPr="00191B14">
        <w:rPr>
          <w:rFonts w:ascii="Times New Roman" w:hAnsi="Times New Roman" w:cs="Times New Roman"/>
          <w:sz w:val="24"/>
          <w:szCs w:val="24"/>
        </w:rPr>
        <w:fldChar w:fldCharType="begin"/>
      </w:r>
      <w:r w:rsidR="00D37C3F">
        <w:rPr>
          <w:rFonts w:ascii="Times New Roman" w:hAnsi="Times New Roman" w:cs="Times New Roman"/>
          <w:sz w:val="24"/>
          <w:szCs w:val="24"/>
        </w:rPr>
        <w:instrText xml:space="preserve"> ADDIN ZOTERO_ITEM CSL_CITATION {"citationID":"4PfSrbV3","properties":{"formattedCitation":"(Falk et al. 2022; Coop et al. 2020)","plainCitation":"(Falk et al. 2022; Coop et al. 2020)","noteIndex":0},"citationItems":[{"id":265,"uris":["http://zotero.org/users/10036252/items/IGWG8EAS"],"itemData":{"id":265,"type":"article-journal","abstract":"Ecosystems are dynamic systems with complex responses to environmental variation. In response to pervasive stressors of changing climate and disturbance regimes, many ecosystems are realigning rapidly across spatial scales, in many cases moving outside of their observed historical range of variation into alternative ecological states. In some cases, these new states are transitory and represent successional stages that may ultimately revert to the pre-disturbance condition; in other cases, alternative states are persistent and potentially self-reinforcing, especially under conditions of altered climate, disturbance regimes, and influences of non-native species. These reorganized states may appear novel, but reorganization is a characteristic ecosystem response to environmental variation that has been expressed and documented throughout the paleoecological record. Resilience, the ability of an ecosystem to recover or adapt following disturbance, is an emergent property that results from the expression of multiple mechanisms operating across levels of organism, population, and community. We outline a unifying framework of ecological resilience based on ecological mechanisms that lead to outcomes of persistence, recovery, and reorganization. Persistence is the ability of individuals to tolerate exposure to environmental stress, disturbance, or competitive interactions. As a direct expression of life history evolution and adaptation to environmental variation and stress, persistence is manifested most directly in survivorship and continued growth and reproduction of established individuals. When persistence has been overcome (e.g., following mortality from stress, disturbance, or both), populations must recover by reproduction. Recovery requires the establishment of new individuals from seed or other propagules following dispersal from the parent plant. When recovery fails to re-establish the pre-disturbance community, the ecosystem will assemble into a new state. Reorganization occurs along a gradient of magnitude, from changes in the relative dominance of species present in a community, to individual species replacements within an essentially intact community, to complete species turnover and shift to dominance by plants of different functional types, e.g. transition from forest to shrub or grass dominance. When this latter outcome is persistent and involves reinforcing mechanisms, the resulting state represents a vegetation type conversion (VTC), which in this framework represents an end member of reorganization processes. We explore reorganization in greater detail as this phase is increasingly observed but the least understood of the resilience responses. This resilience framework provides a direct and actionable basis for ecosystem management in a rapidly changing world, by targeting specific components of ecological response and managing for sustainable change.","container-title":"Forest Ecology and Management","DOI":"10.1016/j.foreco.2022.120129","ISSN":"0378-1127","journalAbbreviation":"Forest Ecology and Management","language":"en","page":"120129","source":"ScienceDirect","title":"Mechanisms of forest resilience","volume":"512","author":[{"family":"Falk","given":"Donald A"},{"family":"Mantgem","given":"Philip J","non-dropping-particle":"van"},{"family":"Keeley","given":"Jon E"},{"family":"Gregg","given":"Rachel M"},{"family":"Guiterman","given":"Christopher H"},{"family":"Tepley","given":"Alan J"},{"family":"JN Young","given":"Derek"},{"family":"Marshall","given":"Laura A"}],"issued":{"date-parts":[["2022",5,15]]}}},{"id":37,"uris":["http://zotero.org/users/10036252/items/54JR5L77"],"itemData":{"id":37,"type":"article-journal","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container-title":"BioScience","DOI":"10.1093/biosci/biaa061","ISSN":"0006-3568, 1525-3244","issue":"8","language":"en","page":"659-673","source":"DOI.org (Crossref)","title":"Wildfire-Driven Forest Conversion in Western North American Landscapes","volume":"70","author":[{"family":"Coop","given":"Jonathan D"},{"family":"Parks","given":"Sean A"},{"family":"Stevens-Rumann","given":"Camille S"},{"family":"Crausbay","given":"Shelley D"},{"family":"Higuera","given":"Philip E"},{"family":"Hurteau","given":"Matthew D"},{"family":"Tepley","given":"Alan"},{"family":"Whitman","given":"Ellen"},{"family":"Assal","given":"Timothy"},{"family":"Collins","given":"Brandon M"},{"family":"Davis","given":"Kimberley T"},{"family":"Dobrowski","given":"Solomon"},{"family":"Falk","given":"Donald A"},{"family":"Fornwalt","given":"Paula J"},{"family":"Fulé","given":"Peter Z"},{"family":"Harvey","given":"Brian J"},{"family":"Kane","given":"Van R"},{"family":"Littlefield","given":"Caitlin E"},{"family":"Margolis","given":"Ellis Q"},{"family":"North","given":"Malcolm"},{"family":"Parisien","given":"Marc-André"},{"family":"Prichard","given":"Susan"},{"family":"Rodman","given":"Kyle C"}],"issued":{"date-parts":[["2020",8,1]]}}}],"schema":"https://github.com/citation-style-language/schema/raw/master/csl-citation.json"} </w:instrText>
      </w:r>
      <w:r w:rsidR="0008419C" w:rsidRPr="00191B14">
        <w:rPr>
          <w:rFonts w:ascii="Times New Roman" w:hAnsi="Times New Roman" w:cs="Times New Roman"/>
          <w:sz w:val="24"/>
          <w:szCs w:val="24"/>
        </w:rPr>
        <w:fldChar w:fldCharType="separate"/>
      </w:r>
      <w:r w:rsidR="00D37C3F" w:rsidRPr="00D37C3F">
        <w:rPr>
          <w:rFonts w:ascii="Times New Roman" w:hAnsi="Times New Roman" w:cs="Times New Roman"/>
          <w:sz w:val="24"/>
        </w:rPr>
        <w:t>(Falk et al. 2022; Coop et al. 2020)</w:t>
      </w:r>
      <w:r w:rsidR="0008419C" w:rsidRPr="00191B14">
        <w:rPr>
          <w:rFonts w:ascii="Times New Roman" w:hAnsi="Times New Roman" w:cs="Times New Roman"/>
          <w:sz w:val="24"/>
          <w:szCs w:val="24"/>
        </w:rPr>
        <w:fldChar w:fldCharType="end"/>
      </w:r>
      <w:r w:rsidR="0008419C" w:rsidRPr="00191B14">
        <w:rPr>
          <w:rFonts w:ascii="Times New Roman" w:hAnsi="Times New Roman" w:cs="Times New Roman"/>
          <w:sz w:val="24"/>
          <w:szCs w:val="24"/>
        </w:rPr>
        <w:t xml:space="preserve">. </w:t>
      </w:r>
      <w:commentRangeStart w:id="3"/>
      <w:r w:rsidR="0008419C" w:rsidRPr="00514AFE">
        <w:rPr>
          <w:rFonts w:ascii="Times New Roman" w:hAnsi="Times New Roman" w:cs="Times New Roman"/>
          <w:sz w:val="24"/>
          <w:szCs w:val="24"/>
        </w:rPr>
        <w:t xml:space="preserve">Much of the research on forest responses to fire </w:t>
      </w:r>
      <w:r w:rsidR="000229F5" w:rsidRPr="00514AFE">
        <w:rPr>
          <w:rFonts w:ascii="Times New Roman" w:hAnsi="Times New Roman" w:cs="Times New Roman"/>
          <w:sz w:val="24"/>
          <w:szCs w:val="24"/>
        </w:rPr>
        <w:t xml:space="preserve">severity </w:t>
      </w:r>
      <w:r w:rsidR="0008419C" w:rsidRPr="00514AFE">
        <w:rPr>
          <w:rFonts w:ascii="Times New Roman" w:hAnsi="Times New Roman" w:cs="Times New Roman"/>
          <w:sz w:val="24"/>
          <w:szCs w:val="24"/>
        </w:rPr>
        <w:t>has focused on dominant canopy species</w:t>
      </w:r>
      <w:r w:rsidR="00830FB4" w:rsidRPr="00514AFE">
        <w:rPr>
          <w:rFonts w:ascii="Times New Roman" w:hAnsi="Times New Roman" w:cs="Times New Roman"/>
          <w:sz w:val="24"/>
          <w:szCs w:val="24"/>
        </w:rPr>
        <w:t>, where</w:t>
      </w:r>
      <w:r w:rsidR="000229F5" w:rsidRPr="00514AFE">
        <w:rPr>
          <w:rFonts w:ascii="Times New Roman" w:hAnsi="Times New Roman" w:cs="Times New Roman"/>
          <w:sz w:val="24"/>
          <w:szCs w:val="24"/>
        </w:rPr>
        <w:t xml:space="preserve"> changes</w:t>
      </w:r>
      <w:r w:rsidR="000A4DC4">
        <w:rPr>
          <w:rFonts w:ascii="Times New Roman" w:hAnsi="Times New Roman" w:cs="Times New Roman"/>
          <w:sz w:val="24"/>
          <w:szCs w:val="24"/>
        </w:rPr>
        <w:t xml:space="preserve"> to forests</w:t>
      </w:r>
      <w:r w:rsidR="0008419C" w:rsidRPr="00514AFE">
        <w:rPr>
          <w:rFonts w:ascii="Times New Roman" w:hAnsi="Times New Roman" w:cs="Times New Roman"/>
          <w:sz w:val="24"/>
          <w:szCs w:val="24"/>
        </w:rPr>
        <w:t xml:space="preserve"> </w:t>
      </w:r>
      <w:r w:rsidR="000229F5" w:rsidRPr="00514AFE">
        <w:rPr>
          <w:rFonts w:ascii="Times New Roman" w:hAnsi="Times New Roman" w:cs="Times New Roman"/>
          <w:sz w:val="24"/>
          <w:szCs w:val="24"/>
        </w:rPr>
        <w:t xml:space="preserve">along fire severity gradients </w:t>
      </w:r>
      <w:r w:rsidR="0008419C" w:rsidRPr="00514AFE">
        <w:rPr>
          <w:rFonts w:ascii="Times New Roman" w:hAnsi="Times New Roman" w:cs="Times New Roman"/>
          <w:sz w:val="24"/>
          <w:szCs w:val="24"/>
        </w:rPr>
        <w:t>have been attributed to mechanisms such as distance to seed source, reburning, warming, and drought</w:t>
      </w:r>
      <w:r w:rsidR="00467817" w:rsidRPr="00514AFE">
        <w:rPr>
          <w:rFonts w:ascii="Times New Roman" w:hAnsi="Times New Roman" w:cs="Times New Roman"/>
          <w:sz w:val="24"/>
          <w:szCs w:val="24"/>
        </w:rPr>
        <w:t xml:space="preserve"> </w:t>
      </w:r>
      <w:r w:rsidR="000229F5" w:rsidRPr="00514AFE">
        <w:rPr>
          <w:rFonts w:ascii="Times New Roman" w:hAnsi="Times New Roman" w:cs="Times New Roman"/>
          <w:sz w:val="24"/>
          <w:szCs w:val="24"/>
        </w:rPr>
        <w:t xml:space="preserve">being exerted on canopy species </w:t>
      </w:r>
      <w:r w:rsidR="000229F5" w:rsidRPr="00514AFE">
        <w:rPr>
          <w:rFonts w:ascii="Times New Roman" w:hAnsi="Times New Roman" w:cs="Times New Roman"/>
          <w:sz w:val="24"/>
          <w:szCs w:val="24"/>
        </w:rPr>
        <w:fldChar w:fldCharType="begin"/>
      </w:r>
      <w:r w:rsidR="00B1155E" w:rsidRPr="00514AFE">
        <w:rPr>
          <w:rFonts w:ascii="Times New Roman" w:hAnsi="Times New Roman" w:cs="Times New Roman"/>
          <w:sz w:val="24"/>
          <w:szCs w:val="24"/>
        </w:rPr>
        <w:instrText xml:space="preserve"> ADDIN ZOTERO_ITEM CSL_CITATION {"citationID":"RIQcxaUu","properties":{"formattedCitation":"(Coop et al. 2016; Chambers et al. 2016; Owen et al. 2017; Haffey et al. 2018; Davis et al. 2019)","plainCitation":"(Coop et al. 2016; Chambers et al. 2016; Owen et al. 2017; Haffey et al. 2018; Davis et al. 2019)","noteIndex":0},"citationItems":[{"id":36,"uris":["http://zotero.org/users/10036252/items/UFEAWU8E"],"itemData":{"id":36,"type":"article-journal","abstract":"Large and severe wildfires have raised concerns about the future of forested landscapes in the southwestern United States, especially under repeated burning. In 2011, under extreme weather and drought conditions, the Las Conchas fire burned over several previous burns as well as forests not recently exposed to fire. Our purpose was to examine the influences of prior wildfires on plant community composition and structure, subsequent burn severity, and vegetation response. To assess these relationships, we used satellite-­derived measures of burn severity and a nonmetric multidimensional scaling of pre-­and post-­Las Conchas field samples. Earlier burns were associated with shifts from forested sites to open savannas and meadows, oak scrub, and ruderal communities. These non-­forested vegetation types exhibited both resistance to subsequent fire, measured by reduced burn severity, and resilience to reburning, measured by vegetation recovery relative to forests not exposed to recent prior fire. Previous shifts toward non-f­orested states were strongly reinforced by reburning. Ongoing losses of forests and their ecological values confirm the need for restoration interventions. However, given future wildfire and climate projections, there may also be opportunities presented by transformations toward fire-r­esistant and resilient ­vegetation types within portions of the landscape.","container-title":"Ecological Applications","DOI":"10.1890/15-0775","ISSN":"10510761","issue":"2","journalAbbreviation":"Ecol Appl","language":"en","page":"346-354","source":"DOI.org (Crossref)","title":"Influences of prior wildfires on vegetation response to subsequent fire in a reburned Southwestern landscape","volume":"26","author":[{"family":"Coop","given":"Jonathan D."},{"family":"Parks","given":"Sean A."},{"family":"McClernan","given":"Sarah R."},{"family":"Holsinger","given":"Lisa M."}],"issued":{"date-parts":[["2016",3]]}}},{"id":16,"uris":["http://zotero.org/users/10036252/items/I5E8IS29"],"itemData":{"id":16,"type":"article-journal","abstract":"Many recent wildﬁ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ﬁre conifer regeneration and other data within and surrounding ﬁve 11–18 year-old Colorado Front Range wildﬁ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À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À1 immediately adjacent to surviving forest but only 10 stems haÀ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À1 at elevations 62490 m and 1120 (1000) stems haÀ1 at elevations &gt;2490 m, but at distances P50 m from surviving forest mean (median) regeneration was only 49 (0) stems haÀ1, regardless of elevation. Applying regression tree results spatially to the 2002 Hayman Fire, Colorado’s largest and most severe known wildﬁre, we found that 70% of the area without surviving forest exceeded this 50 m threshold. These patterns of conifer regeneration suggest that Colorado Front Range ponderosa pine – dominated forests may not be resilient to high severity wildﬁre, particularly where surviving forest is not in close proximity. We recommend that land managers consider planting conifers within the interiors of large high severity burn patches, as well as implementing treatments to reduce the risk of uncharacteristic high severity wildﬁre in unburned forests, where maintaining a forested condition is desired.","container-title":"Forest Ecology and Management","DOI":"10.1016/j.foreco.2016.07.001","ISSN":"03781127","journalAbbreviation":"Forest Ecology and Management","language":"en","page":"57-67","source":"DOI.org (Crossref)","title":"Patterns of conifer regeneration following high severity wildfire in ponderosa pine – dominated forests of the Colorado Front Range","volume":"378","author":[{"family":"Chambers","given":"Marin E."},{"family":"Fornwalt","given":"Paula J."},{"family":"Malone","given":"Sparkle L."},{"family":"Battaglia","given":"Mike A."}],"issued":{"date-parts":[["2016",10]]}}},{"id":44,"uris":["http://zotero.org/users/10036252/items/DBCR4M5F"],"itemData":{"id":44,"type":"article-journal","abstract":"Contemporary wildﬁres in southwestern US ponderosa pine forests can leave uncharacteristically large patches of tree mortality, raising concerns about the lack of seed-producing trees, which can prevent or signiﬁcantly delay ponderosa pine regeneration. We established 4-ha plots in high-severity burn patches in two Arizona wildﬁres, the 2000 Pumpkin and 2002 Rodeo-Chediski Fires, to determine if: (1) distance from forest edge inﬂuences the density and spatial patterns of regenerating ponderosa pine and sprouting tree species, (2) interactions with re-sprouting trees aﬀect spatial patterns of ponderosa pine regeneration, and (3) distance from forest edge and species competition aﬀect regenerating ponderosa pine height. Plots were located in high-severity burn patches (deﬁned as 100% tree mortality) and either adjacent to residual live forest edges (edge plots), or &gt; 200 m from any residual live trees (interior plots). We found higher ponderosa pine regeneration densities in the edge plots (13–154 (median = 69) stems ha−1) than the interior plots (12–124 (median = 29) stems ha−1) on both wildﬁres, but no diﬀerences in spatial patterns between edge and interior plots. Ponderosa pine regeneration displayed patterns of small-scale spatial aggregation in all plots, except one edge and one interior plot on the Pumpkin Fire, which displayed random distributions. These patterns suggest both short- and long-distance dispersal play important roles in ponderosa pine regeneration in high-severity burn patches. Sprouting trees dominated tree regeneration on the Rodeo-Chediski Fire, but they were spatially independent of ponderosa pine and did not inﬂuence ponderosa pine height. Regenerating ponderosa pine height was positively correlated with neighboring ponderosa pine densities and height, suggesting that intraspeciﬁc facilitation or similar habitat preferences occur in high-severity burn patches. Collectively, these results indicate that ponderosa pines are re-establishing with heterogeneous spatial patterns in large high-severity burn patches, but often with low densities. Also, ponderosa pine regeneration could be more strongly inﬂuenced by intraspeciﬁc facilitation than interspeciﬁc competition from dense sprouting species. Future forest spatial patterns and composition are still unclear, but at this stage of development, these heterogeneous patches, characterized by drought-tolerant sprouting species or low pine densities, could be more resilient to climate change and severe wildﬁres than the overly-dense ponderosa pine forests that were present before the wildﬁres.","container-title":"Forest Ecology and Management","DOI":"10.1016/j.foreco.2017.09.005","ISSN":"03781127","journalAbbreviation":"Forest Ecology and Management","language":"en","page":"134-149","source":"DOI.org (Crossref)","title":"Spatial patterns of ponderosa pine regeneration in high-severity burn patches","volume":"405","author":[{"family":"Owen","given":"Suzanne M."},{"family":"Sieg","given":"Carolyn H."},{"family":"Sánchez Meador","given":"Andrew J."},{"family":"Fulé","given":"Peter Z."},{"family":"Iniguez","given":"José M."},{"family":"Baggett","given":"L. Scott"},{"family":"Fornwalt","given":"Paula J."},{"family":"Battaglia","given":"Michael A."}],"issued":{"date-parts":[["2017",12]]}}},{"id":41,"uris":["http://zotero.org/users/10036252/items/Y9J8ANQE"],"itemData":{"id":41,"type":"article-journal","container-title":"Fire Ecology","DOI":"10.4996/fireecology.140114316","ISSN":"1933-9747","issue":"1","journalAbbreviation":"fire ecol","language":"en","page":"143-163","source":"DOI.org (Crossref)","title":"Limits to Ponderosa Pine Regeneration following Large High-Severity Forest Fires in the United States Southwest","volume":"14","author":[{"family":"Haffey","given":"Collin"},{"family":"Sisk","given":"Thomas D."},{"family":"Allen","given":"Craig D."},{"family":"Thode","given":"Andrea E."},{"family":"Margolis","given":"Ellis Q."}],"issued":{"date-parts":[["2018",2]]}}},{"id":39,"uris":["http://zotero.org/users/10036252/items/A4G9ZVSY"],"itemData":{"id":39,"type":"article-journal","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 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container-title":"Proceedings of the National Academy of Sciences","DOI":"10.1073/pnas.1815107116","ISSN":"0027-8424, 1091-6490","issue":"13","journalAbbreviation":"Proc. Natl. Acad. Sci. U.S.A.","language":"en","page":"6193-6198","source":"DOI.org (Crossref)","title":"Wildfires and climate change push low-elevation forests across a critical climate threshold for tree regeneration","volume":"116","author":[{"family":"Davis","given":"Kimberley T."},{"family":"Dobrowski","given":"Solomon Z."},{"family":"Higuera","given":"Philip E."},{"family":"Holden","given":"Zachary A."},{"family":"Veblen","given":"Thomas T."},{"family":"Rother","given":"Monica T."},{"family":"Parks","given":"Sean A."},{"family":"Sala","given":"Anna"},{"family":"Maneta","given":"Marco P."}],"issued":{"date-parts":[["2019",3,26]]}}}],"schema":"https://github.com/citation-style-language/schema/raw/master/csl-citation.json"} </w:instrText>
      </w:r>
      <w:r w:rsidR="000229F5" w:rsidRPr="00514AFE">
        <w:rPr>
          <w:rFonts w:ascii="Times New Roman" w:hAnsi="Times New Roman" w:cs="Times New Roman"/>
          <w:sz w:val="24"/>
          <w:szCs w:val="24"/>
        </w:rPr>
        <w:fldChar w:fldCharType="separate"/>
      </w:r>
      <w:r w:rsidR="00B1155E" w:rsidRPr="00514AFE">
        <w:rPr>
          <w:rFonts w:ascii="Times New Roman" w:hAnsi="Times New Roman" w:cs="Times New Roman"/>
          <w:sz w:val="24"/>
        </w:rPr>
        <w:t>(Coop et al. 2016; Chambers et al. 2016; Owen et al. 2017; Haffey et al. 2018; Davis et al. 2019)</w:t>
      </w:r>
      <w:r w:rsidR="000229F5" w:rsidRPr="00514AFE">
        <w:rPr>
          <w:rFonts w:ascii="Times New Roman" w:hAnsi="Times New Roman" w:cs="Times New Roman"/>
          <w:sz w:val="24"/>
          <w:szCs w:val="24"/>
        </w:rPr>
        <w:fldChar w:fldCharType="end"/>
      </w:r>
      <w:r w:rsidR="000229F5" w:rsidRPr="00514AFE">
        <w:rPr>
          <w:rFonts w:ascii="Times New Roman" w:hAnsi="Times New Roman" w:cs="Times New Roman"/>
          <w:sz w:val="24"/>
          <w:szCs w:val="24"/>
        </w:rPr>
        <w:t xml:space="preserve">. </w:t>
      </w:r>
      <w:r w:rsidR="00C74C7E" w:rsidRPr="00514AFE">
        <w:rPr>
          <w:rFonts w:ascii="Times New Roman" w:hAnsi="Times New Roman" w:cs="Times New Roman"/>
          <w:sz w:val="24"/>
          <w:szCs w:val="24"/>
        </w:rPr>
        <w:t xml:space="preserve">While changes in assembly mechanisms </w:t>
      </w:r>
      <w:r w:rsidR="00A958A8" w:rsidRPr="00514AFE">
        <w:rPr>
          <w:rFonts w:ascii="Times New Roman" w:hAnsi="Times New Roman" w:cs="Times New Roman"/>
          <w:sz w:val="24"/>
          <w:szCs w:val="24"/>
        </w:rPr>
        <w:t>likely</w:t>
      </w:r>
      <w:r w:rsidR="00C74C7E" w:rsidRPr="00514AFE">
        <w:rPr>
          <w:rFonts w:ascii="Times New Roman" w:hAnsi="Times New Roman" w:cs="Times New Roman"/>
          <w:sz w:val="24"/>
          <w:szCs w:val="24"/>
        </w:rPr>
        <w:t xml:space="preserve"> extend to the community scale</w:t>
      </w:r>
      <w:r w:rsidR="008B2D99">
        <w:rPr>
          <w:rFonts w:ascii="Times New Roman" w:hAnsi="Times New Roman" w:cs="Times New Roman"/>
          <w:sz w:val="24"/>
          <w:szCs w:val="24"/>
        </w:rPr>
        <w:t>, including the understory</w:t>
      </w:r>
      <w:r w:rsidR="00A958A8" w:rsidRPr="00514AFE">
        <w:rPr>
          <w:rFonts w:ascii="Times New Roman" w:hAnsi="Times New Roman" w:cs="Times New Roman"/>
          <w:sz w:val="24"/>
          <w:szCs w:val="24"/>
        </w:rPr>
        <w:t xml:space="preserve"> </w:t>
      </w:r>
      <w:r w:rsidR="00A958A8" w:rsidRPr="00514AFE">
        <w:rPr>
          <w:rFonts w:ascii="Times New Roman" w:hAnsi="Times New Roman" w:cs="Times New Roman"/>
          <w:sz w:val="24"/>
          <w:szCs w:val="24"/>
        </w:rPr>
        <w:fldChar w:fldCharType="begin"/>
      </w:r>
      <w:r w:rsidR="00B1155E" w:rsidRPr="00514AFE">
        <w:rPr>
          <w:rFonts w:ascii="Times New Roman" w:hAnsi="Times New Roman" w:cs="Times New Roman"/>
          <w:sz w:val="24"/>
          <w:szCs w:val="24"/>
        </w:rPr>
        <w:instrText xml:space="preserve"> ADDIN ZOTERO_ITEM CSL_CITATION {"citationID":"nnr2UJZP","properties":{"formattedCitation":"(Coop 2023; Taber and Mitchell 2023; 2024)","plainCitation":"(Coop 2023; Taber and Mitchell 2023; 2024)","noteIndex":0},"citationItems":[{"id":1732,"uris":["http://zotero.org/users/10036252/items/SWXCP2VK"],"itemData":{"id":1732,"type":"article-journal","abstract":"Southwestern ponderosa pine forests are vulnerable to fire-driven conversion in a warming and drying climate, yet little is known about what kinds of ecological communities may replace them. To characterize postfire vegetation trajectories and their environmental determinants, plant assemblages (361 sample plots including 229 vascular plant species, surveyed in 2017) were sampled within eight burns that occurred between 2000 and 2003. I used nonmetric multidimensional scaling, k-means clustering, principal component analysis, and random forest models to assess relationships between vegetation pattern, topographic and landscape factors, and gridded climate data. I describe seven postfire community types, including regenerating forests of ponderosa pine, aspen, and mixed conifers, shrub-dominated communities of Gambel oak and mixed species, and herb-dominated communities of native bunchgrasses and mixtures of ruderal, native, and nonnative species. Forest recovery was generally associated with cooler, mesic sites in proximity to forested refugia; shifts toward scrub and grassland types were most common in warmer, dryer locations distant from forested refugia. Under future climate scenarios, models project decreases in postfire forest recovery and increases in nonforest vegetation. However, forest to nonforest conversion was partially offset under a scenario of reduced burn severity and increased retention of forested refugia, highlighting important management opportunities. Burning trends in the southwestern United States suggest that postfire vegetation will occupy a growing landscape fraction, compelling renewed management focus on these areas and paradigm shifts that accommodate ecological change. I illustrate how management decisions around resisting, accepting, or directing change could be informed by an understanding of processes and patterns of postfire community variation and likely future trajectories.","container-title":"Ecological Applications","DOI":"10.1002/eap.2725","ISSN":"1939-5582","issue":"1","language":"en","license":"© 2022 The Author. Ecological Applications published by Wiley Periodicals LLC on behalf of The Ecological Society of America.","note":"_eprint: https://esajournals.onlinelibrary.wiley.com/doi/pdf/10.1002/eap.2725","page":"e2725","source":"Wiley Online Library","title":"Postfire futures in southwestern forests: Climate and landscape influences on trajectories of recovery and conversion","title-short":"Postfire futures in southwestern forests","volume":"33","author":[{"family":"Coop","given":"Jonathan D."}],"issued":{"date-parts":[["2023"]]}}},{"id":775,"uris":["http://zotero.org/users/10036252/items/MBDEAENE"],"itemData":{"id":775,"type":"article-journal","abstract":"Uncharacteristically severe wildfires are occurring at higher frequency, across larger spatial extents, and in new seasons in many parts of the globe. At the same time, climate change is elevating temperatures and altering precipitation patterns. High severity fires have the potential to produce shifts in ecosystem type and function in communities that are adapted to low severity fire via changes in community composition, functional trait values, and nutrient cycling processes. However, interactive effects between climate warming and fire severity on community composition, trait values, and ecosystem functioning are rarely studied and poorly understood. We assessed the impact of experimental warming via open top warming chambers across a burn severity gradient on the understory plant community of a Ponderosa pine (Pinus ponderosa) forest in northern Arizona, USA. Specifically, we examined community composition, three plant functional traits (specific leaf area (SLA), leaf dry matter content (LDMC), and plant height) and one ecosystem function (decomposition rate) in the first post-fire growing season. High burn severity produced significant shifts in community composition. The combination of experimental warming and high burn severity significantly decreased community weighted mean LDMC and plant height, and increased decomposition rate. Our study demonstrates significant and rapid responses of community composition, trait expression, and ecosystem function in response to burn severity, experimental warming, and their interaction. This suggests that ecosystems experiencing atypically severe fire under future climate and wildfire conditions may recover in fundamentally different ways than in the past, favoring a different suite of species and traits, with altered ecosystem function.","container-title":"Forest Ecology and Management","DOI":"10.1016/j.foreco.2023.121019","ISSN":"0378-1127","journalAbbreviation":"Forest Ecology and Management","language":"en","page":"121019","source":"ScienceDirect","title":"Rapid changes in functional trait expression and decomposition following high severity fire and experimental warming","volume":"541","author":[{"family":"Taber","given":"Ethan M."},{"family":"Mitchell","given":"Rachel M."}],"issued":{"date-parts":[["2023",8,1]]}}},{"id":1436,"uris":["http://zotero.org/groups/4926335/items/FQYQLSXG"],"itemData":{"id":1436,"type":"article-journal","abstract":"Questions Anthropogenic climate change is causing increases in the severity of wildland fire in many parts of the world. At the same time, post-fire succession is occurring under new, warmer temperatures that are projected to continue increasing. Despite this, the combined effects of uncharacteristically high burn severity and increased ambient temperature on post-fire community composition remain poorly understood. We ask how post-fire forest understorey community composition and species richness are influenced by (1) burn severity, (2) experimental warming, and (3) years since fire. Location Museum Fire Scar, Pinus ponderosa forest, Arizona, United States. Methods We established 120 1-m2 quadrats in unburned, low- and high-severity locations nine months after a mixed-severity fire. Half of the plots were subject to experimental warming via open-top warming chambers that elevated daytime temperatures by 1.079°C, simulating near-term anthropogenic warming. Plant composition data were collected annually for three years. Relationships between community composition, burn severity, and experimental warming were analyzed using repeated-measures PERMANOVA and linear mixed-effects models. Results Composition differed significantly according to burn severity, time since fire, and their interaction, while experimental warming did not significantly influence composition. Species richness significantly increased in burned areas compared to unburned control within two years of fire. Conclusions Our results suggest that near-term temperature increases, driven by anthropogenic climate change, will have little effect on community composition relative to fire severity. High-severity fire drove large, rapid changes in plant composition compared to unburned controls, favoring exotic annuals in a historically perennial-dominated plant community.","container-title":"Journal of Vegetation Science","DOI":"10.1111/jvs.13248","ISSN":"1654-1103","issue":"2","language":"en","license":"© 2024 International Association for Vegetation Science.","note":"_eprint: https://onlinelibrary.wiley.com/doi/pdf/10.1111/jvs.13248","page":"e13248","source":"Wiley Online Library","title":"Experimental warming has limited impacts on post-fire succession across a burn severity gradient","volume":"35","author":[{"family":"Taber","given":"Ethan M."},{"family":"Mitchell","given":"Rachel M."}],"issued":{"date-parts":[["2024"]]}}}],"schema":"https://github.com/citation-style-language/schema/raw/master/csl-citation.json"} </w:instrText>
      </w:r>
      <w:r w:rsidR="00A958A8" w:rsidRPr="00514AFE">
        <w:rPr>
          <w:rFonts w:ascii="Times New Roman" w:hAnsi="Times New Roman" w:cs="Times New Roman"/>
          <w:sz w:val="24"/>
          <w:szCs w:val="24"/>
        </w:rPr>
        <w:fldChar w:fldCharType="separate"/>
      </w:r>
      <w:r w:rsidR="00B1155E" w:rsidRPr="00514AFE">
        <w:rPr>
          <w:rFonts w:ascii="Times New Roman" w:hAnsi="Times New Roman" w:cs="Times New Roman"/>
          <w:sz w:val="24"/>
        </w:rPr>
        <w:t>(Coop 2023; Taber and Mitchell 2023; 2024)</w:t>
      </w:r>
      <w:r w:rsidR="00A958A8" w:rsidRPr="00514AFE">
        <w:rPr>
          <w:rFonts w:ascii="Times New Roman" w:hAnsi="Times New Roman" w:cs="Times New Roman"/>
          <w:sz w:val="24"/>
          <w:szCs w:val="24"/>
        </w:rPr>
        <w:fldChar w:fldCharType="end"/>
      </w:r>
      <w:r w:rsidR="00C74C7E" w:rsidRPr="00514AFE">
        <w:rPr>
          <w:rFonts w:ascii="Times New Roman" w:hAnsi="Times New Roman" w:cs="Times New Roman"/>
          <w:sz w:val="24"/>
          <w:szCs w:val="24"/>
        </w:rPr>
        <w:t xml:space="preserve">, </w:t>
      </w:r>
      <w:r w:rsidR="00A958A8" w:rsidRPr="00514AFE">
        <w:rPr>
          <w:rFonts w:ascii="Times New Roman" w:hAnsi="Times New Roman" w:cs="Times New Roman"/>
          <w:sz w:val="24"/>
          <w:szCs w:val="24"/>
        </w:rPr>
        <w:t xml:space="preserve">research on forest </w:t>
      </w:r>
      <w:r w:rsidR="00A958A8" w:rsidRPr="00514AFE">
        <w:rPr>
          <w:rFonts w:ascii="Times New Roman" w:hAnsi="Times New Roman" w:cs="Times New Roman"/>
          <w:sz w:val="24"/>
          <w:szCs w:val="24"/>
        </w:rPr>
        <w:lastRenderedPageBreak/>
        <w:t>community</w:t>
      </w:r>
      <w:r w:rsidR="000A4DC4">
        <w:rPr>
          <w:rFonts w:ascii="Times New Roman" w:hAnsi="Times New Roman" w:cs="Times New Roman"/>
          <w:sz w:val="24"/>
          <w:szCs w:val="24"/>
        </w:rPr>
        <w:t>-scale</w:t>
      </w:r>
      <w:r w:rsidR="00A958A8" w:rsidRPr="00514AFE">
        <w:rPr>
          <w:rFonts w:ascii="Times New Roman" w:hAnsi="Times New Roman" w:cs="Times New Roman"/>
          <w:sz w:val="24"/>
          <w:szCs w:val="24"/>
        </w:rPr>
        <w:t xml:space="preserve"> responses to high severity fire is lacking compared to research on canopy species alone.</w:t>
      </w:r>
      <w:r w:rsidR="00A958A8" w:rsidRPr="00D37C3F">
        <w:rPr>
          <w:rFonts w:ascii="Times New Roman" w:hAnsi="Times New Roman" w:cs="Times New Roman"/>
          <w:strike/>
          <w:sz w:val="24"/>
          <w:szCs w:val="24"/>
        </w:rPr>
        <w:t xml:space="preserve"> </w:t>
      </w:r>
      <w:commentRangeEnd w:id="3"/>
      <w:r w:rsidR="00514AFE">
        <w:rPr>
          <w:rStyle w:val="CommentReference"/>
        </w:rPr>
        <w:commentReference w:id="3"/>
      </w:r>
    </w:p>
    <w:p w14:paraId="0044CDE2" w14:textId="63A1DC54" w:rsidR="00F634C3" w:rsidRPr="00191B14" w:rsidRDefault="00F634C3"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b/>
      </w:r>
      <w:commentRangeStart w:id="4"/>
      <w:r w:rsidR="00461800">
        <w:rPr>
          <w:rFonts w:ascii="Times New Roman" w:hAnsi="Times New Roman" w:cs="Times New Roman"/>
          <w:sz w:val="24"/>
          <w:szCs w:val="24"/>
        </w:rPr>
        <w:t xml:space="preserve">Beyond forest ecosystems, </w:t>
      </w:r>
      <w:commentRangeEnd w:id="4"/>
      <w:r w:rsidR="00461800">
        <w:rPr>
          <w:rStyle w:val="CommentReference"/>
        </w:rPr>
        <w:commentReference w:id="4"/>
      </w:r>
      <w:r w:rsidR="00461800">
        <w:rPr>
          <w:rFonts w:ascii="Times New Roman" w:hAnsi="Times New Roman" w:cs="Times New Roman"/>
          <w:sz w:val="24"/>
          <w:szCs w:val="24"/>
        </w:rPr>
        <w:t>c</w:t>
      </w:r>
      <w:r w:rsidRPr="00191B14">
        <w:rPr>
          <w:rFonts w:ascii="Times New Roman" w:hAnsi="Times New Roman" w:cs="Times New Roman"/>
          <w:sz w:val="24"/>
          <w:szCs w:val="24"/>
        </w:rPr>
        <w:t xml:space="preserve">ommunity assembly responses to disturbance </w:t>
      </w:r>
      <w:r w:rsidR="00F22EEC" w:rsidRPr="00191B14">
        <w:rPr>
          <w:rFonts w:ascii="Times New Roman" w:hAnsi="Times New Roman" w:cs="Times New Roman"/>
          <w:sz w:val="24"/>
          <w:szCs w:val="24"/>
        </w:rPr>
        <w:t>have been explored in the context of</w:t>
      </w:r>
      <w:r w:rsidRPr="00191B14">
        <w:rPr>
          <w:rFonts w:ascii="Times New Roman" w:hAnsi="Times New Roman" w:cs="Times New Roman"/>
          <w:sz w:val="24"/>
          <w:szCs w:val="24"/>
        </w:rPr>
        <w:t xml:space="preserve"> dispersal limitation, extinction/colonization, </w:t>
      </w:r>
      <w:r w:rsidR="002E7615" w:rsidRPr="00191B14">
        <w:rPr>
          <w:rFonts w:ascii="Times New Roman" w:hAnsi="Times New Roman" w:cs="Times New Roman"/>
          <w:sz w:val="24"/>
          <w:szCs w:val="24"/>
        </w:rPr>
        <w:t xml:space="preserve">niche theory, </w:t>
      </w:r>
      <w:r w:rsidRPr="00191B14">
        <w:rPr>
          <w:rFonts w:ascii="Times New Roman" w:hAnsi="Times New Roman" w:cs="Times New Roman"/>
          <w:sz w:val="24"/>
          <w:szCs w:val="24"/>
        </w:rPr>
        <w:t xml:space="preserve">and environmental homogenization </w:t>
      </w:r>
      <w:r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q4oLbSgv","properties":{"formattedCitation":"(Vellend et al. 2007; Catano, Dickson, and Myers 2017; Tatsumi et al. 2020; Torres, Parra, and Moreno 2022; Godsoe, Bellingham, and Moltchanova 2022)","plainCitation":"(Vellend et al. 2007; Catano, Dickson, and Myers 2017; Tatsumi et al. 2020; Torres, Parra, and Moreno 2022; Godsoe, Bellingham, and Moltchanova 2022)","noteIndex":0},"citationItems":[{"id":1595,"uris":["http://zotero.org/users/10036252/items/9SJIBR33"],"itemData":{"id":1595,"type":"article-journal","abstract":"1 Disturbance may cause community composition across sites to become more or less homogenous, depending on the importance of different processes involved in community assembly. In north-eastern North America and Europe local (alpha) diversity of forest plants is lower in forests growing on former agricultural fields (recent forests) than in older (ancient) forests, but little is known about the influence of land-use history on the degree of compositional differentiation among sites (beta diversity). 2 Here we analyse data from 1446 sites in ancient and recent forests across 11 different landscapes in north-eastern North America and Europe to demonstrate decreases in beta diversity and in the strength of species–environment relationships in recent vs. ancient forests. 3 The magnitude of environmental variability among sites did not differ between the two forest types. This suggests the difference in beta diversity between ancient and recent forests was not due to different degrees of environmental heterogeneity, but rather to dispersal filters that constrain the pool of species initially colonizing recent forests. 4 The observed effects of community homogenization and weakened relationships between species distributions and environmental gradients appear to persist for decades or longer. The legacy of human land-use history in spatial patterns of biodiversity may endure, both within individual sites and across sites, for decades if not centuries.","container-title":"Journal of Ecology","DOI":"10.1111/j.1365-2745.2007.01233.x","ISSN":"1365-2745","issue":"3","language":"en","note":"_eprint: https://besjournals.onlinelibrary.wiley.com/doi/pdf/10.1111/j.1365-2745.2007.01233.x","page":"565-573","source":"Wiley Online Library","title":"Homogenization of forest plant communities and weakening of species–environment relationships via agricultural land use","volume":"95","author":[{"family":"Vellend","given":"Mark"},{"family":"Verheyen","given":"Kris"},{"family":"Flinn","given":"Kathryn M."},{"family":"Jacquemyn","given":"Hans"},{"family":"Kolb","given":"Annette"},{"family":"Van Calster","given":"Hans"},{"family":"Peterken","given":"George"},{"family":"Graae","given":"Bente Jessen"},{"family":"Bellemare","given":"Jesse"},{"family":"Honnay","given":"Olivier"},{"family":"Brunet","given":"Jörg"},{"family":"Wulf","given":"Monika"},{"family":"Gerhardt","given":"Fritz"},{"family":"Hermy","given":"Martin"}],"issued":{"date-parts":[["2007"]]}}},{"id":738,"uris":["http://zotero.org/users/10036252/items/Y8FXLSL6"],"itemData":{"id":738,"type":"article-journal","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container-title":"Ecology Letters","DOI":"10.1111/ele.12733","ISSN":"1461-0248","issue":"3","language":"en","note":"_eprint: https://onlinelibrary.wiley.com/doi/pdf/10.1111/ele.12733","page":"347-356","source":"Wiley Online Library","title":"Dispersal and neutral sampling mediate contingent effects of disturbance on plant beta-diversity: a meta-analysis","title-short":"Dispersal and neutral sampling mediate contingent effects of disturbance on plant beta-diversity","volume":"20","author":[{"family":"Catano","given":"Christopher P."},{"family":"Dickson","given":"Timothy L."},{"family":"Myers","given":"Jonathan A."}],"issued":{"date-parts":[["2017"]]}}},{"id":1316,"uris":["http://zotero.org/users/10036252/items/5N47MQS3"],"itemData":{"id":1316,"type":"article-journal","abstract":"Changes in species diversity often result from species losses and gains. The dynamic nature of beta diversity (spatial variation in species composition) that derives from such temporal species turnover, however, has received relatively little attention. Here, we disentangled extinction and colonization components of beta diversity by using the sets of species that went locally extinct and that newly colonized the study sites. We applied this concept of extinction and colonization beta diversity to ground vegetation communities that have been repeatedly surveyed in forests where fire and harvesting were experimentally applied. We first found that fire and harvesting caused no effect on beta diversity 2 yr after the treatments. From this result, we might conclude that they did not alter the ways in which species assemble across space. However, when we analyzed the extinction and colonization beta diversity between pre-treatment and 2 yr after the treatments, both measures were found to be significantly lower in burned sites compared to unburned sites (i.e., the groups of excluded and newly colonized species both showed low beta diversity in the burned sites). These results indicate that the fire excluded similar subsets of species across space, making communities become more heterogeneous, but at the same time induced spatially uniform colonization of new species, causing communities to homogenize. Consequently, the effects of these two processes canceled each other out. The relative importance of extinction and colonization components per se also changed temporally after the treatments. Fire and harvesting showed synergetic negative impacts on extinction beta diversity between pre-treatment and 10 yr after the treatments. Overall, analyses using extinction and colonization beta diversity allowed us to detect nonrandom disassembly and reassembly dynamics in ground vegetation communities. Our results suggest that common practices of analyzing beta diversity at one point in time can mask significant variation driven by disturbance. Acknowledging the extinction–colonization dynamics behind beta diversity is essential for understanding the spatiotemporal organization of biodiversity.","container-title":"Ecology","DOI":"10.1002/ecy.3183","ISSN":"1939-9170","issue":"12","language":"en","license":"© 2020 by the Ecological Society of America","note":"_eprint: https://esajournals.onlinelibrary.wiley.com/doi/pdf/10.1002/ecy.3183","page":"e03183","source":"Wiley Online Library","title":"Partitioning the colonization and extinction components of beta diversity across disturbance gradients","volume":"101","author":[{"family":"Tatsumi","given":"Shinichi"},{"family":"Strengbom","given":"Joachim"},{"family":"Čugunovs","given":"Mihails"},{"family":"Kouki","given":"Jari"}],"issued":{"date-parts":[["2020"]]}}},{"id":584,"uris":["http://zotero.org/users/10036252/items/KCTPH9SG"],"itemData":{"id":584,"type":"article-journal","abstract":"Beta diversity, and its components of turnover and nestedness, reflects the processes governing community assembly, such as dispersal limitation or biotic interactions, but it is unclear how they operate at the local scale and how their role changes along postfire succession. Here, we analyzed the patterns of beta diversity and its components in a herbaceous plant community after fire, and in relation to dispersal ability, in Central Spain. We calculated multiple-site beta diversity (βSOR) and its components of turnover (βSIM) and nestedness (βSNE) of all herbaceous plants, or grouped by dispersal syndrome (autochory, anemochory, and zoochory), during the first 3 years after wildfire. We evaluated the relationship between pairwise beta diversity (βsor), and its components (βsim, βsne), and spatial distance or differences in woody plant cover, a proxy of biotic interactions. We found high multiple-site beta diversity dominated by the turnover component. Community dissimilarity increased with spatial distance, driven mostly by the turnover component. Species with less dispersal ability (i.e., autochory) showed a stronger spatial pattern of dissimilarity. Biotic interactions with woody plants contributed less to community dissimilarity, which tended to occur through the nestedness component. These results suggest that dispersal limitation prevails over biotic interactions with woody plants as a driver of local community assembly, even for species with high dispersal ability. These results contribute to our understanding of postfire community assembly and vegetation dynamics.","container-title":"Ecology and Evolution","DOI":"10.1002/ece3.9130","ISSN":"2045-7758","issue":"7","language":"en","note":"_eprint: https://onlinelibrary.wiley.com/doi/pdf/10.1002/ece3.9130","page":"e9130","source":"Wiley Online Library","title":"Effects of spatial distance and woody plant cover on beta diversity point to dispersal limitation as a driver of community assembly during postfire succession in a Mediterranean shrubland","volume":"12","author":[{"family":"Torres","given":"Iván"},{"family":"Parra","given":"Antonio"},{"family":"Moreno","given":"José M."}],"issued":{"date-parts":[["2022"]]}}},{"id":1623,"uris":["http://zotero.org/users/10036252/items/FWYLZIDS"],"itemData":{"id":1623,"type":"article-journal","abstract":"AbstractBeta diversity describes the differences in species composition among communities. Changes in beta diversity over time are thought to be due to selection based on species' niche characteristics. For example, theory predicts that selection that favors habitat specialists will increase beta diversity. In practice, ecologists struggle to predict how beta diversity changes. To remedy this problem, we propose a novel solution that formally measures selection's effects on beta diversity. Using the Price equation, we show how change in beta diversity over time can be partitioned into fundamental mechanisms including selection among species, variable selection among communities, drift, and immigration. A key finding of our approach is that a species' short-term impact on beta diversity cannot be predicted using information on its long-term environmental requirements (i.e., its niche). We illustrate how our approach can be used to partition causes of diversity change in a montane tropical forest before and after an intense hurricane. Previous work in this system highlighted the resistance of habitat specialists and the recruitment of light-demanding species but was unable to quantify the importance of these effects on beta diversity. Using our approach, we show that changes in beta diversity were consistent with ecological drift. We use these results to highlight the opportunities presented by a synthesis of beta diversity and formal models of selection.","container-title":"The American Naturalist","DOI":"10.1086/718592","ISSN":"1537-5323","issue":"4","journalAbbreviation":"Am Nat","language":"eng","note":"PMID: 35324385","page":"510-522","source":"PubMed","title":"Disentangling Niche Theory and Beta Diversity Change","volume":"199","author":[{"family":"Godsoe","given":"William"},{"family":"Bellingham","given":"Peter J."},{"family":"Moltchanova","given":"Elena"}],"issued":{"date-parts":[["2022",4]]}}}],"schema":"https://github.com/citation-style-language/schema/raw/master/csl-citation.json"} </w:instrText>
      </w:r>
      <w:r w:rsidRPr="00191B14">
        <w:rPr>
          <w:rFonts w:ascii="Times New Roman" w:hAnsi="Times New Roman" w:cs="Times New Roman"/>
          <w:sz w:val="24"/>
          <w:szCs w:val="24"/>
        </w:rPr>
        <w:fldChar w:fldCharType="separate"/>
      </w:r>
      <w:r w:rsidR="00B1155E" w:rsidRPr="00B1155E">
        <w:rPr>
          <w:rFonts w:ascii="Times New Roman" w:hAnsi="Times New Roman" w:cs="Times New Roman"/>
          <w:sz w:val="24"/>
          <w:lang w:val="da-DK"/>
        </w:rPr>
        <w:t>(Vellend et al. 2007; Catano, Dickson, and Myers 2017; Tatsumi et al. 2020; Torres, Parra, and Moreno 2022; Godsoe, Bellingham, and Moltchanova 2022)</w:t>
      </w:r>
      <w:r w:rsidRPr="00191B14">
        <w:rPr>
          <w:rFonts w:ascii="Times New Roman" w:hAnsi="Times New Roman" w:cs="Times New Roman"/>
          <w:sz w:val="24"/>
          <w:szCs w:val="24"/>
        </w:rPr>
        <w:fldChar w:fldCharType="end"/>
      </w:r>
      <w:r w:rsidRPr="00191B14">
        <w:rPr>
          <w:rFonts w:ascii="Times New Roman" w:hAnsi="Times New Roman" w:cs="Times New Roman"/>
          <w:sz w:val="24"/>
          <w:szCs w:val="24"/>
          <w:lang w:val="da-DK"/>
          <w:rPrChange w:id="5" w:author="Mitchell, Rachel M - (rachelmm)" w:date="2025-02-04T10:54:00Z" w16du:dateUtc="2025-02-04T17:54:00Z">
            <w:rPr>
              <w:rFonts w:ascii="Times New Roman" w:hAnsi="Times New Roman" w:cs="Times New Roman"/>
            </w:rPr>
          </w:rPrChange>
        </w:rPr>
        <w:t>.</w:t>
      </w:r>
      <w:r w:rsidR="00F22EEC" w:rsidRPr="00191B14">
        <w:rPr>
          <w:rFonts w:ascii="Times New Roman" w:hAnsi="Times New Roman" w:cs="Times New Roman"/>
          <w:sz w:val="24"/>
          <w:szCs w:val="24"/>
          <w:lang w:val="da-DK"/>
        </w:rPr>
        <w:t xml:space="preserve">  </w:t>
      </w:r>
      <w:r w:rsidR="00F22EEC" w:rsidRPr="00191B14">
        <w:rPr>
          <w:rFonts w:ascii="Times New Roman" w:hAnsi="Times New Roman" w:cs="Times New Roman"/>
          <w:sz w:val="24"/>
          <w:szCs w:val="24"/>
          <w:rPrChange w:id="6" w:author="Mitchell, Rachel M - (rachelmm)" w:date="2025-02-04T11:18:00Z" w16du:dateUtc="2025-02-04T18:18:00Z">
            <w:rPr>
              <w:rFonts w:ascii="Times New Roman" w:hAnsi="Times New Roman" w:cs="Times New Roman"/>
              <w:lang w:val="da-DK"/>
            </w:rPr>
          </w:rPrChange>
        </w:rPr>
        <w:t xml:space="preserve">Typically, these studies have examined </w:t>
      </w:r>
      <w:r w:rsidR="00F22EEC" w:rsidRPr="00191B14">
        <w:rPr>
          <w:rFonts w:ascii="Times New Roman" w:hAnsi="Times New Roman" w:cs="Times New Roman"/>
          <w:sz w:val="24"/>
          <w:szCs w:val="24"/>
        </w:rPr>
        <w:t>one or a few types of disturbanc</w:t>
      </w:r>
      <w:r w:rsidR="003476E0" w:rsidRPr="00191B14">
        <w:rPr>
          <w:rFonts w:ascii="Times New Roman" w:hAnsi="Times New Roman" w:cs="Times New Roman"/>
          <w:sz w:val="24"/>
          <w:szCs w:val="24"/>
        </w:rPr>
        <w:t>e</w:t>
      </w:r>
      <w:r w:rsidR="00F22EEC" w:rsidRPr="00191B14">
        <w:rPr>
          <w:rFonts w:ascii="Times New Roman" w:hAnsi="Times New Roman" w:cs="Times New Roman"/>
          <w:sz w:val="24"/>
          <w:szCs w:val="24"/>
        </w:rPr>
        <w:t xml:space="preserve"> but generally have not explored the effect of differing severities or intensities</w:t>
      </w:r>
      <w:r w:rsidR="00756714" w:rsidRPr="00191B14">
        <w:rPr>
          <w:rFonts w:ascii="Times New Roman" w:hAnsi="Times New Roman" w:cs="Times New Roman"/>
          <w:sz w:val="24"/>
          <w:szCs w:val="24"/>
        </w:rPr>
        <w:t>, especially atypically severe disturbance, on the process of community assembly</w:t>
      </w:r>
      <w:r w:rsidR="00F22EEC" w:rsidRPr="00191B14">
        <w:rPr>
          <w:rFonts w:ascii="Times New Roman" w:hAnsi="Times New Roman" w:cs="Times New Roman"/>
          <w:sz w:val="24"/>
          <w:szCs w:val="24"/>
        </w:rPr>
        <w:t xml:space="preserve"> </w:t>
      </w:r>
      <w:r w:rsidR="004512F9" w:rsidRPr="00191B14">
        <w:rPr>
          <w:rFonts w:ascii="Times New Roman" w:hAnsi="Times New Roman" w:cs="Times New Roman"/>
          <w:sz w:val="24"/>
          <w:szCs w:val="24"/>
        </w:rPr>
        <w:t>over time</w:t>
      </w:r>
      <w:r w:rsidR="00F22EEC" w:rsidRPr="00191B14">
        <w:rPr>
          <w:rFonts w:ascii="Times New Roman" w:hAnsi="Times New Roman" w:cs="Times New Roman"/>
          <w:sz w:val="24"/>
          <w:szCs w:val="24"/>
        </w:rPr>
        <w:t>.</w:t>
      </w:r>
      <w:r w:rsidR="003476E0" w:rsidRPr="00191B14">
        <w:rPr>
          <w:rFonts w:ascii="Times New Roman" w:hAnsi="Times New Roman" w:cs="Times New Roman"/>
          <w:sz w:val="24"/>
          <w:szCs w:val="24"/>
        </w:rPr>
        <w:t xml:space="preserve">  Exploring taxonomic and functional responses to a disturbance gradient can reveal whether taxonomic and functional diversity recover in tandem, and whether this process is driven by strong or weak environmental trait filtering, high redundancy, or niche differentiation</w:t>
      </w:r>
      <w:r w:rsidR="00756714" w:rsidRPr="00191B14">
        <w:rPr>
          <w:rFonts w:ascii="Times New Roman" w:hAnsi="Times New Roman" w:cs="Times New Roman"/>
          <w:sz w:val="24"/>
          <w:szCs w:val="24"/>
        </w:rPr>
        <w:t xml:space="preserve">. </w:t>
      </w:r>
      <w:r w:rsidR="003476E0" w:rsidRPr="00191B14">
        <w:rPr>
          <w:rFonts w:ascii="Times New Roman" w:hAnsi="Times New Roman" w:cs="Times New Roman"/>
          <w:sz w:val="24"/>
          <w:szCs w:val="24"/>
        </w:rPr>
        <w:t>Comparing</w:t>
      </w:r>
      <w:r w:rsidR="00CE563E" w:rsidRPr="00191B14">
        <w:rPr>
          <w:rFonts w:ascii="Times New Roman" w:hAnsi="Times New Roman" w:cs="Times New Roman"/>
          <w:sz w:val="24"/>
          <w:szCs w:val="24"/>
        </w:rPr>
        <w:t xml:space="preserve"> the response of</w:t>
      </w:r>
      <w:r w:rsidR="003476E0" w:rsidRPr="00191B14">
        <w:rPr>
          <w:rFonts w:ascii="Times New Roman" w:hAnsi="Times New Roman" w:cs="Times New Roman"/>
          <w:sz w:val="24"/>
          <w:szCs w:val="24"/>
        </w:rPr>
        <w:t xml:space="preserve"> taxonomic and functional diversity</w:t>
      </w:r>
      <w:r w:rsidR="00CE563E" w:rsidRPr="00191B14">
        <w:rPr>
          <w:rFonts w:ascii="Times New Roman" w:hAnsi="Times New Roman" w:cs="Times New Roman"/>
          <w:sz w:val="24"/>
          <w:szCs w:val="24"/>
        </w:rPr>
        <w:t xml:space="preserve"> across a fire-severity gradient and over time may offer valuable mechanistic insights into how atypically severe wildfires are altering community assembly and ecosystem function.</w:t>
      </w:r>
    </w:p>
    <w:p w14:paraId="1D627417" w14:textId="0F642DF2" w:rsidR="00E40AD9" w:rsidRPr="00191B14" w:rsidRDefault="00DD7A2A" w:rsidP="006A74FA">
      <w:pPr>
        <w:spacing w:line="480" w:lineRule="auto"/>
        <w:ind w:firstLine="720"/>
        <w:rPr>
          <w:rFonts w:ascii="Times New Roman" w:hAnsi="Times New Roman" w:cs="Times New Roman"/>
          <w:color w:val="000000" w:themeColor="text1"/>
          <w:sz w:val="24"/>
          <w:szCs w:val="24"/>
        </w:rPr>
      </w:pPr>
      <w:r w:rsidRPr="00191B14">
        <w:rPr>
          <w:rFonts w:ascii="Times New Roman" w:hAnsi="Times New Roman" w:cs="Times New Roman"/>
          <w:sz w:val="24"/>
          <w:szCs w:val="24"/>
        </w:rPr>
        <w:t>One way to measure community responses to disturbance is by using beta diversity: the spatial variability of diversity.</w:t>
      </w:r>
      <w:r w:rsidR="00EC1470" w:rsidRPr="00191B14">
        <w:rPr>
          <w:rFonts w:ascii="Times New Roman" w:hAnsi="Times New Roman" w:cs="Times New Roman"/>
          <w:sz w:val="24"/>
          <w:szCs w:val="24"/>
        </w:rPr>
        <w:t xml:space="preserve"> Beta diversity links plot-level diversity (α) to regional diversity (γ) and is shaped by processes at both scales.</w:t>
      </w:r>
      <w:r w:rsidR="00A53E63" w:rsidRPr="00191B14">
        <w:rPr>
          <w:rFonts w:ascii="Times New Roman" w:hAnsi="Times New Roman" w:cs="Times New Roman"/>
          <w:sz w:val="24"/>
          <w:szCs w:val="24"/>
        </w:rPr>
        <w:t xml:space="preserve"> </w:t>
      </w:r>
      <w:commentRangeStart w:id="7"/>
      <w:r w:rsidR="00A53E63" w:rsidRPr="00191B14">
        <w:rPr>
          <w:rFonts w:ascii="Times New Roman" w:hAnsi="Times New Roman" w:cs="Times New Roman"/>
          <w:sz w:val="24"/>
          <w:szCs w:val="24"/>
        </w:rPr>
        <w:t>There are several metrics of beta diversity in use with varying scales of similarity</w:t>
      </w:r>
      <w:r w:rsidR="003E01AD" w:rsidRPr="00191B14">
        <w:rPr>
          <w:rFonts w:ascii="Times New Roman" w:hAnsi="Times New Roman" w:cs="Times New Roman"/>
          <w:sz w:val="24"/>
          <w:szCs w:val="24"/>
        </w:rPr>
        <w:t xml:space="preserve">, </w:t>
      </w:r>
      <w:r w:rsidR="00A53E63" w:rsidRPr="00191B14">
        <w:rPr>
          <w:rFonts w:ascii="Times New Roman" w:hAnsi="Times New Roman" w:cs="Times New Roman"/>
          <w:sz w:val="24"/>
          <w:szCs w:val="24"/>
        </w:rPr>
        <w:t xml:space="preserve">dissimilarity, </w:t>
      </w:r>
      <w:r w:rsidR="003E01AD" w:rsidRPr="00191B14">
        <w:rPr>
          <w:rFonts w:ascii="Times New Roman" w:hAnsi="Times New Roman" w:cs="Times New Roman"/>
          <w:sz w:val="24"/>
          <w:szCs w:val="24"/>
        </w:rPr>
        <w:t>and distanc</w:t>
      </w:r>
      <w:r w:rsidR="007029CA" w:rsidRPr="00191B14">
        <w:rPr>
          <w:rFonts w:ascii="Times New Roman" w:hAnsi="Times New Roman" w:cs="Times New Roman"/>
          <w:sz w:val="24"/>
          <w:szCs w:val="24"/>
        </w:rPr>
        <w:t>e</w:t>
      </w:r>
      <w:r w:rsidR="00374519" w:rsidRPr="00191B14">
        <w:rPr>
          <w:rFonts w:ascii="Times New Roman" w:hAnsi="Times New Roman" w:cs="Times New Roman"/>
          <w:sz w:val="24"/>
          <w:szCs w:val="24"/>
        </w:rPr>
        <w:t xml:space="preserve"> </w:t>
      </w:r>
      <w:r w:rsidR="00374519"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IgqulNoQ","properties":{"formattedCitation":"(Anderson et al. 2011)","plainCitation":"(Anderson et al. 2011)","dontUpdate":true,"noteIndex":0},"citationItems":[{"id":1345,"uris":["http://zotero.org/users/10036252/items/JYV5D4RT"],"itemData":{"id":1345,"type":"article-journal","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container-title":"Ecology Letters","DOI":"10.1111/j.1461-0248.2010.01552.x","ISSN":"1461-0248","issue":"1","language":"en","license":"© 2010 Blackwell Publishing Ltd/CNRS","note":"_eprint: https://onlinelibrary.wiley.com/doi/pdf/10.1111/j.1461-0248.2010.01552.x","page":"19-28","source":"Wiley Online Library","title":"Navigating the multiple meanings of β diversity: a roadmap for the practicing ecologist","title-short":"Navigating the multiple meanings of β diversity","volume":"14","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374519" w:rsidRPr="00191B14">
        <w:rPr>
          <w:rFonts w:ascii="Times New Roman" w:hAnsi="Times New Roman" w:cs="Times New Roman"/>
          <w:sz w:val="24"/>
          <w:szCs w:val="24"/>
        </w:rPr>
        <w:fldChar w:fldCharType="separate"/>
      </w:r>
      <w:r w:rsidR="00374519" w:rsidRPr="00191B14">
        <w:rPr>
          <w:rFonts w:ascii="Times New Roman" w:hAnsi="Times New Roman" w:cs="Times New Roman"/>
          <w:sz w:val="24"/>
          <w:szCs w:val="24"/>
        </w:rPr>
        <w:t>(see Anderson et al. 2011)</w:t>
      </w:r>
      <w:r w:rsidR="00374519" w:rsidRPr="00191B14">
        <w:rPr>
          <w:rFonts w:ascii="Times New Roman" w:hAnsi="Times New Roman" w:cs="Times New Roman"/>
          <w:sz w:val="24"/>
          <w:szCs w:val="24"/>
        </w:rPr>
        <w:fldChar w:fldCharType="end"/>
      </w:r>
      <w:r w:rsidR="003E01AD" w:rsidRPr="00191B14">
        <w:rPr>
          <w:rFonts w:ascii="Times New Roman" w:hAnsi="Times New Roman" w:cs="Times New Roman"/>
          <w:sz w:val="24"/>
          <w:szCs w:val="24"/>
        </w:rPr>
        <w:t xml:space="preserve">, </w:t>
      </w:r>
      <w:r w:rsidR="00A53E63" w:rsidRPr="00191B14">
        <w:rPr>
          <w:rFonts w:ascii="Times New Roman" w:hAnsi="Times New Roman" w:cs="Times New Roman"/>
          <w:sz w:val="24"/>
          <w:szCs w:val="24"/>
        </w:rPr>
        <w:t xml:space="preserve">but here we </w:t>
      </w:r>
      <w:r w:rsidR="00B2506B" w:rsidRPr="00191B14">
        <w:rPr>
          <w:rFonts w:ascii="Times New Roman" w:hAnsi="Times New Roman" w:cs="Times New Roman"/>
          <w:sz w:val="24"/>
          <w:szCs w:val="24"/>
        </w:rPr>
        <w:t xml:space="preserve">broadly </w:t>
      </w:r>
      <w:r w:rsidR="00A53E63" w:rsidRPr="00191B14">
        <w:rPr>
          <w:rFonts w:ascii="Times New Roman" w:hAnsi="Times New Roman" w:cs="Times New Roman"/>
          <w:sz w:val="24"/>
          <w:szCs w:val="24"/>
        </w:rPr>
        <w:t>define high beta diversity as high spatial variability (heterogeneous) and low beta diversity as low spatial variability</w:t>
      </w:r>
      <w:r w:rsidR="00374519" w:rsidRPr="00191B14">
        <w:rPr>
          <w:rFonts w:ascii="Times New Roman" w:hAnsi="Times New Roman" w:cs="Times New Roman"/>
          <w:sz w:val="24"/>
          <w:szCs w:val="24"/>
        </w:rPr>
        <w:t xml:space="preserve"> (homogeneous)</w:t>
      </w:r>
      <w:r w:rsidR="00A53E63" w:rsidRPr="00191B14">
        <w:rPr>
          <w:rFonts w:ascii="Times New Roman" w:hAnsi="Times New Roman" w:cs="Times New Roman"/>
          <w:sz w:val="24"/>
          <w:szCs w:val="24"/>
        </w:rPr>
        <w:t xml:space="preserve">. </w:t>
      </w:r>
      <w:commentRangeEnd w:id="7"/>
      <w:r w:rsidR="00374519" w:rsidRPr="00191B14">
        <w:rPr>
          <w:rStyle w:val="CommentReference"/>
          <w:sz w:val="24"/>
          <w:szCs w:val="24"/>
        </w:rPr>
        <w:commentReference w:id="7"/>
      </w:r>
      <w:r w:rsidR="0030767A" w:rsidRPr="00191B14">
        <w:rPr>
          <w:rFonts w:ascii="Times New Roman" w:hAnsi="Times New Roman" w:cs="Times New Roman"/>
          <w:sz w:val="24"/>
          <w:szCs w:val="24"/>
        </w:rPr>
        <w:t>Deviations in beta diversity from null expectations (i.e., t</w:t>
      </w:r>
      <w:r w:rsidR="000668BA" w:rsidRPr="00191B14">
        <w:rPr>
          <w:rFonts w:ascii="Times New Roman" w:hAnsi="Times New Roman" w:cs="Times New Roman"/>
          <w:sz w:val="24"/>
          <w:szCs w:val="24"/>
        </w:rPr>
        <w:t>he difference between</w:t>
      </w:r>
      <w:r w:rsidR="0030767A" w:rsidRPr="00191B14">
        <w:rPr>
          <w:rFonts w:ascii="Times New Roman" w:hAnsi="Times New Roman" w:cs="Times New Roman"/>
          <w:sz w:val="24"/>
          <w:szCs w:val="24"/>
        </w:rPr>
        <w:t xml:space="preserve"> observed </w:t>
      </w:r>
      <w:r w:rsidR="000668BA" w:rsidRPr="00191B14">
        <w:rPr>
          <w:rFonts w:ascii="Times New Roman" w:hAnsi="Times New Roman" w:cs="Times New Roman"/>
          <w:sz w:val="24"/>
          <w:szCs w:val="24"/>
        </w:rPr>
        <w:t>beta diversity</w:t>
      </w:r>
      <w:r w:rsidR="0030767A" w:rsidRPr="00191B14">
        <w:rPr>
          <w:rFonts w:ascii="Times New Roman" w:hAnsi="Times New Roman" w:cs="Times New Roman"/>
          <w:sz w:val="24"/>
          <w:szCs w:val="24"/>
        </w:rPr>
        <w:t xml:space="preserve"> </w:t>
      </w:r>
      <w:r w:rsidR="000668BA" w:rsidRPr="00191B14">
        <w:rPr>
          <w:rFonts w:ascii="Times New Roman" w:hAnsi="Times New Roman" w:cs="Times New Roman"/>
          <w:sz w:val="24"/>
          <w:szCs w:val="24"/>
        </w:rPr>
        <w:t>and</w:t>
      </w:r>
      <w:r w:rsidR="00803932" w:rsidRPr="00191B14">
        <w:rPr>
          <w:rFonts w:ascii="Times New Roman" w:hAnsi="Times New Roman" w:cs="Times New Roman"/>
          <w:sz w:val="24"/>
          <w:szCs w:val="24"/>
        </w:rPr>
        <w:t xml:space="preserve"> </w:t>
      </w:r>
      <w:r w:rsidR="0030767A" w:rsidRPr="00191B14">
        <w:rPr>
          <w:rFonts w:ascii="Times New Roman" w:hAnsi="Times New Roman" w:cs="Times New Roman"/>
          <w:sz w:val="24"/>
          <w:szCs w:val="24"/>
        </w:rPr>
        <w:t xml:space="preserve">the beta diversity </w:t>
      </w:r>
      <w:r w:rsidR="003E1CC1" w:rsidRPr="00191B14">
        <w:rPr>
          <w:rFonts w:ascii="Times New Roman" w:hAnsi="Times New Roman" w:cs="Times New Roman"/>
          <w:sz w:val="24"/>
          <w:szCs w:val="24"/>
        </w:rPr>
        <w:t xml:space="preserve">of the community </w:t>
      </w:r>
      <w:r w:rsidR="00FB5AF5" w:rsidRPr="00191B14">
        <w:rPr>
          <w:rFonts w:ascii="Times New Roman" w:hAnsi="Times New Roman" w:cs="Times New Roman"/>
          <w:sz w:val="24"/>
          <w:szCs w:val="24"/>
        </w:rPr>
        <w:t>randomized by a null model</w:t>
      </w:r>
      <w:r w:rsidR="003E1CC1" w:rsidRPr="00191B14">
        <w:rPr>
          <w:rFonts w:ascii="Times New Roman" w:hAnsi="Times New Roman" w:cs="Times New Roman"/>
          <w:sz w:val="24"/>
          <w:szCs w:val="24"/>
        </w:rPr>
        <w:t>)</w:t>
      </w:r>
      <w:r w:rsidR="000668BA" w:rsidRPr="00191B14">
        <w:rPr>
          <w:rFonts w:ascii="Times New Roman" w:hAnsi="Times New Roman" w:cs="Times New Roman"/>
          <w:sz w:val="24"/>
          <w:szCs w:val="24"/>
        </w:rPr>
        <w:t xml:space="preserve"> </w:t>
      </w:r>
      <w:r w:rsidR="009D59D9" w:rsidRPr="00191B14">
        <w:rPr>
          <w:rFonts w:ascii="Times New Roman" w:hAnsi="Times New Roman" w:cs="Times New Roman"/>
          <w:sz w:val="24"/>
          <w:szCs w:val="24"/>
        </w:rPr>
        <w:t xml:space="preserve">can </w:t>
      </w:r>
      <w:r w:rsidR="00803932" w:rsidRPr="00191B14">
        <w:rPr>
          <w:rFonts w:ascii="Times New Roman" w:hAnsi="Times New Roman" w:cs="Times New Roman"/>
          <w:sz w:val="24"/>
          <w:szCs w:val="24"/>
        </w:rPr>
        <w:t>reveal underlying community assembly processes</w:t>
      </w:r>
      <w:r w:rsidR="009D59D9" w:rsidRPr="00191B14">
        <w:rPr>
          <w:rFonts w:ascii="Times New Roman" w:hAnsi="Times New Roman" w:cs="Times New Roman"/>
          <w:sz w:val="24"/>
          <w:szCs w:val="24"/>
        </w:rPr>
        <w:t xml:space="preserve"> </w:t>
      </w:r>
      <w:r w:rsidR="009D59D9"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5kisv8nQ","properties":{"formattedCitation":"(Kraft et al. 2011; Myers et al. 2015; Catano, Dickson, and Myers 2017)","plainCitation":"(Kraft et al. 2011; Myers et al. 2015; Catano, Dickson, and Myers 2017)","noteIndex":0},"citationItems":[{"id":522,"uris":["http://zotero.org/users/10036252/items/3HAXRRHJ"],"itemData":{"id":522,"type":"article-journal","abstract":"Increases in species turnover of woody plants at low latitudes and elevations are explained by the size of species pools alone.\n          , \n            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container-title":"Science","DOI":"10.1126/science.1208584","ISSN":"0036-8075, 1095-9203","issue":"6050","journalAbbreviation":"Science","language":"en","page":"1755-1758","source":"DOI.org (Crossref)","title":"Disentangling the Drivers of β Diversity Along Latitudinal and Elevational Gradients","volume":"333","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9,23]]}}},{"id":501,"uris":["http://zotero.org/users/10036252/items/BVRS2ABM"],"itemData":{"id":501,"type":"article-journal","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container-title":"Journal of Ecology","DOI":"10.1111/1365-2745.12436","ISSN":"1365-2745","issue":"5","language":"en","note":"_eprint: https://onlinelibrary.wiley.com/doi/pdf/10.1111/1365-2745.12436","page":"1291-1299","source":"Wiley Online Library","title":"Disturbance alters beta-diversity but not the relative importance of community assembly mechanisms","volume":"103","author":[{"family":"Myers","given":"Jonathan A."},{"family":"Chase","given":"Jonathan M."},{"family":"Crandall","given":"Raelene M."},{"family":"Jiménez","given":"Iván"}],"issued":{"date-parts":[["2015"]]}}},{"id":738,"uris":["http://zotero.org/users/10036252/items/Y8FXLSL6"],"itemData":{"id":738,"type":"article-journal","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container-title":"Ecology Letters","DOI":"10.1111/ele.12733","ISSN":"1461-0248","issue":"3","language":"en","note":"_eprint: https://onlinelibrary.wiley.com/doi/pdf/10.1111/ele.12733","page":"347-356","source":"Wiley Online Library","title":"Dispersal and neutral sampling mediate contingent effects of disturbance on plant beta-diversity: a meta-analysis","title-short":"Dispersal and neutral sampling mediate contingent effects of disturbance on plant beta-diversity","volume":"20","author":[{"family":"Catano","given":"Christopher P."},{"family":"Dickson","given":"Timothy L."},{"family":"Myers","given":"Jonathan A."}],"issued":{"date-parts":[["2017"]]}}}],"schema":"https://github.com/citation-style-language/schema/raw/master/csl-citation.json"} </w:instrText>
      </w:r>
      <w:r w:rsidR="009D59D9"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Kraft et al. 2011; Myers et al. 2015; Catano, Dickson, and Myers 2017)</w:t>
      </w:r>
      <w:r w:rsidR="009D59D9" w:rsidRPr="00191B14">
        <w:rPr>
          <w:rFonts w:ascii="Times New Roman" w:hAnsi="Times New Roman" w:cs="Times New Roman"/>
          <w:sz w:val="24"/>
          <w:szCs w:val="24"/>
        </w:rPr>
        <w:fldChar w:fldCharType="end"/>
      </w:r>
      <w:r w:rsidR="00434AF1" w:rsidRPr="00191B14">
        <w:rPr>
          <w:rFonts w:ascii="Times New Roman" w:hAnsi="Times New Roman" w:cs="Times New Roman"/>
          <w:sz w:val="24"/>
          <w:szCs w:val="24"/>
        </w:rPr>
        <w:t>.</w:t>
      </w:r>
      <w:r w:rsidR="00B35843">
        <w:rPr>
          <w:rFonts w:ascii="Times New Roman" w:hAnsi="Times New Roman" w:cs="Times New Roman"/>
          <w:sz w:val="24"/>
          <w:szCs w:val="24"/>
        </w:rPr>
        <w:t xml:space="preserve"> </w:t>
      </w:r>
      <w:commentRangeStart w:id="8"/>
      <w:r w:rsidR="003E1CC1" w:rsidRPr="00191B14">
        <w:rPr>
          <w:rFonts w:ascii="Times New Roman" w:hAnsi="Times New Roman" w:cs="Times New Roman"/>
          <w:sz w:val="24"/>
          <w:szCs w:val="24"/>
        </w:rPr>
        <w:t xml:space="preserve">If the difference </w:t>
      </w:r>
      <w:r w:rsidR="003E1CC1" w:rsidRPr="00191B14">
        <w:rPr>
          <w:rFonts w:ascii="Times New Roman" w:hAnsi="Times New Roman" w:cs="Times New Roman"/>
          <w:sz w:val="24"/>
          <w:szCs w:val="24"/>
        </w:rPr>
        <w:lastRenderedPageBreak/>
        <w:t>between the observed beta diversity and the null expectation (β-deviation) is different from zero,</w:t>
      </w:r>
      <w:r w:rsidR="00374519" w:rsidRPr="00191B14">
        <w:rPr>
          <w:rFonts w:ascii="Times New Roman" w:hAnsi="Times New Roman" w:cs="Times New Roman"/>
          <w:sz w:val="24"/>
          <w:szCs w:val="24"/>
        </w:rPr>
        <w:t xml:space="preserve"> meaning the observed beta diversity is not equal to random,</w:t>
      </w:r>
      <w:r w:rsidR="003E1CC1" w:rsidRPr="00191B14">
        <w:rPr>
          <w:rFonts w:ascii="Times New Roman" w:hAnsi="Times New Roman" w:cs="Times New Roman"/>
          <w:sz w:val="24"/>
          <w:szCs w:val="24"/>
        </w:rPr>
        <w:t xml:space="preserve"> then </w:t>
      </w:r>
      <w:r w:rsidR="005C6BB2" w:rsidRPr="00191B14">
        <w:rPr>
          <w:rFonts w:ascii="Times New Roman" w:hAnsi="Times New Roman" w:cs="Times New Roman"/>
          <w:sz w:val="24"/>
          <w:szCs w:val="24"/>
        </w:rPr>
        <w:t>deterministic community assembly processes are at work</w:t>
      </w:r>
      <w:r w:rsidR="003E1CC1" w:rsidRPr="00191B14">
        <w:rPr>
          <w:rFonts w:ascii="Times New Roman" w:hAnsi="Times New Roman" w:cs="Times New Roman"/>
          <w:sz w:val="24"/>
          <w:szCs w:val="24"/>
        </w:rPr>
        <w:t>.</w:t>
      </w:r>
      <w:commentRangeEnd w:id="8"/>
      <w:r w:rsidR="005C6BB2" w:rsidRPr="00191B14">
        <w:rPr>
          <w:rStyle w:val="CommentReference"/>
          <w:sz w:val="24"/>
          <w:szCs w:val="24"/>
        </w:rPr>
        <w:commentReference w:id="8"/>
      </w:r>
      <w:r w:rsidR="00FB5AF5" w:rsidRPr="00191B14">
        <w:rPr>
          <w:rFonts w:ascii="Times New Roman" w:hAnsi="Times New Roman" w:cs="Times New Roman"/>
          <w:sz w:val="24"/>
          <w:szCs w:val="24"/>
        </w:rPr>
        <w:t xml:space="preserve"> The direction of this deviation is informative:</w:t>
      </w:r>
      <w:r w:rsidR="003E1CC1" w:rsidRPr="00191B14">
        <w:rPr>
          <w:rFonts w:ascii="Times New Roman" w:hAnsi="Times New Roman" w:cs="Times New Roman"/>
          <w:sz w:val="24"/>
          <w:szCs w:val="24"/>
        </w:rPr>
        <w:t xml:space="preserve"> β-deviations greater than zero (i.e. </w:t>
      </w:r>
      <w:r w:rsidR="00FB5AF5" w:rsidRPr="00191B14">
        <w:rPr>
          <w:rFonts w:ascii="Times New Roman" w:hAnsi="Times New Roman" w:cs="Times New Roman"/>
          <w:sz w:val="24"/>
          <w:szCs w:val="24"/>
        </w:rPr>
        <w:t>beta diversity is higher than random</w:t>
      </w:r>
      <w:r w:rsidR="003E1CC1" w:rsidRPr="00191B14">
        <w:rPr>
          <w:rFonts w:ascii="Times New Roman" w:hAnsi="Times New Roman" w:cs="Times New Roman"/>
          <w:sz w:val="24"/>
          <w:szCs w:val="24"/>
        </w:rPr>
        <w:t>) indi</w:t>
      </w:r>
      <w:r w:rsidR="00FB5AF5" w:rsidRPr="00191B14">
        <w:rPr>
          <w:rFonts w:ascii="Times New Roman" w:hAnsi="Times New Roman" w:cs="Times New Roman"/>
          <w:sz w:val="24"/>
          <w:szCs w:val="24"/>
        </w:rPr>
        <w:t>cate</w:t>
      </w:r>
      <w:r w:rsidR="00803932" w:rsidRPr="00191B14">
        <w:rPr>
          <w:rFonts w:ascii="Times New Roman" w:hAnsi="Times New Roman" w:cs="Times New Roman"/>
          <w:sz w:val="24"/>
          <w:szCs w:val="24"/>
        </w:rPr>
        <w:t xml:space="preserve"> </w:t>
      </w:r>
      <w:r w:rsidR="009A784B" w:rsidRPr="00191B14">
        <w:rPr>
          <w:rFonts w:ascii="Times New Roman" w:hAnsi="Times New Roman" w:cs="Times New Roman"/>
          <w:sz w:val="24"/>
          <w:szCs w:val="24"/>
        </w:rPr>
        <w:t>th</w:t>
      </w:r>
      <w:r w:rsidR="00FB5AF5" w:rsidRPr="00191B14">
        <w:rPr>
          <w:rFonts w:ascii="Times New Roman" w:hAnsi="Times New Roman" w:cs="Times New Roman"/>
          <w:sz w:val="24"/>
          <w:szCs w:val="24"/>
        </w:rPr>
        <w:t>at</w:t>
      </w:r>
      <w:r w:rsidR="00803932" w:rsidRPr="00191B14">
        <w:rPr>
          <w:rFonts w:ascii="Times New Roman" w:hAnsi="Times New Roman" w:cs="Times New Roman"/>
          <w:sz w:val="24"/>
          <w:szCs w:val="24"/>
        </w:rPr>
        <w:t xml:space="preserve"> the community</w:t>
      </w:r>
      <w:r w:rsidR="00FB5AF5" w:rsidRPr="00191B14">
        <w:rPr>
          <w:rFonts w:ascii="Times New Roman" w:hAnsi="Times New Roman" w:cs="Times New Roman"/>
          <w:sz w:val="24"/>
          <w:szCs w:val="24"/>
        </w:rPr>
        <w:t xml:space="preserve"> is</w:t>
      </w:r>
      <w:r w:rsidR="00803932" w:rsidRPr="00191B14">
        <w:rPr>
          <w:rFonts w:ascii="Times New Roman" w:hAnsi="Times New Roman" w:cs="Times New Roman"/>
          <w:sz w:val="24"/>
          <w:szCs w:val="24"/>
        </w:rPr>
        <w:t xml:space="preserve"> </w:t>
      </w:r>
      <w:r w:rsidR="00E0553C" w:rsidRPr="00191B14">
        <w:rPr>
          <w:rFonts w:ascii="Times New Roman" w:hAnsi="Times New Roman" w:cs="Times New Roman"/>
          <w:sz w:val="24"/>
          <w:szCs w:val="24"/>
        </w:rPr>
        <w:t>relatively</w:t>
      </w:r>
      <w:r w:rsidR="00803932" w:rsidRPr="00191B14">
        <w:rPr>
          <w:rFonts w:ascii="Times New Roman" w:hAnsi="Times New Roman" w:cs="Times New Roman"/>
          <w:sz w:val="24"/>
          <w:szCs w:val="24"/>
        </w:rPr>
        <w:t xml:space="preserve"> heterogeneou</w:t>
      </w:r>
      <w:r w:rsidR="009A784B" w:rsidRPr="00191B14">
        <w:rPr>
          <w:rFonts w:ascii="Times New Roman" w:hAnsi="Times New Roman" w:cs="Times New Roman"/>
          <w:sz w:val="24"/>
          <w:szCs w:val="24"/>
        </w:rPr>
        <w:t>s</w:t>
      </w:r>
      <w:r w:rsidR="00EC1470" w:rsidRPr="00191B14">
        <w:rPr>
          <w:rFonts w:ascii="Times New Roman" w:hAnsi="Times New Roman" w:cs="Times New Roman"/>
          <w:sz w:val="24"/>
          <w:szCs w:val="24"/>
        </w:rPr>
        <w:t xml:space="preserve"> given α and γ</w:t>
      </w:r>
      <w:r w:rsidR="00B22F53">
        <w:rPr>
          <w:rFonts w:ascii="Times New Roman" w:hAnsi="Times New Roman" w:cs="Times New Roman"/>
          <w:sz w:val="24"/>
          <w:szCs w:val="24"/>
        </w:rPr>
        <w:t xml:space="preserve"> and species are aggregating</w:t>
      </w:r>
      <w:r w:rsidR="00FB5AF5" w:rsidRPr="00191B14">
        <w:rPr>
          <w:rFonts w:ascii="Times New Roman" w:hAnsi="Times New Roman" w:cs="Times New Roman"/>
          <w:sz w:val="24"/>
          <w:szCs w:val="24"/>
        </w:rPr>
        <w:t>, while</w:t>
      </w:r>
      <w:r w:rsidR="00E0553C" w:rsidRPr="00191B14">
        <w:rPr>
          <w:rFonts w:ascii="Times New Roman" w:hAnsi="Times New Roman" w:cs="Times New Roman"/>
          <w:sz w:val="24"/>
          <w:szCs w:val="24"/>
        </w:rPr>
        <w:t xml:space="preserve"> </w:t>
      </w:r>
      <w:r w:rsidR="00FB5AF5" w:rsidRPr="00191B14">
        <w:rPr>
          <w:rFonts w:ascii="Times New Roman" w:hAnsi="Times New Roman" w:cs="Times New Roman"/>
          <w:sz w:val="24"/>
          <w:szCs w:val="24"/>
        </w:rPr>
        <w:t xml:space="preserve">β-deviations less than zero (i.e. beta diversity is lower than random) indicate that </w:t>
      </w:r>
      <w:r w:rsidR="009A784B" w:rsidRPr="00191B14">
        <w:rPr>
          <w:rFonts w:ascii="Times New Roman" w:hAnsi="Times New Roman" w:cs="Times New Roman"/>
          <w:sz w:val="24"/>
          <w:szCs w:val="24"/>
        </w:rPr>
        <w:t>the community is relatively homogeneou</w:t>
      </w:r>
      <w:r w:rsidR="005C6BB2" w:rsidRPr="00191B14">
        <w:rPr>
          <w:rFonts w:ascii="Times New Roman" w:hAnsi="Times New Roman" w:cs="Times New Roman"/>
          <w:sz w:val="24"/>
          <w:szCs w:val="24"/>
        </w:rPr>
        <w:t>s</w:t>
      </w:r>
      <w:r w:rsidR="00EC1470" w:rsidRPr="00191B14">
        <w:rPr>
          <w:rFonts w:ascii="Times New Roman" w:hAnsi="Times New Roman" w:cs="Times New Roman"/>
          <w:sz w:val="24"/>
          <w:szCs w:val="24"/>
        </w:rPr>
        <w:t xml:space="preserve"> given α and γ</w:t>
      </w:r>
      <w:r w:rsidR="008846C1">
        <w:rPr>
          <w:rFonts w:ascii="Times New Roman" w:hAnsi="Times New Roman" w:cs="Times New Roman"/>
          <w:sz w:val="24"/>
          <w:szCs w:val="24"/>
        </w:rPr>
        <w:t xml:space="preserve"> and species are </w:t>
      </w:r>
      <w:commentRangeStart w:id="9"/>
      <w:r w:rsidR="008846C1">
        <w:rPr>
          <w:rFonts w:ascii="Times New Roman" w:hAnsi="Times New Roman" w:cs="Times New Roman"/>
          <w:sz w:val="24"/>
          <w:szCs w:val="24"/>
        </w:rPr>
        <w:t>dispersed</w:t>
      </w:r>
      <w:commentRangeEnd w:id="9"/>
      <w:r w:rsidR="008846C1">
        <w:rPr>
          <w:rStyle w:val="CommentReference"/>
        </w:rPr>
        <w:commentReference w:id="9"/>
      </w:r>
      <w:r w:rsidR="00E0553C" w:rsidRPr="00191B14">
        <w:rPr>
          <w:rFonts w:ascii="Times New Roman" w:hAnsi="Times New Roman" w:cs="Times New Roman"/>
          <w:sz w:val="24"/>
          <w:szCs w:val="24"/>
        </w:rPr>
        <w:t>.</w:t>
      </w:r>
      <w:r w:rsidR="009A784B" w:rsidRPr="00191B14">
        <w:rPr>
          <w:rFonts w:ascii="Times New Roman" w:hAnsi="Times New Roman" w:cs="Times New Roman"/>
          <w:sz w:val="24"/>
          <w:szCs w:val="24"/>
        </w:rPr>
        <w:t xml:space="preserve"> </w:t>
      </w:r>
      <w:r w:rsidR="00FB5AF5" w:rsidRPr="00191B14">
        <w:rPr>
          <w:rFonts w:ascii="Times New Roman" w:hAnsi="Times New Roman" w:cs="Times New Roman"/>
          <w:sz w:val="24"/>
          <w:szCs w:val="24"/>
        </w:rPr>
        <w:t>β-deviations that are</w:t>
      </w:r>
      <w:r w:rsidR="000668BA" w:rsidRPr="00191B14">
        <w:rPr>
          <w:rFonts w:ascii="Times New Roman" w:hAnsi="Times New Roman" w:cs="Times New Roman"/>
          <w:sz w:val="24"/>
          <w:szCs w:val="24"/>
        </w:rPr>
        <w:t xml:space="preserve"> equal to </w:t>
      </w:r>
      <w:r w:rsidR="00FB5AF5" w:rsidRPr="00191B14">
        <w:rPr>
          <w:rFonts w:ascii="Times New Roman" w:hAnsi="Times New Roman" w:cs="Times New Roman"/>
          <w:sz w:val="24"/>
          <w:szCs w:val="24"/>
        </w:rPr>
        <w:t xml:space="preserve">zero (i.e., beta diversity is equal to random) indicate that deterministic assembly processes are not at work and that </w:t>
      </w:r>
      <w:r w:rsidR="00A46ED3" w:rsidRPr="00191B14">
        <w:rPr>
          <w:rFonts w:ascii="Times New Roman" w:hAnsi="Times New Roman" w:cs="Times New Roman"/>
          <w:sz w:val="24"/>
          <w:szCs w:val="24"/>
        </w:rPr>
        <w:t xml:space="preserve">the </w:t>
      </w:r>
      <w:r w:rsidR="00FB5AF5" w:rsidRPr="00191B14">
        <w:rPr>
          <w:rFonts w:ascii="Times New Roman" w:hAnsi="Times New Roman" w:cs="Times New Roman"/>
          <w:sz w:val="24"/>
          <w:szCs w:val="24"/>
        </w:rPr>
        <w:t xml:space="preserve">community </w:t>
      </w:r>
      <w:r w:rsidR="00A46ED3" w:rsidRPr="00191B14">
        <w:rPr>
          <w:rFonts w:ascii="Times New Roman" w:hAnsi="Times New Roman" w:cs="Times New Roman"/>
          <w:sz w:val="24"/>
          <w:szCs w:val="24"/>
        </w:rPr>
        <w:t>is assembling</w:t>
      </w:r>
      <w:r w:rsidR="00FB5AF5" w:rsidRPr="00191B14">
        <w:rPr>
          <w:rFonts w:ascii="Times New Roman" w:hAnsi="Times New Roman" w:cs="Times New Roman"/>
          <w:sz w:val="24"/>
          <w:szCs w:val="24"/>
        </w:rPr>
        <w:t xml:space="preserve"> random</w:t>
      </w:r>
      <w:r w:rsidR="00A46ED3" w:rsidRPr="00191B14">
        <w:rPr>
          <w:rFonts w:ascii="Times New Roman" w:hAnsi="Times New Roman" w:cs="Times New Roman"/>
          <w:sz w:val="24"/>
          <w:szCs w:val="24"/>
        </w:rPr>
        <w:t>ly</w:t>
      </w:r>
      <w:r w:rsidR="00FB5AF5" w:rsidRPr="00191B14">
        <w:rPr>
          <w:rFonts w:ascii="Times New Roman" w:hAnsi="Times New Roman" w:cs="Times New Roman"/>
          <w:sz w:val="24"/>
          <w:szCs w:val="24"/>
        </w:rPr>
        <w:t xml:space="preserve">. </w:t>
      </w:r>
      <w:commentRangeStart w:id="10"/>
      <w:r w:rsidR="00AA3D80" w:rsidRPr="00191B14">
        <w:rPr>
          <w:rFonts w:ascii="Times New Roman" w:hAnsi="Times New Roman" w:cs="Times New Roman"/>
          <w:color w:val="000000" w:themeColor="text1"/>
          <w:sz w:val="24"/>
          <w:szCs w:val="24"/>
        </w:rPr>
        <w:t>However,</w:t>
      </w:r>
      <w:r w:rsidR="007C2A8A" w:rsidRPr="00191B14">
        <w:rPr>
          <w:rFonts w:ascii="Times New Roman" w:hAnsi="Times New Roman" w:cs="Times New Roman"/>
          <w:color w:val="000000" w:themeColor="text1"/>
          <w:sz w:val="24"/>
          <w:szCs w:val="24"/>
        </w:rPr>
        <w:t xml:space="preserve"> </w:t>
      </w:r>
      <w:r w:rsidR="00445428" w:rsidRPr="00191B14">
        <w:rPr>
          <w:rFonts w:ascii="Times New Roman" w:hAnsi="Times New Roman" w:cs="Times New Roman"/>
          <w:color w:val="000000" w:themeColor="text1"/>
          <w:sz w:val="24"/>
          <w:szCs w:val="24"/>
        </w:rPr>
        <w:t xml:space="preserve">there is little agreement </w:t>
      </w:r>
      <w:r w:rsidR="007C2A8A" w:rsidRPr="00191B14">
        <w:rPr>
          <w:rFonts w:ascii="Times New Roman" w:hAnsi="Times New Roman" w:cs="Times New Roman"/>
          <w:color w:val="000000" w:themeColor="text1"/>
          <w:sz w:val="24"/>
          <w:szCs w:val="24"/>
        </w:rPr>
        <w:t xml:space="preserve">whether </w:t>
      </w:r>
      <w:r w:rsidR="0003671E" w:rsidRPr="00191B14">
        <w:rPr>
          <w:rFonts w:ascii="Times New Roman" w:hAnsi="Times New Roman" w:cs="Times New Roman"/>
          <w:color w:val="000000" w:themeColor="text1"/>
          <w:sz w:val="24"/>
          <w:szCs w:val="24"/>
        </w:rPr>
        <w:t xml:space="preserve">or how </w:t>
      </w:r>
      <w:r w:rsidR="007C2A8A" w:rsidRPr="00191B14">
        <w:rPr>
          <w:rFonts w:ascii="Times New Roman" w:hAnsi="Times New Roman" w:cs="Times New Roman"/>
          <w:color w:val="000000" w:themeColor="text1"/>
          <w:sz w:val="24"/>
          <w:szCs w:val="24"/>
        </w:rPr>
        <w:t xml:space="preserve">disturbance affects </w:t>
      </w:r>
      <w:r w:rsidR="008846C1" w:rsidRPr="00191B14">
        <w:rPr>
          <w:rFonts w:ascii="Times New Roman" w:hAnsi="Times New Roman" w:cs="Times New Roman"/>
          <w:sz w:val="24"/>
          <w:szCs w:val="24"/>
        </w:rPr>
        <w:t>β-deviations</w:t>
      </w:r>
      <w:r w:rsidR="00AA3D80" w:rsidRPr="00191B14">
        <w:rPr>
          <w:rFonts w:ascii="Times New Roman" w:hAnsi="Times New Roman" w:cs="Times New Roman"/>
          <w:sz w:val="24"/>
          <w:szCs w:val="24"/>
        </w:rPr>
        <w:t>.</w:t>
      </w:r>
      <w:r w:rsidR="00756714" w:rsidRPr="00191B14">
        <w:rPr>
          <w:rFonts w:ascii="Times New Roman" w:hAnsi="Times New Roman" w:cs="Times New Roman"/>
          <w:sz w:val="24"/>
          <w:szCs w:val="24"/>
        </w:rPr>
        <w:t xml:space="preserve"> </w:t>
      </w:r>
      <w:commentRangeEnd w:id="10"/>
      <w:r w:rsidR="00276A54" w:rsidRPr="00191B14">
        <w:rPr>
          <w:rStyle w:val="CommentReference"/>
          <w:sz w:val="24"/>
          <w:szCs w:val="24"/>
        </w:rPr>
        <w:commentReference w:id="10"/>
      </w:r>
      <w:r w:rsidR="00756714" w:rsidRPr="00191B14">
        <w:rPr>
          <w:rFonts w:ascii="Times New Roman" w:hAnsi="Times New Roman" w:cs="Times New Roman"/>
          <w:color w:val="000000" w:themeColor="text1"/>
          <w:sz w:val="24"/>
          <w:szCs w:val="24"/>
        </w:rPr>
        <w:t>For exampl</w:t>
      </w:r>
      <w:r w:rsidR="00F16B45" w:rsidRPr="00191B14">
        <w:rPr>
          <w:rFonts w:ascii="Times New Roman" w:hAnsi="Times New Roman" w:cs="Times New Roman"/>
          <w:color w:val="000000" w:themeColor="text1"/>
          <w:sz w:val="24"/>
          <w:szCs w:val="24"/>
        </w:rPr>
        <w:t>e,</w:t>
      </w:r>
      <w:r w:rsidR="00687562" w:rsidRPr="00191B14">
        <w:rPr>
          <w:rFonts w:ascii="Times New Roman" w:hAnsi="Times New Roman" w:cs="Times New Roman"/>
          <w:color w:val="000000" w:themeColor="text1"/>
          <w:sz w:val="24"/>
          <w:szCs w:val="24"/>
        </w:rPr>
        <w:t xml:space="preserve"> Kim et al. </w:t>
      </w:r>
      <w:r w:rsidR="00687562"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64O6D6xT","properties":{"formattedCitation":"(Kim et al. 2018)","plainCitation":"(Kim et al. 2018)","dontUpdate":true,"noteIndex":0},"citationItems":[{"id":1692,"uris":["http://zotero.org/users/10036252/items/Q6NM23EF"],"itemData":{"id":1692,"type":"article-journal","abstract":"Biodiversity conservation requires understanding how disturbance influences biodiversity patterns at multiple spatial scales. Because the total diversity of species within a given region (γ diversity) is influenced by both local diversity (α diversity) and dissimilarity in community composition (β diversity), understanding disturbance effects on both components of diversity is essential, especially if disturbance impacts α and β diversities differently. In this three-year study, we examined how a disturbance (annual harvesting of grasslands) and environmental gradients in the proportion of sand locally, habitat size, and landscape diversity influenced the abundance and α and β diversities of ants within tallgrass prairie habitat in Wisconsin. We used a null-model approach to examine how harvest and environmental factors influence β diversity. Following three years of treatments, we found that ant abundance was greater in harvested sites compared to control sites and ant abundance was positively correlated with soil sandiness. We also found that α diversity was lower in harvested sites compared to control sites and none of the measured environmental gradients influenced α diversity. The effects of harvest on α-diversity patterns may have been mediated through the competitive interactions of the two dominant ant species (Formica montana and Lasius neoniger). In contrast, β diversity (after adjusting for random effects and changes to α diversity) was higher in harvest sites compared to control sites, and variability in community composition was largely driven by the occurrence of rare species. The proportion of sand in the local habitat and habitat size positively influenced β diversity suggesting that community dissimilarity was due in part to environmental filtering and the size of species pools. Because biomass harvest had contrasting effects on ant α and β diversities, trade-offs in maintaining α vs. β diversity might need to be considered in land management and conservation efforts.","container-title":"Ecosphere","DOI":"10.1002/ecs2.2399","ISSN":"2150-8925","issue":"10","language":"en","license":"© 2018 The Authors.","note":"_eprint: https://esajournals.onlinelibrary.wiley.com/doi/pdf/10.1002/ecs2.2399","page":"e02399","source":"Wiley Online Library","title":"Disturbance differentially affects alpha and beta diversity of ants in tallgrass prairies","volume":"9","author":[{"family":"Kim","given":"Tania N."},{"family":"Bartel","given":"Savannah"},{"family":"Wills","given":"Bill D."},{"family":"Landis","given":"Douglas A."},{"family":"Gratton","given":"Claudio"}],"issued":{"date-parts":[["2018"]]}}}],"schema":"https://github.com/citation-style-language/schema/raw/master/csl-citation.json"} </w:instrText>
      </w:r>
      <w:r w:rsidR="00687562" w:rsidRPr="00191B14">
        <w:rPr>
          <w:rFonts w:ascii="Times New Roman" w:hAnsi="Times New Roman" w:cs="Times New Roman"/>
          <w:color w:val="000000" w:themeColor="text1"/>
          <w:sz w:val="24"/>
          <w:szCs w:val="24"/>
        </w:rPr>
        <w:fldChar w:fldCharType="separate"/>
      </w:r>
      <w:r w:rsidR="00687562" w:rsidRPr="00191B14">
        <w:rPr>
          <w:rFonts w:ascii="Times New Roman" w:hAnsi="Times New Roman" w:cs="Times New Roman"/>
          <w:color w:val="000000" w:themeColor="text1"/>
          <w:sz w:val="24"/>
          <w:szCs w:val="24"/>
        </w:rPr>
        <w:t>(2018)</w:t>
      </w:r>
      <w:r w:rsidR="00687562" w:rsidRPr="00191B14">
        <w:rPr>
          <w:rFonts w:ascii="Times New Roman" w:hAnsi="Times New Roman" w:cs="Times New Roman"/>
          <w:color w:val="000000" w:themeColor="text1"/>
          <w:sz w:val="24"/>
          <w:szCs w:val="24"/>
        </w:rPr>
        <w:fldChar w:fldCharType="end"/>
      </w:r>
      <w:r w:rsidR="00F16B45" w:rsidRPr="00191B14">
        <w:rPr>
          <w:rFonts w:ascii="Times New Roman" w:hAnsi="Times New Roman" w:cs="Times New Roman"/>
          <w:color w:val="000000" w:themeColor="text1"/>
          <w:sz w:val="24"/>
          <w:szCs w:val="24"/>
        </w:rPr>
        <w:t xml:space="preserve"> </w:t>
      </w:r>
      <w:r w:rsidR="00687562" w:rsidRPr="00191B14">
        <w:rPr>
          <w:rFonts w:ascii="Times New Roman" w:hAnsi="Times New Roman" w:cs="Times New Roman"/>
          <w:color w:val="000000" w:themeColor="text1"/>
          <w:sz w:val="24"/>
          <w:szCs w:val="24"/>
        </w:rPr>
        <w:t xml:space="preserve">found that grass harvesting increased the beta diversity of ants in a tallgrass prairie while </w:t>
      </w:r>
      <w:r w:rsidR="00A53E63" w:rsidRPr="00191B14">
        <w:rPr>
          <w:rFonts w:ascii="Times New Roman" w:hAnsi="Times New Roman" w:cs="Times New Roman"/>
          <w:color w:val="000000" w:themeColor="text1"/>
          <w:sz w:val="24"/>
          <w:szCs w:val="24"/>
        </w:rPr>
        <w:t>Chase</w:t>
      </w:r>
      <w:r w:rsidR="00687562" w:rsidRPr="00191B14">
        <w:rPr>
          <w:rFonts w:ascii="Times New Roman" w:hAnsi="Times New Roman" w:cs="Times New Roman"/>
          <w:color w:val="000000" w:themeColor="text1"/>
          <w:sz w:val="24"/>
          <w:szCs w:val="24"/>
        </w:rPr>
        <w:t xml:space="preserve"> </w:t>
      </w:r>
      <w:r w:rsidR="00687562"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hsiPDJ94","properties":{"formattedCitation":"(Chase 2007)","plainCitation":"(Chase 2007)","dontUpdate":true,"noteIndex":0},"citationItems":[{"id":1695,"uris":["http://zotero.org/users/10036252/items/XBX7XZ8F"],"itemData":{"id":1695,"type":"article-journal","abstract":"Historically, the biodiversity and composition of species in a locality was thought to be influenced primarily by deterministic factors. In such cases, species' niches create differential responses to environmental conditions and interspecific interactions, which combine to determine that locality's biodiversity and species composition. More recently, proponents of the neutral theory have placed a premium on how stochastic factors, such as birth, death, colonization, and extinction (termed “ecological drift”) influence diversity and species composition in a locality independent of their niches. Here, I develop the hypothesis that the relative importance of stochastic ecological drift and/or priority effects depend on the harshness of the ecological filter in those habitats. I established long-term experimental ponds to explore the relative importance of community assembly history and drought on patterns of community compositional similarity among ponds that were otherwise similar in their environmental conditions. I show considerable site-to-site variation in pond community composition in the absence of drought that likely resulted from a combination of stochastic ecological drift and priority effects. However, in ponds that experienced drought, I found much higher similarity among communities that likely resulted from niche-selection filtering out species from the regional pool that could not tolerate such environmental harshness. These results implicate the critical role for understanding the processes of community assembly when examining patterns of biodiversity at different spatial scales.","container-title":"Proceedings of the National Academy of Sciences","DOI":"10.1073/pnas.0704350104","issue":"44","note":"publisher: Proceedings of the National Academy of Sciences","page":"17430-17434","source":"pnas.org (Atypon)","title":"Drought mediates the importance of stochastic community assembly","volume":"104","author":[{"family":"Chase","given":"Jonathan M."}],"issued":{"date-parts":[["2007",10,30]]}}}],"schema":"https://github.com/citation-style-language/schema/raw/master/csl-citation.json"} </w:instrText>
      </w:r>
      <w:r w:rsidR="00687562" w:rsidRPr="00191B14">
        <w:rPr>
          <w:rFonts w:ascii="Times New Roman" w:hAnsi="Times New Roman" w:cs="Times New Roman"/>
          <w:color w:val="000000" w:themeColor="text1"/>
          <w:sz w:val="24"/>
          <w:szCs w:val="24"/>
        </w:rPr>
        <w:fldChar w:fldCharType="separate"/>
      </w:r>
      <w:r w:rsidR="00A53E63" w:rsidRPr="00191B14">
        <w:rPr>
          <w:rFonts w:ascii="Times New Roman" w:hAnsi="Times New Roman" w:cs="Times New Roman"/>
          <w:color w:val="000000" w:themeColor="text1"/>
          <w:sz w:val="24"/>
          <w:szCs w:val="24"/>
        </w:rPr>
        <w:t>(2007)</w:t>
      </w:r>
      <w:r w:rsidR="00687562" w:rsidRPr="00191B14">
        <w:rPr>
          <w:rFonts w:ascii="Times New Roman" w:hAnsi="Times New Roman" w:cs="Times New Roman"/>
          <w:color w:val="000000" w:themeColor="text1"/>
          <w:sz w:val="24"/>
          <w:szCs w:val="24"/>
        </w:rPr>
        <w:fldChar w:fldCharType="end"/>
      </w:r>
      <w:r w:rsidR="00687562" w:rsidRPr="00191B14">
        <w:rPr>
          <w:rFonts w:ascii="Times New Roman" w:hAnsi="Times New Roman" w:cs="Times New Roman"/>
          <w:color w:val="000000" w:themeColor="text1"/>
          <w:sz w:val="24"/>
          <w:szCs w:val="24"/>
        </w:rPr>
        <w:t xml:space="preserve"> </w:t>
      </w:r>
      <w:r w:rsidR="00A53E63" w:rsidRPr="00191B14">
        <w:rPr>
          <w:rFonts w:ascii="Times New Roman" w:hAnsi="Times New Roman" w:cs="Times New Roman"/>
          <w:color w:val="000000" w:themeColor="text1"/>
          <w:sz w:val="24"/>
          <w:szCs w:val="24"/>
        </w:rPr>
        <w:t xml:space="preserve">found that drought decreased beta diversity of artificial pond communities. </w:t>
      </w:r>
      <w:r w:rsidR="00F16B45" w:rsidRPr="00191B14">
        <w:rPr>
          <w:rFonts w:ascii="Times New Roman" w:hAnsi="Times New Roman" w:cs="Times New Roman"/>
          <w:color w:val="000000" w:themeColor="text1"/>
          <w:sz w:val="24"/>
          <w:szCs w:val="24"/>
        </w:rPr>
        <w:t xml:space="preserve">Myers et al. </w:t>
      </w:r>
      <w:r w:rsidR="006A5C9C"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BnT6kvgO","properties":{"formattedCitation":"(Myers et al. 2015)","plainCitation":"(Myers et al. 2015)","dontUpdate":true,"noteIndex":0},"citationItems":[{"id":501,"uris":["http://zotero.org/users/10036252/items/BVRS2ABM"],"itemData":{"id":501,"type":"article-journal","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container-title":"Journal of Ecology","DOI":"10.1111/1365-2745.12436","ISSN":"1365-2745","issue":"5","language":"en","note":"_eprint: https://onlinelibrary.wiley.com/doi/pdf/10.1111/1365-2745.12436","page":"1291-1299","source":"Wiley Online Library","title":"Disturbance alters beta-diversity but not the relative importance of community assembly mechanisms","volume":"103","author":[{"family":"Myers","given":"Jonathan A."},{"family":"Chase","given":"Jonathan M."},{"family":"Crandall","given":"Raelene M."},{"family":"Jiménez","given":"Iván"}],"issued":{"date-parts":[["2015"]]}}}],"schema":"https://github.com/citation-style-language/schema/raw/master/csl-citation.json"} </w:instrText>
      </w:r>
      <w:r w:rsidR="006A5C9C" w:rsidRPr="00191B14">
        <w:rPr>
          <w:rFonts w:ascii="Times New Roman" w:hAnsi="Times New Roman" w:cs="Times New Roman"/>
          <w:color w:val="000000" w:themeColor="text1"/>
          <w:sz w:val="24"/>
          <w:szCs w:val="24"/>
        </w:rPr>
        <w:fldChar w:fldCharType="separate"/>
      </w:r>
      <w:r w:rsidR="006A5C9C" w:rsidRPr="00191B14">
        <w:rPr>
          <w:rFonts w:ascii="Times New Roman" w:hAnsi="Times New Roman" w:cs="Times New Roman"/>
          <w:color w:val="000000" w:themeColor="text1"/>
          <w:sz w:val="24"/>
          <w:szCs w:val="24"/>
        </w:rPr>
        <w:t>(2015)</w:t>
      </w:r>
      <w:r w:rsidR="006A5C9C" w:rsidRPr="00191B14">
        <w:rPr>
          <w:rFonts w:ascii="Times New Roman" w:hAnsi="Times New Roman" w:cs="Times New Roman"/>
          <w:color w:val="000000" w:themeColor="text1"/>
          <w:sz w:val="24"/>
          <w:szCs w:val="24"/>
        </w:rPr>
        <w:fldChar w:fldCharType="end"/>
      </w:r>
      <w:r w:rsidR="006A5C9C" w:rsidRPr="00191B14">
        <w:rPr>
          <w:rFonts w:ascii="Times New Roman" w:hAnsi="Times New Roman" w:cs="Times New Roman"/>
          <w:color w:val="000000" w:themeColor="text1"/>
          <w:sz w:val="24"/>
          <w:szCs w:val="24"/>
        </w:rPr>
        <w:t xml:space="preserve"> found </w:t>
      </w:r>
      <w:r w:rsidR="007029CA" w:rsidRPr="00191B14">
        <w:rPr>
          <w:rFonts w:ascii="Times New Roman" w:hAnsi="Times New Roman" w:cs="Times New Roman"/>
          <w:color w:val="000000" w:themeColor="text1"/>
          <w:sz w:val="24"/>
          <w:szCs w:val="24"/>
        </w:rPr>
        <w:t>no effect of fire on</w:t>
      </w:r>
      <w:r w:rsidR="006A5C9C" w:rsidRPr="00191B14">
        <w:rPr>
          <w:rFonts w:ascii="Times New Roman" w:hAnsi="Times New Roman" w:cs="Times New Roman"/>
          <w:color w:val="000000" w:themeColor="text1"/>
          <w:sz w:val="24"/>
          <w:szCs w:val="24"/>
        </w:rPr>
        <w:t xml:space="preserve"> the beta diversity of woody species in a temperate forest.</w:t>
      </w:r>
    </w:p>
    <w:p w14:paraId="3FCB1D1D" w14:textId="3D3AAEED" w:rsidR="00BE1BFF" w:rsidRPr="00191B14" w:rsidRDefault="007029CA" w:rsidP="006A74FA">
      <w:pPr>
        <w:spacing w:line="480" w:lineRule="auto"/>
        <w:ind w:firstLine="720"/>
        <w:rPr>
          <w:rFonts w:ascii="Times New Roman" w:hAnsi="Times New Roman" w:cs="Times New Roman"/>
          <w:color w:val="FF0000"/>
          <w:sz w:val="24"/>
          <w:szCs w:val="24"/>
        </w:rPr>
      </w:pPr>
      <w:r w:rsidRPr="00191B14">
        <w:rPr>
          <w:rFonts w:ascii="Times New Roman" w:hAnsi="Times New Roman" w:cs="Times New Roman"/>
          <w:sz w:val="24"/>
          <w:szCs w:val="24"/>
        </w:rPr>
        <w:t>A possible</w:t>
      </w:r>
      <w:r w:rsidR="00BE1BFF" w:rsidRPr="00191B14">
        <w:rPr>
          <w:rFonts w:ascii="Times New Roman" w:hAnsi="Times New Roman" w:cs="Times New Roman"/>
          <w:sz w:val="24"/>
          <w:szCs w:val="24"/>
        </w:rPr>
        <w:t xml:space="preserve"> reason that </w:t>
      </w:r>
      <w:r w:rsidR="00106814" w:rsidRPr="00191B14">
        <w:rPr>
          <w:rFonts w:ascii="Times New Roman" w:hAnsi="Times New Roman" w:cs="Times New Roman"/>
          <w:sz w:val="24"/>
          <w:szCs w:val="24"/>
        </w:rPr>
        <w:t xml:space="preserve">the current body of research may lack consensus is that the temporal dimension of community assembly is </w:t>
      </w:r>
      <w:r w:rsidR="007A07A2" w:rsidRPr="00191B14">
        <w:rPr>
          <w:rFonts w:ascii="Times New Roman" w:hAnsi="Times New Roman" w:cs="Times New Roman"/>
          <w:sz w:val="24"/>
          <w:szCs w:val="24"/>
        </w:rPr>
        <w:t>often</w:t>
      </w:r>
      <w:r w:rsidR="00756714" w:rsidRPr="00191B14">
        <w:rPr>
          <w:rFonts w:ascii="Times New Roman" w:hAnsi="Times New Roman" w:cs="Times New Roman"/>
          <w:sz w:val="24"/>
          <w:szCs w:val="24"/>
        </w:rPr>
        <w:t xml:space="preserve"> left </w:t>
      </w:r>
      <w:commentRangeStart w:id="11"/>
      <w:r w:rsidR="00756714" w:rsidRPr="00191B14">
        <w:rPr>
          <w:rFonts w:ascii="Times New Roman" w:hAnsi="Times New Roman" w:cs="Times New Roman"/>
          <w:sz w:val="24"/>
          <w:szCs w:val="24"/>
        </w:rPr>
        <w:t>unexplore</w:t>
      </w:r>
      <w:commentRangeEnd w:id="11"/>
      <w:r w:rsidR="006625FA" w:rsidRPr="00191B14">
        <w:rPr>
          <w:rStyle w:val="CommentReference"/>
          <w:sz w:val="24"/>
          <w:szCs w:val="24"/>
        </w:rPr>
        <w:commentReference w:id="11"/>
      </w:r>
      <w:r w:rsidR="003B7195" w:rsidRPr="00191B14">
        <w:rPr>
          <w:rFonts w:ascii="Times New Roman" w:hAnsi="Times New Roman" w:cs="Times New Roman"/>
          <w:sz w:val="24"/>
          <w:szCs w:val="24"/>
        </w:rPr>
        <w:t>d</w:t>
      </w:r>
      <w:r w:rsidR="00106814" w:rsidRPr="00191B14">
        <w:rPr>
          <w:rFonts w:ascii="Times New Roman" w:hAnsi="Times New Roman" w:cs="Times New Roman"/>
          <w:sz w:val="24"/>
          <w:szCs w:val="24"/>
        </w:rPr>
        <w:t>. Community assembly is a temporal process, so</w:t>
      </w:r>
      <w:r w:rsidR="00326CDF" w:rsidRPr="00191B14">
        <w:rPr>
          <w:rFonts w:ascii="Times New Roman" w:hAnsi="Times New Roman" w:cs="Times New Roman"/>
          <w:sz w:val="24"/>
          <w:szCs w:val="24"/>
        </w:rPr>
        <w:t xml:space="preserve"> observed BEF relationships are highly dependent on the stage of assembly </w:t>
      </w:r>
      <w:r w:rsidR="00E40AD9" w:rsidRPr="00191B14">
        <w:rPr>
          <w:rFonts w:ascii="Times New Roman" w:hAnsi="Times New Roman" w:cs="Times New Roman"/>
          <w:sz w:val="24"/>
          <w:szCs w:val="24"/>
        </w:rPr>
        <w:t>if a given ecosystem is not at equilibrium</w:t>
      </w:r>
      <w:r w:rsidR="00106814" w:rsidRPr="00191B14">
        <w:rPr>
          <w:rFonts w:ascii="Times New Roman" w:hAnsi="Times New Roman" w:cs="Times New Roman"/>
          <w:sz w:val="24"/>
          <w:szCs w:val="24"/>
        </w:rPr>
        <w:t xml:space="preserve">. </w:t>
      </w:r>
      <w:r w:rsidR="00326CDF" w:rsidRPr="00191B14">
        <w:rPr>
          <w:rFonts w:ascii="Times New Roman" w:hAnsi="Times New Roman" w:cs="Times New Roman"/>
          <w:color w:val="000000" w:themeColor="text1"/>
          <w:sz w:val="24"/>
          <w:szCs w:val="24"/>
        </w:rPr>
        <w:t xml:space="preserve">Armitage </w:t>
      </w:r>
      <w:r w:rsidR="00B119D1"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ePgXud5H","properties":{"formattedCitation":"(Armitage 2016)","plainCitation":"(Armitage 2016)","dontUpdate":true,"noteIndex":0},"citationItems":[{"id":1699,"uris":["http://zotero.org/users/10036252/items/CPTTZWR7"],"itemData":{"id":1699,"type":"article-journal","abstract":"Biodiversity–ecosystem function (BEF) experiments routinely employ common garden designs, drawing samples from a local biota. The communities from which taxa are sampled may not, however, be at equilibrium. To test for temporal changes in BEF relationships, I assembled the pools of aquatic bacterial strains isolated at different time points from leaves on the pitcher plant Darlingtonia californica in order to evaluate the strength, direction and drivers of the BEF relationship across a natural host-associated successional gradient. I constructed experimental communities using bacterial isolates from each time point and measured their respiration rates and competitive interactions. Communities assembled from mid-successional species pools showed the strongest positive relationships between community richness and respiration rates, driven primarily by linear additivity among isolates. Diffuse competition was common among all communities but greatest within mid-successional isolates. These results demonstrate the dependence of the BEF relationship on the temporal dynamics of the local species pool, implying that ecosystems may respond differently to the addition or removal of taxa at different points in time during succession.","container-title":"Proceedings of the Royal Society B: Biological Sciences","DOI":"10.1098/rspb.2016.1437","issue":"1838","note":"publisher: Royal Society","page":"20161437","source":"royalsocietypublishing.org (Atypon)","title":"Time-variant species pools shape competitive dynamics and biodiversity–ecosystem function relationships","volume":"283","author":[{"family":"Armitage","given":"David W."}],"issued":{"date-parts":[["2016",9,14]]}}}],"schema":"https://github.com/citation-style-language/schema/raw/master/csl-citation.json"} </w:instrText>
      </w:r>
      <w:r w:rsidR="00B119D1" w:rsidRPr="00191B14">
        <w:rPr>
          <w:rFonts w:ascii="Times New Roman" w:hAnsi="Times New Roman" w:cs="Times New Roman"/>
          <w:color w:val="000000" w:themeColor="text1"/>
          <w:sz w:val="24"/>
          <w:szCs w:val="24"/>
        </w:rPr>
        <w:fldChar w:fldCharType="separate"/>
      </w:r>
      <w:r w:rsidR="00B119D1" w:rsidRPr="00191B14">
        <w:rPr>
          <w:rFonts w:ascii="Times New Roman" w:hAnsi="Times New Roman" w:cs="Times New Roman"/>
          <w:color w:val="000000" w:themeColor="text1"/>
          <w:sz w:val="24"/>
          <w:szCs w:val="24"/>
        </w:rPr>
        <w:t>(2016)</w:t>
      </w:r>
      <w:r w:rsidR="00B119D1" w:rsidRPr="00191B14">
        <w:rPr>
          <w:rFonts w:ascii="Times New Roman" w:hAnsi="Times New Roman" w:cs="Times New Roman"/>
          <w:color w:val="000000" w:themeColor="text1"/>
          <w:sz w:val="24"/>
          <w:szCs w:val="24"/>
        </w:rPr>
        <w:fldChar w:fldCharType="end"/>
      </w:r>
      <w:r w:rsidR="00326CDF" w:rsidRPr="00191B14">
        <w:rPr>
          <w:rFonts w:ascii="Times New Roman" w:hAnsi="Times New Roman" w:cs="Times New Roman"/>
          <w:color w:val="000000" w:themeColor="text1"/>
          <w:sz w:val="24"/>
          <w:szCs w:val="24"/>
        </w:rPr>
        <w:t xml:space="preserve"> found that the strength </w:t>
      </w:r>
      <w:r w:rsidR="00B119D1" w:rsidRPr="00191B14">
        <w:rPr>
          <w:rFonts w:ascii="Times New Roman" w:hAnsi="Times New Roman" w:cs="Times New Roman"/>
          <w:color w:val="000000" w:themeColor="text1"/>
          <w:sz w:val="24"/>
          <w:szCs w:val="24"/>
        </w:rPr>
        <w:t>of richness and respiration</w:t>
      </w:r>
      <w:r w:rsidR="00326CDF" w:rsidRPr="00191B14">
        <w:rPr>
          <w:rFonts w:ascii="Times New Roman" w:hAnsi="Times New Roman" w:cs="Times New Roman"/>
          <w:color w:val="000000" w:themeColor="text1"/>
          <w:sz w:val="24"/>
          <w:szCs w:val="24"/>
        </w:rPr>
        <w:t xml:space="preserve"> relationships changed over the course of succession in artificial microbial communities, with positive </w:t>
      </w:r>
      <w:r w:rsidR="00B119D1" w:rsidRPr="00191B14">
        <w:rPr>
          <w:rFonts w:ascii="Times New Roman" w:hAnsi="Times New Roman" w:cs="Times New Roman"/>
          <w:color w:val="000000" w:themeColor="text1"/>
          <w:sz w:val="24"/>
          <w:szCs w:val="24"/>
        </w:rPr>
        <w:t xml:space="preserve">relationships </w:t>
      </w:r>
      <w:r w:rsidR="00326CDF" w:rsidRPr="00191B14">
        <w:rPr>
          <w:rFonts w:ascii="Times New Roman" w:hAnsi="Times New Roman" w:cs="Times New Roman"/>
          <w:color w:val="000000" w:themeColor="text1"/>
          <w:sz w:val="24"/>
          <w:szCs w:val="24"/>
        </w:rPr>
        <w:t>peaking at mid-succession</w:t>
      </w:r>
      <w:r w:rsidR="00B119D1" w:rsidRPr="00191B14">
        <w:rPr>
          <w:rFonts w:ascii="Times New Roman" w:hAnsi="Times New Roman" w:cs="Times New Roman"/>
          <w:color w:val="000000" w:themeColor="text1"/>
          <w:sz w:val="24"/>
          <w:szCs w:val="24"/>
        </w:rPr>
        <w:t>.</w:t>
      </w:r>
      <w:r w:rsidR="00326CDF" w:rsidRPr="00191B14">
        <w:rPr>
          <w:rFonts w:ascii="Times New Roman" w:hAnsi="Times New Roman" w:cs="Times New Roman"/>
          <w:color w:val="000000" w:themeColor="text1"/>
          <w:sz w:val="24"/>
          <w:szCs w:val="24"/>
        </w:rPr>
        <w:t xml:space="preserve"> Mori et al. </w:t>
      </w:r>
      <w:r w:rsidR="00B119D1"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r6XJmlOp","properties":{"formattedCitation":"(Mori et al. 2017)","plainCitation":"(Mori et al. 2017)","dontUpdate":true,"noteIndex":0},"citationItems":[{"id":1701,"uris":["http://zotero.org/users/10036252/items/FPNE8ZS4"],"itemData":{"id":1701,"type":"article-journal","abstract":"Ecologists traditionally use environmental parameters to predict successional shifts in compositional characteristics of local species assemblages (environmental control). Another important focus in ecology is to understand functional roles of species assemblages in determining local environmental properties (diversity control). Then, the question emerges: which is the cause, and which is the consequence? To clarify the causal relationships between species assemblages and environmental properties, we focused on seral changes in species/functional diversity of vascular plants in tundra ecosystems of the High Arctic. We found that, although species richness was influenced by soil properties in the earlier stages of primary succession, the causalities were reversed in the later stages. We also found functional differentiation among coexisting species in the later stage, suggesting that the ‘complementarity effect’ of diversity on ecosystem functions likely increased with ecosystem development through time. By contrast, particular species had little disproportional influence on soil properties, suggesting that the ‘selection effect’ as an alternative mechanism was less important. This result was likely attributed to the importance of facilitation in the marginal High Arctic environment. Plant–microsite associations are shaped by feedback mechanisms and therefore, neither plant nor microsite is a single absolute predictor of the other. Although our observational study has limitations, we demonstrates a possibility that the relative magnitude of the influence of one on the other can change in the process of succession, emphasizing that the causalities underlying biodiversity–ecosystem function relationships change through succession.","container-title":"Oikos","DOI":"10.1111/oik.04345","ISSN":"1600-0706","issue":"11","language":"en","license":"© 2017 The Authors","note":"_eprint: https://nsojournals.onlinelibrary.wiley.com/doi/pdf/10.1111/oik.04345","page":"1637-1649","source":"Wiley Online Library","title":"Biodiversity–ecosystem function relationships change through primary succession","volume":"126","author":[{"family":"Mori","given":"Akira S."},{"family":"Osono","given":"Takashi"},{"family":"Cornelissen","given":"J. Hans C."},{"family":"Craine","given":"Joseph"},{"family":"Uchida","given":"Masaki"}],"issued":{"date-parts":[["2017"]]}}}],"schema":"https://github.com/citation-style-language/schema/raw/master/csl-citation.json"} </w:instrText>
      </w:r>
      <w:r w:rsidR="00B119D1" w:rsidRPr="00191B14">
        <w:rPr>
          <w:rFonts w:ascii="Times New Roman" w:hAnsi="Times New Roman" w:cs="Times New Roman"/>
          <w:color w:val="000000" w:themeColor="text1"/>
          <w:sz w:val="24"/>
          <w:szCs w:val="24"/>
        </w:rPr>
        <w:fldChar w:fldCharType="separate"/>
      </w:r>
      <w:r w:rsidR="00B119D1" w:rsidRPr="00191B14">
        <w:rPr>
          <w:rFonts w:ascii="Times New Roman" w:hAnsi="Times New Roman" w:cs="Times New Roman"/>
          <w:color w:val="000000" w:themeColor="text1"/>
          <w:sz w:val="24"/>
          <w:szCs w:val="24"/>
        </w:rPr>
        <w:t>(2017)</w:t>
      </w:r>
      <w:r w:rsidR="00B119D1" w:rsidRPr="00191B14">
        <w:rPr>
          <w:rFonts w:ascii="Times New Roman" w:hAnsi="Times New Roman" w:cs="Times New Roman"/>
          <w:color w:val="000000" w:themeColor="text1"/>
          <w:sz w:val="24"/>
          <w:szCs w:val="24"/>
        </w:rPr>
        <w:fldChar w:fldCharType="end"/>
      </w:r>
      <w:r w:rsidR="00B119D1" w:rsidRPr="00191B14">
        <w:rPr>
          <w:rFonts w:ascii="Times New Roman" w:hAnsi="Times New Roman" w:cs="Times New Roman"/>
          <w:color w:val="000000" w:themeColor="text1"/>
          <w:sz w:val="24"/>
          <w:szCs w:val="24"/>
        </w:rPr>
        <w:t xml:space="preserve"> </w:t>
      </w:r>
      <w:r w:rsidR="00326CDF" w:rsidRPr="00191B14">
        <w:rPr>
          <w:rFonts w:ascii="Times New Roman" w:hAnsi="Times New Roman" w:cs="Times New Roman"/>
          <w:color w:val="000000" w:themeColor="text1"/>
          <w:sz w:val="24"/>
          <w:szCs w:val="24"/>
        </w:rPr>
        <w:t xml:space="preserve">found that the </w:t>
      </w:r>
      <w:r w:rsidR="00B119D1" w:rsidRPr="00191B14">
        <w:rPr>
          <w:rFonts w:ascii="Times New Roman" w:hAnsi="Times New Roman" w:cs="Times New Roman"/>
          <w:color w:val="000000" w:themeColor="text1"/>
          <w:sz w:val="24"/>
          <w:szCs w:val="24"/>
        </w:rPr>
        <w:t>causal relationship of richness and soil properties reversed during soil microbial succession and the importance of complementarity effects increased with succession</w:t>
      </w:r>
      <w:r w:rsidR="0018714F" w:rsidRPr="00191B14">
        <w:rPr>
          <w:rFonts w:ascii="Times New Roman" w:hAnsi="Times New Roman" w:cs="Times New Roman"/>
          <w:color w:val="000000" w:themeColor="text1"/>
          <w:sz w:val="24"/>
          <w:szCs w:val="24"/>
        </w:rPr>
        <w:t>al age</w:t>
      </w:r>
      <w:r w:rsidR="00756714" w:rsidRPr="00191B14">
        <w:rPr>
          <w:rFonts w:ascii="Times New Roman" w:hAnsi="Times New Roman" w:cs="Times New Roman"/>
          <w:color w:val="000000" w:themeColor="text1"/>
          <w:sz w:val="24"/>
          <w:szCs w:val="24"/>
        </w:rPr>
        <w:t>.</w:t>
      </w:r>
      <w:r w:rsidR="00326CDF" w:rsidRPr="00191B14">
        <w:rPr>
          <w:rFonts w:ascii="Times New Roman" w:hAnsi="Times New Roman" w:cs="Times New Roman"/>
          <w:color w:val="000000" w:themeColor="text1"/>
          <w:sz w:val="24"/>
          <w:szCs w:val="24"/>
        </w:rPr>
        <w:t xml:space="preserve"> Therefore, </w:t>
      </w:r>
      <w:r w:rsidR="00326CDF" w:rsidRPr="00191B14">
        <w:rPr>
          <w:rFonts w:ascii="Times New Roman" w:hAnsi="Times New Roman" w:cs="Times New Roman"/>
          <w:sz w:val="24"/>
          <w:szCs w:val="24"/>
        </w:rPr>
        <w:t xml:space="preserve">the measurement of temporal trajectories may capture statistically significant changes in ecosystem </w:t>
      </w:r>
      <w:r w:rsidR="00326CDF" w:rsidRPr="00191B14">
        <w:rPr>
          <w:rFonts w:ascii="Times New Roman" w:hAnsi="Times New Roman" w:cs="Times New Roman"/>
          <w:sz w:val="24"/>
          <w:szCs w:val="24"/>
        </w:rPr>
        <w:lastRenderedPageBreak/>
        <w:t xml:space="preserve">processes that would not be resolved if the same ecosystem was observed statically or across a single timestep </w:t>
      </w:r>
      <w:r w:rsidR="00326CDF" w:rsidRPr="00191B14">
        <w:rPr>
          <w:rFonts w:ascii="Times New Roman" w:hAnsi="Times New Roman" w:cs="Times New Roman"/>
          <w:sz w:val="24"/>
          <w:szCs w:val="24"/>
        </w:rPr>
        <w:fldChar w:fldCharType="begin"/>
      </w:r>
      <w:r w:rsidR="00326CDF" w:rsidRPr="00191B14">
        <w:rPr>
          <w:rFonts w:ascii="Times New Roman" w:hAnsi="Times New Roman" w:cs="Times New Roman"/>
          <w:sz w:val="24"/>
          <w:szCs w:val="24"/>
        </w:rPr>
        <w:instrText xml:space="preserve"> ADDIN ZOTERO_ITEM CSL_CITATION {"citationID":"uhr524Rx","properties":{"formattedCitation":"(Huxley et al. 2023)","plainCitation":"(Huxley et al. 2023)","noteIndex":0},"citationItems":[{"id":1528,"uris":["http://zotero.org/users/10036252/items/AXKLY2JF"],"itemData":{"id":1528,"type":"article-journal","abstract":"A central goal at the interface of ecology and conservation is understanding how the relationship between biodiversity and ecosystem function (B–EF) will shift with changing climate. Despite recent theoretical advances, studies which examine temporal variation in the functional traits and mechanisms (mass ratio effects and niche complementarity effects) that underpin the B–EF relationship are lacking. Here, we use 13 years of data on plant species composition, plant traits, local-scale abiotic variables, above-ground net primary productivity (ANPP), and climate from the alpine tundra of Colorado (USA) to investigate temporal dynamics in the B–EF relationship. To assess how changing climatic conditions may alter the B–EF relationship, we built structural equation models (SEMs) for 11 traits across 13 years and evaluated the power of different trait SEMs to predict ANPP, as well as the relative contributions of mass ratio effects (community-weighted mean trait values; CWM), niche complementarity effects (functional dispersion; FDis) and local abiotic variables. Additionally, we coupled linear mixed effects models with Multimodel inference methods to assess how inclusion of trait–climate interactions might improve our ability to predict ANPP through time. In every year, at least one SEM exhibited good fit, explaining between 19.6% and 57.2% of the variation in ANPP. However, the identity of the trait which best explained ANPP changed depending on winter precipitation, with leaf area, plant height and foliar nitrogen isotope content (δ15N) SEMs performing best in high, middle and low precipitation years, respectively. Regardless of trait identity, CWMs exerted a stronger influence on ANPP than FDis and total biotic effects were always greater than total abiotic effects. Multimodel inference reinforced the results of SEM analysis, with the inclusion of climate–trait interactions marginally improving our ability to predict ANPP through time. Synthesis. Our results suggest that temporal variation in climatic conditions influences which traits, mechanisms and abiotic variables were most responsible for driving the B–EF relationship. Importantly, our findings suggest that future research should consider temporal variability in the B–EF relationship, particularly how the predictive power of individual functional traits and abiotic variables may fluctuate as conditions shift due to climate change.","container-title":"Journal of Ecology","DOI":"10.1111/1365-2745.14197","ISSN":"1365-2745","issue":"12","language":"en","license":"© 2023 The Authors. Journal of Ecology published by John Wiley &amp; Sons Ltd on behalf of British Ecological Society.","note":"_eprint: https://besjournals.onlinelibrary.wiley.com/doi/pdf/10.1111/1365-2745.14197","page":"2597-2613","source":"Wiley Online Library","title":"Plant functional traits are dynamic predictors of ecosystem functioning in variable environments","volume":"111","author":[{"family":"Huxley","given":"Jared D."},{"family":"White","given":"Caitlin T."},{"family":"Humphries","given":"Hope C."},{"family":"Weber","given":"Soren E."},{"family":"Spasojevic","given":"Marko J."}],"issued":{"date-parts":[["2023"]]}}}],"schema":"https://github.com/citation-style-language/schema/raw/master/csl-citation.json"} </w:instrText>
      </w:r>
      <w:r w:rsidR="00326CDF"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Huxley et al. 2023)</w:t>
      </w:r>
      <w:r w:rsidR="00326CDF" w:rsidRPr="00191B14">
        <w:rPr>
          <w:rFonts w:ascii="Times New Roman" w:hAnsi="Times New Roman" w:cs="Times New Roman"/>
          <w:sz w:val="24"/>
          <w:szCs w:val="24"/>
        </w:rPr>
        <w:fldChar w:fldCharType="end"/>
      </w:r>
      <w:r w:rsidR="00326CDF" w:rsidRPr="00191B14">
        <w:rPr>
          <w:rFonts w:ascii="Times New Roman" w:hAnsi="Times New Roman" w:cs="Times New Roman"/>
          <w:sz w:val="24"/>
          <w:szCs w:val="24"/>
        </w:rPr>
        <w:t>.</w:t>
      </w:r>
    </w:p>
    <w:p w14:paraId="16040603" w14:textId="402DBB23" w:rsidR="00DD7A2A" w:rsidRPr="00191B14" w:rsidRDefault="00480BB4" w:rsidP="004659FE">
      <w:pPr>
        <w:spacing w:line="480" w:lineRule="auto"/>
        <w:rPr>
          <w:rFonts w:ascii="Times New Roman" w:hAnsi="Times New Roman" w:cs="Times New Roman"/>
          <w:sz w:val="24"/>
          <w:szCs w:val="24"/>
        </w:rPr>
      </w:pPr>
      <w:r w:rsidRPr="00191B14">
        <w:rPr>
          <w:rFonts w:ascii="Times New Roman" w:hAnsi="Times New Roman" w:cs="Times New Roman"/>
          <w:sz w:val="24"/>
          <w:szCs w:val="24"/>
        </w:rPr>
        <w:tab/>
      </w:r>
      <w:r w:rsidR="00756714" w:rsidRPr="00191B14">
        <w:rPr>
          <w:rFonts w:ascii="Times New Roman" w:hAnsi="Times New Roman" w:cs="Times New Roman"/>
          <w:sz w:val="24"/>
          <w:szCs w:val="24"/>
        </w:rPr>
        <w:t>Because community assembly acts on functional traits, and functional traits link species abundance and ecosystem functions mechanistically, understanding whether and how taxonomic and functional diversity recover temporal</w:t>
      </w:r>
      <w:r w:rsidR="009B4BC6" w:rsidRPr="00191B14">
        <w:rPr>
          <w:rFonts w:ascii="Times New Roman" w:hAnsi="Times New Roman" w:cs="Times New Roman"/>
          <w:sz w:val="24"/>
          <w:szCs w:val="24"/>
        </w:rPr>
        <w:t>l</w:t>
      </w:r>
      <w:r w:rsidR="00756714" w:rsidRPr="00191B14">
        <w:rPr>
          <w:rFonts w:ascii="Times New Roman" w:hAnsi="Times New Roman" w:cs="Times New Roman"/>
          <w:sz w:val="24"/>
          <w:szCs w:val="24"/>
        </w:rPr>
        <w:t xml:space="preserve">y after disturbance is critically important. </w:t>
      </w:r>
      <w:r w:rsidR="00D72AE1" w:rsidRPr="00191B14">
        <w:rPr>
          <w:rFonts w:ascii="Times New Roman" w:hAnsi="Times New Roman" w:cs="Times New Roman"/>
          <w:sz w:val="24"/>
          <w:szCs w:val="24"/>
        </w:rPr>
        <w:t xml:space="preserve">Theory predicts that taxonomic and functional diversity </w:t>
      </w:r>
      <w:r w:rsidR="00463C51" w:rsidRPr="00191B14">
        <w:rPr>
          <w:rFonts w:ascii="Times New Roman" w:hAnsi="Times New Roman" w:cs="Times New Roman"/>
          <w:sz w:val="24"/>
          <w:szCs w:val="24"/>
        </w:rPr>
        <w:t>are coupled</w:t>
      </w:r>
      <w:r w:rsidR="00987624" w:rsidRPr="00191B14">
        <w:rPr>
          <w:rFonts w:ascii="Times New Roman" w:hAnsi="Times New Roman" w:cs="Times New Roman"/>
          <w:sz w:val="24"/>
          <w:szCs w:val="24"/>
        </w:rPr>
        <w:t xml:space="preserve"> </w:t>
      </w:r>
      <w:r w:rsidR="00987624" w:rsidRPr="00191B14">
        <w:rPr>
          <w:rFonts w:ascii="Times New Roman" w:hAnsi="Times New Roman" w:cs="Times New Roman"/>
          <w:sz w:val="24"/>
          <w:szCs w:val="24"/>
        </w:rPr>
        <w:fldChar w:fldCharType="begin"/>
      </w:r>
      <w:r w:rsidR="00987624" w:rsidRPr="00191B14">
        <w:rPr>
          <w:rFonts w:ascii="Times New Roman" w:hAnsi="Times New Roman" w:cs="Times New Roman"/>
          <w:sz w:val="24"/>
          <w:szCs w:val="24"/>
        </w:rPr>
        <w:instrText xml:space="preserve"> ADDIN ZOTERO_ITEM CSL_CITATION {"citationID":"ONx4cTvv","properties":{"formattedCitation":"(Petchey and Gaston 2002)","plainCitation":"(Petchey and Gaston 2002)","noteIndex":0},"citationItems":[{"id":1668,"uris":["http://zotero.org/users/10036252/items/P4BHKF57"],"itemData":{"id":1668,"type":"article-journal","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container-title":"Ecology Letters","DOI":"10.1046/j.1461-0248.2002.00339.x","ISSN":"1461-0248","issue":"3","language":"en","note":"_eprint: https://onlinelibrary.wiley.com/doi/pdf/10.1046/j.1461-0248.2002.00339.x","page":"402-411","source":"Wiley Online Library","title":"Functional diversity (FD), species richness and community composition","volume":"5","author":[{"family":"Petchey","given":"Owen L."},{"family":"Gaston","given":"Kevin J."}],"issued":{"date-parts":[["2002"]]}}}],"schema":"https://github.com/citation-style-language/schema/raw/master/csl-citation.json"} </w:instrText>
      </w:r>
      <w:r w:rsidR="00987624"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Petchey and Gaston 2002)</w:t>
      </w:r>
      <w:r w:rsidR="00987624" w:rsidRPr="00191B14">
        <w:rPr>
          <w:rFonts w:ascii="Times New Roman" w:hAnsi="Times New Roman" w:cs="Times New Roman"/>
          <w:sz w:val="24"/>
          <w:szCs w:val="24"/>
        </w:rPr>
        <w:fldChar w:fldCharType="end"/>
      </w:r>
      <w:r w:rsidR="00756714" w:rsidRPr="00191B14">
        <w:rPr>
          <w:rFonts w:ascii="Times New Roman" w:hAnsi="Times New Roman" w:cs="Times New Roman"/>
          <w:sz w:val="24"/>
          <w:szCs w:val="24"/>
        </w:rPr>
        <w:t xml:space="preserve"> and thus should respond in tandem to drivers such as disturbance</w:t>
      </w:r>
      <w:r w:rsidR="00D72AE1" w:rsidRPr="00191B14">
        <w:rPr>
          <w:rFonts w:ascii="Times New Roman" w:hAnsi="Times New Roman" w:cs="Times New Roman"/>
          <w:sz w:val="24"/>
          <w:szCs w:val="24"/>
        </w:rPr>
        <w:t>.</w:t>
      </w:r>
      <w:r w:rsidR="00E234E4" w:rsidRPr="00191B14">
        <w:rPr>
          <w:rFonts w:ascii="Times New Roman" w:hAnsi="Times New Roman" w:cs="Times New Roman"/>
          <w:sz w:val="24"/>
          <w:szCs w:val="24"/>
        </w:rPr>
        <w:t xml:space="preserve"> However, observational studies have found that taxonomic and functional diversity </w:t>
      </w:r>
      <w:r w:rsidR="00463C51" w:rsidRPr="00191B14">
        <w:rPr>
          <w:rFonts w:ascii="Times New Roman" w:hAnsi="Times New Roman" w:cs="Times New Roman"/>
          <w:sz w:val="24"/>
          <w:szCs w:val="24"/>
        </w:rPr>
        <w:t>do</w:t>
      </w:r>
      <w:r w:rsidR="00855DF5" w:rsidRPr="00191B14">
        <w:rPr>
          <w:rFonts w:ascii="Times New Roman" w:hAnsi="Times New Roman" w:cs="Times New Roman"/>
          <w:sz w:val="24"/>
          <w:szCs w:val="24"/>
        </w:rPr>
        <w:t xml:space="preserve"> not necessarily </w:t>
      </w:r>
      <w:r w:rsidR="00463C51" w:rsidRPr="00191B14">
        <w:rPr>
          <w:rFonts w:ascii="Times New Roman" w:hAnsi="Times New Roman" w:cs="Times New Roman"/>
          <w:sz w:val="24"/>
          <w:szCs w:val="24"/>
        </w:rPr>
        <w:t>assemble in tandem</w:t>
      </w:r>
      <w:r w:rsidR="00E234E4" w:rsidRPr="00191B14">
        <w:rPr>
          <w:rFonts w:ascii="Times New Roman" w:hAnsi="Times New Roman" w:cs="Times New Roman"/>
          <w:sz w:val="24"/>
          <w:szCs w:val="24"/>
        </w:rPr>
        <w:t>.</w:t>
      </w:r>
      <w:r w:rsidR="001767CD" w:rsidRPr="00191B14">
        <w:rPr>
          <w:rFonts w:ascii="Times New Roman" w:hAnsi="Times New Roman" w:cs="Times New Roman"/>
          <w:sz w:val="24"/>
          <w:szCs w:val="24"/>
        </w:rPr>
        <w:t xml:space="preserve"> For example, Baker et al. </w:t>
      </w:r>
      <w:r w:rsidR="001767CD"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Gll5BhLp","properties":{"formattedCitation":"(Baker et al. 2021)","plainCitation":"(Baker et al. 2021)","dontUpdate":true,"noteIndex":0},"citationItems":[{"id":1394,"uris":["http://zotero.org/users/10036252/items/VP2J6URU"],"itemData":{"id":1394,"type":"article-journal","abstract":"While there has been increasing interest in how taxonomic diversity is changing over time, less is known about how long-term taxonomic changes may affect ecosystem functioning and resilience. Exploring long-term patterns of functional diversity can provide key insights into the capacity of a community to carry out ecological processes and the redundancy of species’ roles. We focus on a protected freshwater system located in a national park in southeast Germany. We use a high-resolution benthic macroinvertebrate dataset spanning 32 years (1983–2014) and test whether changes in functional diversity are reflected in taxonomic diversity using a multidimensional trait-based approach and regression analyses. Specifically, we asked: (i) How has functional diversity changed over time? (ii) How functionally distinct are the community's taxa? (iii) Are changes in functional diversity concurrent with taxonomic diversity? And (iv) what is the extent of community functional redundancy? Resultant from acidification mitigation, macroinvertebrate taxonomic diversity increased over the study period. Recovery of functional diversity was less pronounced, lagging behind responses of taxonomic diversity. Over multidecadal timescales, the macroinvertebrate community has become more homogenous with a high degree of functional redundancy, despite being isolated from direct anthropogenic activity. While taxonomic diversity increased over time, functional diversity has yet to catch up. These results demonstrate that anthropogenic pressures can remain a threat to biotic communities even in protected areas. The differences in taxonomic and functional recovery processes highlight the need to incorporate functional traits in assessments of biodiversity responses to global change.","container-title":"Ecology and Evolution","DOI":"10.1002/ece3.8381","ISSN":"2045-7758","issue":"23","language":"en","license":"© 2021 The Authors. Ecology and Evolution published by John Wiley &amp; Sons Ltd.","note":"_eprint: https://onlinelibrary.wiley.com/doi/pdf/10.1002/ece3.8381","page":"17471-17484","source":"Wiley Online Library","title":"Multidecadal changes in functional diversity lag behind the recovery of taxonomic diversity","volume":"11","author":[{"family":"Baker","given":"Nathan Jay"},{"family":"Pilotto","given":"Francesca"},{"family":"Haubrock","given":"Phillip Joschka"},{"family":"Beudert","given":"Burkhard"},{"family":"Haase","given":"Peter"}],"issued":{"date-parts":[["2021"]]}}}],"schema":"https://github.com/citation-style-language/schema/raw/master/csl-citation.json"} </w:instrText>
      </w:r>
      <w:r w:rsidR="001767CD" w:rsidRPr="00191B14">
        <w:rPr>
          <w:rFonts w:ascii="Times New Roman" w:hAnsi="Times New Roman" w:cs="Times New Roman"/>
          <w:sz w:val="24"/>
          <w:szCs w:val="24"/>
        </w:rPr>
        <w:fldChar w:fldCharType="separate"/>
      </w:r>
      <w:r w:rsidR="001767CD" w:rsidRPr="00191B14">
        <w:rPr>
          <w:rFonts w:ascii="Times New Roman" w:hAnsi="Times New Roman" w:cs="Times New Roman"/>
          <w:sz w:val="24"/>
          <w:szCs w:val="24"/>
        </w:rPr>
        <w:t>(2021)</w:t>
      </w:r>
      <w:r w:rsidR="001767CD" w:rsidRPr="00191B14">
        <w:rPr>
          <w:rFonts w:ascii="Times New Roman" w:hAnsi="Times New Roman" w:cs="Times New Roman"/>
          <w:sz w:val="24"/>
          <w:szCs w:val="24"/>
        </w:rPr>
        <w:fldChar w:fldCharType="end"/>
      </w:r>
      <w:r w:rsidR="001767CD" w:rsidRPr="00191B14">
        <w:rPr>
          <w:rFonts w:ascii="Times New Roman" w:hAnsi="Times New Roman" w:cs="Times New Roman"/>
          <w:sz w:val="24"/>
          <w:szCs w:val="24"/>
        </w:rPr>
        <w:t xml:space="preserve"> found that changes in functional diversity of benthic macroinvertebrates lagged behind taxonomic diversity</w:t>
      </w:r>
      <w:r w:rsidR="005C3C2D" w:rsidRPr="00191B14">
        <w:rPr>
          <w:rFonts w:ascii="Times New Roman" w:hAnsi="Times New Roman" w:cs="Times New Roman"/>
          <w:sz w:val="24"/>
          <w:szCs w:val="24"/>
        </w:rPr>
        <w:t xml:space="preserve"> and </w:t>
      </w:r>
      <w:proofErr w:type="spellStart"/>
      <w:r w:rsidR="005C3C2D" w:rsidRPr="00191B14">
        <w:rPr>
          <w:rFonts w:ascii="Times New Roman" w:hAnsi="Times New Roman" w:cs="Times New Roman"/>
          <w:sz w:val="24"/>
          <w:szCs w:val="24"/>
        </w:rPr>
        <w:t>Villéger</w:t>
      </w:r>
      <w:proofErr w:type="spellEnd"/>
      <w:r w:rsidR="005C3C2D" w:rsidRPr="00191B14">
        <w:rPr>
          <w:rFonts w:ascii="Times New Roman" w:hAnsi="Times New Roman" w:cs="Times New Roman"/>
          <w:sz w:val="24"/>
          <w:szCs w:val="24"/>
        </w:rPr>
        <w:t xml:space="preserve"> et al. </w:t>
      </w:r>
      <w:r w:rsidR="005C3C2D"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2SFBxx5V","properties":{"formattedCitation":"(Vill\\uc0\\u233{}ger et al. 2012)","plainCitation":"(Villéger et al. 2012)","dontUpdate":true,"noteIndex":0},"citationItems":[{"id":1636,"uris":["http://zotero.org/users/10036252/items/MAXLR33K"],"itemData":{"id":1636,"type":"article-journal","abstract":"The concept of β-diversity, defined as dissimilarity among communities, has been widely used to investigate biodiversity patterns and community assembly rules. However, in ecosystems with high taxonomic β-diversity, due to marked environmental gradients, the level of functional β-diversity among communities is largely overlooked while it may reveal processes shaping community structure. Here, decomposing biodiversity indices into α (local) and γ (regional) components, we estimated taxonomic and functional β-diversity among tropical estuarine fish communities, through space and time. We found extremely low functional β-diversity values among fish communities (&lt;1.5%) despite high dissimilarity in species composition and species dominance. Additionally, in contrast to the high α and γ taxonomic diversities, α and γ functional diversities were very close to the minimal value. These patterns were caused by two dominant functional groups which maintained a similar functional structure over space and time, despite the strong dissimilarity in taxonomic structure along environmental gradients. Our findings suggest that taxonomic and functional β-diversity deserve to be quantified simultaneously since these two facets can show contrasting patterns and the differences can in turn shed light on community assembly rules.","container-title":"PLOS ONE","DOI":"10.1371/journal.pone.0040679","ISSN":"1932-6203","issue":"7","journalAbbreviation":"PLOS ONE","language":"en","note":"publisher: Public Library of Science","page":"e40679","source":"PLoS Journals","title":"Low Functional β-Diversity Despite High Taxonomic β-Diversity among Tropical Estuarine Fish Communities","volume":"7","author":[{"family":"Villéger","given":"Sébastien"},{"family":"Miranda","given":"Julia Ramos"},{"family":"Hernandez","given":"Domingo Flores"},{"family":"Mouillot","given":"David"}],"issued":{"date-parts":[["2012",7,9]]}}}],"schema":"https://github.com/citation-style-language/schema/raw/master/csl-citation.json"} </w:instrText>
      </w:r>
      <w:r w:rsidR="005C3C2D" w:rsidRPr="00191B14">
        <w:rPr>
          <w:rFonts w:ascii="Times New Roman" w:hAnsi="Times New Roman" w:cs="Times New Roman"/>
          <w:sz w:val="24"/>
          <w:szCs w:val="24"/>
        </w:rPr>
        <w:fldChar w:fldCharType="separate"/>
      </w:r>
      <w:r w:rsidR="005C3C2D" w:rsidRPr="00191B14">
        <w:rPr>
          <w:rFonts w:ascii="Times New Roman" w:hAnsi="Times New Roman" w:cs="Times New Roman"/>
          <w:kern w:val="0"/>
          <w:sz w:val="24"/>
          <w:szCs w:val="24"/>
        </w:rPr>
        <w:t>(2012)</w:t>
      </w:r>
      <w:r w:rsidR="005C3C2D" w:rsidRPr="00191B14">
        <w:rPr>
          <w:rFonts w:ascii="Times New Roman" w:hAnsi="Times New Roman" w:cs="Times New Roman"/>
          <w:sz w:val="24"/>
          <w:szCs w:val="24"/>
        </w:rPr>
        <w:fldChar w:fldCharType="end"/>
      </w:r>
      <w:r w:rsidR="005C3C2D" w:rsidRPr="00191B14">
        <w:rPr>
          <w:rFonts w:ascii="Times New Roman" w:hAnsi="Times New Roman" w:cs="Times New Roman"/>
          <w:sz w:val="24"/>
          <w:szCs w:val="24"/>
        </w:rPr>
        <w:t xml:space="preserve"> found that high taxonomic beta diversity did not translate to high functional beta diversity in tropical fish communities.</w:t>
      </w:r>
      <w:r w:rsidR="004659FE">
        <w:rPr>
          <w:rFonts w:ascii="Times New Roman" w:hAnsi="Times New Roman" w:cs="Times New Roman"/>
          <w:sz w:val="24"/>
          <w:szCs w:val="24"/>
        </w:rPr>
        <w:t xml:space="preserve"> T</w:t>
      </w:r>
      <w:r w:rsidR="0041049B" w:rsidRPr="00191B14">
        <w:rPr>
          <w:rFonts w:ascii="Times New Roman" w:hAnsi="Times New Roman" w:cs="Times New Roman"/>
          <w:sz w:val="24"/>
          <w:szCs w:val="24"/>
        </w:rPr>
        <w:t xml:space="preserve">he relationship </w:t>
      </w:r>
      <w:r w:rsidR="004659FE">
        <w:rPr>
          <w:rFonts w:ascii="Times New Roman" w:hAnsi="Times New Roman" w:cs="Times New Roman"/>
          <w:sz w:val="24"/>
          <w:szCs w:val="24"/>
        </w:rPr>
        <w:t>between</w:t>
      </w:r>
      <w:r w:rsidR="0041049B" w:rsidRPr="00191B14">
        <w:rPr>
          <w:rFonts w:ascii="Times New Roman" w:hAnsi="Times New Roman" w:cs="Times New Roman"/>
          <w:sz w:val="24"/>
          <w:szCs w:val="24"/>
        </w:rPr>
        <w:t xml:space="preserve"> taxonomic and functional diversity</w:t>
      </w:r>
      <w:r w:rsidR="004659FE">
        <w:rPr>
          <w:rFonts w:ascii="Times New Roman" w:hAnsi="Times New Roman" w:cs="Times New Roman"/>
          <w:sz w:val="24"/>
          <w:szCs w:val="24"/>
        </w:rPr>
        <w:t xml:space="preserve"> may be mediated by disturbance</w:t>
      </w:r>
      <w:r w:rsidR="008872B9" w:rsidRPr="00191B14">
        <w:rPr>
          <w:rFonts w:ascii="Times New Roman" w:hAnsi="Times New Roman" w:cs="Times New Roman"/>
          <w:sz w:val="24"/>
          <w:szCs w:val="24"/>
        </w:rPr>
        <w:t>.</w:t>
      </w:r>
      <w:r w:rsidR="007D2CEA" w:rsidRPr="00191B14">
        <w:rPr>
          <w:rFonts w:ascii="Times New Roman" w:hAnsi="Times New Roman" w:cs="Times New Roman"/>
          <w:sz w:val="24"/>
          <w:szCs w:val="24"/>
        </w:rPr>
        <w:t xml:space="preserve"> </w:t>
      </w:r>
      <w:commentRangeStart w:id="12"/>
      <w:r w:rsidR="008872B9" w:rsidRPr="00191B14">
        <w:rPr>
          <w:rFonts w:ascii="Times New Roman" w:hAnsi="Times New Roman" w:cs="Times New Roman"/>
          <w:sz w:val="24"/>
          <w:szCs w:val="24"/>
        </w:rPr>
        <w:t>Disturbance</w:t>
      </w:r>
      <w:r w:rsidR="007D2CEA" w:rsidRPr="00191B14">
        <w:rPr>
          <w:rFonts w:ascii="Times New Roman" w:hAnsi="Times New Roman" w:cs="Times New Roman"/>
          <w:sz w:val="24"/>
          <w:szCs w:val="24"/>
        </w:rPr>
        <w:t xml:space="preserve"> </w:t>
      </w:r>
      <w:r w:rsidR="004A3E3A" w:rsidRPr="00191B14">
        <w:rPr>
          <w:rFonts w:ascii="Times New Roman" w:hAnsi="Times New Roman" w:cs="Times New Roman"/>
          <w:sz w:val="24"/>
          <w:szCs w:val="24"/>
        </w:rPr>
        <w:t xml:space="preserve">is expected to alter </w:t>
      </w:r>
      <w:r w:rsidR="007D2CEA" w:rsidRPr="00191B14">
        <w:rPr>
          <w:rFonts w:ascii="Times New Roman" w:hAnsi="Times New Roman" w:cs="Times New Roman"/>
          <w:sz w:val="24"/>
          <w:szCs w:val="24"/>
        </w:rPr>
        <w:t>species</w:t>
      </w:r>
      <w:r w:rsidR="00742FD2" w:rsidRPr="00191B14">
        <w:rPr>
          <w:rFonts w:ascii="Times New Roman" w:hAnsi="Times New Roman" w:cs="Times New Roman"/>
          <w:sz w:val="24"/>
          <w:szCs w:val="24"/>
        </w:rPr>
        <w:t xml:space="preserve"> assemblages through processes of environmental filtering and species interactions</w:t>
      </w:r>
      <w:r w:rsidR="008872B9" w:rsidRPr="00191B14">
        <w:rPr>
          <w:rFonts w:ascii="Times New Roman" w:hAnsi="Times New Roman" w:cs="Times New Roman"/>
          <w:sz w:val="24"/>
          <w:szCs w:val="24"/>
        </w:rPr>
        <w:t xml:space="preserve"> </w:t>
      </w:r>
      <w:r w:rsidR="00742FD2" w:rsidRPr="00191B14">
        <w:rPr>
          <w:rFonts w:ascii="Times New Roman" w:hAnsi="Times New Roman" w:cs="Times New Roman"/>
          <w:sz w:val="24"/>
          <w:szCs w:val="24"/>
        </w:rPr>
        <w:fldChar w:fldCharType="begin"/>
      </w:r>
      <w:r w:rsidR="00742FD2" w:rsidRPr="00191B14">
        <w:rPr>
          <w:rFonts w:ascii="Times New Roman" w:hAnsi="Times New Roman" w:cs="Times New Roman"/>
          <w:sz w:val="24"/>
          <w:szCs w:val="24"/>
        </w:rPr>
        <w:instrText xml:space="preserve"> ADDIN ZOTERO_ITEM CSL_CITATION {"citationID":"guJ8PXU3","properties":{"formattedCitation":"(Maire et al. 2012)","plainCitation":"(Maire et al. 2012)","noteIndex":0},"citationItems":[{"id":1726,"uris":["http://zotero.org/users/10036252/items/5ZZ57EF3"],"itemData":{"id":1726,"type":"article-journal","abstract":"Deterministic niche-based processes have been proposed to explain species relative abundance within communities but lead to different predictions: habitat filtering (HF) predicts dominant species to exhibit similar traits while niche differentiation (ND) requires that species have dissimilar traits to coexist. Using a multiple trait-based approach, we evaluated the relative roles of HF and ND in determining species abundances in productive grasslands. Four dimensions of the functional niche of 12 co-occurring grass species were identified using 28 plant functional traits. Using this description of the species niche, we investigated patterns of functional similarity and dissimilarity and linked them to abundance in randomly assembled six-species communities subjected to fertilization/disturbance treatments. Our results suggest that HF and ND jointly determined species abundance by acting on contrasting niche dimensions. The effect of HF decreased relative to ND with increasing disturbance and decreasing fertilization. Dominant species exhibited similar traits in communities whereas dissimilarity favored the coexistence of rare species with dominants by decreasing inter-specific competition. This stabilizing effect on diversity was suggested by a negative relationship between species over-yielding and relative abundance. We discuss the importance of considering independent dimensions of functional niche to better understand species abundance and coexistence within communities.","container-title":"New Phytologist","DOI":"10.1111/j.1469-8137.2012.04287.x","ISSN":"1469-8137","issue":"2","language":"en","license":"© 2012 INRA. New Phytologist © 2012 New Phytologist Trust","note":"_eprint: https://onlinelibrary.wiley.com/doi/pdf/10.1111/j.1469-8137.2012.04287.x","page":"497-509","source":"Wiley Online Library","title":"Habitat filtering and niche differentiation jointly explain species relative abundance within grassland communities along fertility and disturbance gradients","volume":"196","author":[{"family":"Maire","given":"Vincent"},{"family":"Gross","given":"Nicolas"},{"family":"Börger","given":"Luca"},{"family":"Proulx","given":"Raphaël"},{"family":"Wirth","given":"Christian"},{"family":"Pontes","given":"Laíse da Silveira"},{"family":"Soussana","given":"Jean-François"},{"family":"Louault","given":"Frédérique"}],"issued":{"date-parts":[["2012"]]}}}],"schema":"https://github.com/citation-style-language/schema/raw/master/csl-citation.json"} </w:instrText>
      </w:r>
      <w:r w:rsidR="00742FD2"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aire et al. 2012)</w:t>
      </w:r>
      <w:r w:rsidR="00742FD2" w:rsidRPr="00191B14">
        <w:rPr>
          <w:rFonts w:ascii="Times New Roman" w:hAnsi="Times New Roman" w:cs="Times New Roman"/>
          <w:sz w:val="24"/>
          <w:szCs w:val="24"/>
        </w:rPr>
        <w:fldChar w:fldCharType="end"/>
      </w:r>
      <w:r w:rsidR="004659FE">
        <w:rPr>
          <w:rFonts w:ascii="Times New Roman" w:hAnsi="Times New Roman" w:cs="Times New Roman"/>
          <w:sz w:val="24"/>
          <w:szCs w:val="24"/>
        </w:rPr>
        <w:t>. I</w:t>
      </w:r>
      <w:r w:rsidR="00B15041" w:rsidRPr="00191B14">
        <w:rPr>
          <w:rFonts w:ascii="Times New Roman" w:hAnsi="Times New Roman" w:cs="Times New Roman"/>
          <w:sz w:val="24"/>
          <w:szCs w:val="24"/>
        </w:rPr>
        <w:t>mportantly,</w:t>
      </w:r>
      <w:r w:rsidR="004659FE">
        <w:rPr>
          <w:rFonts w:ascii="Times New Roman" w:hAnsi="Times New Roman" w:cs="Times New Roman"/>
          <w:sz w:val="24"/>
          <w:szCs w:val="24"/>
        </w:rPr>
        <w:t xml:space="preserve"> </w:t>
      </w:r>
      <w:r w:rsidR="0072325E" w:rsidRPr="00191B14">
        <w:rPr>
          <w:rFonts w:ascii="Times New Roman" w:hAnsi="Times New Roman" w:cs="Times New Roman"/>
          <w:sz w:val="24"/>
          <w:szCs w:val="24"/>
        </w:rPr>
        <w:t>the responses</w:t>
      </w:r>
      <w:r w:rsidR="004659FE">
        <w:rPr>
          <w:rFonts w:ascii="Times New Roman" w:hAnsi="Times New Roman" w:cs="Times New Roman"/>
          <w:sz w:val="24"/>
          <w:szCs w:val="24"/>
        </w:rPr>
        <w:t xml:space="preserve"> of species assemblages</w:t>
      </w:r>
      <w:r w:rsidR="0072325E" w:rsidRPr="00191B14">
        <w:rPr>
          <w:rFonts w:ascii="Times New Roman" w:hAnsi="Times New Roman" w:cs="Times New Roman"/>
          <w:sz w:val="24"/>
          <w:szCs w:val="24"/>
        </w:rPr>
        <w:t xml:space="preserve"> are driven by functional identity rather than taxonomic identity</w:t>
      </w:r>
      <w:r w:rsidR="003242F2" w:rsidRPr="00191B14">
        <w:rPr>
          <w:rFonts w:ascii="Times New Roman" w:hAnsi="Times New Roman" w:cs="Times New Roman"/>
          <w:sz w:val="24"/>
          <w:szCs w:val="24"/>
        </w:rPr>
        <w:t xml:space="preserve"> </w:t>
      </w:r>
      <w:r w:rsidR="003242F2" w:rsidRPr="00191B14">
        <w:rPr>
          <w:rFonts w:ascii="Times New Roman" w:hAnsi="Times New Roman" w:cs="Times New Roman"/>
          <w:sz w:val="24"/>
          <w:szCs w:val="24"/>
        </w:rPr>
        <w:fldChar w:fldCharType="begin"/>
      </w:r>
      <w:r w:rsidR="003242F2" w:rsidRPr="00191B14">
        <w:rPr>
          <w:rFonts w:ascii="Times New Roman" w:hAnsi="Times New Roman" w:cs="Times New Roman"/>
          <w:sz w:val="24"/>
          <w:szCs w:val="24"/>
        </w:rPr>
        <w:instrText xml:space="preserve"> ADDIN ZOTERO_ITEM CSL_CITATION {"citationID":"idnS7Agh","properties":{"formattedCitation":"(McGill et al. 2006)","plainCitation":"(McGill et al. 2006)","noteIndex":0},"citationItems":[{"id":1708,"uris":["http://zotero.org/users/10036252/items/U8HCCKWL"],"itemData":{"id":1708,"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page":"178-185","source":"ScienceDirect","title":"Rebuilding community ecology from functional traits","volume":"21","author":[{"family":"McGill","given":"Brian J."},{"family":"Enquist","given":"Brian J."},{"family":"Weiher","given":"Evan"},{"family":"Westoby","given":"Mark"}],"issued":{"date-parts":[["2006",4,1]]}}}],"schema":"https://github.com/citation-style-language/schema/raw/master/csl-citation.json"} </w:instrText>
      </w:r>
      <w:r w:rsidR="003242F2"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cGill et al. 2006)</w:t>
      </w:r>
      <w:r w:rsidR="003242F2" w:rsidRPr="00191B14">
        <w:rPr>
          <w:rFonts w:ascii="Times New Roman" w:hAnsi="Times New Roman" w:cs="Times New Roman"/>
          <w:sz w:val="24"/>
          <w:szCs w:val="24"/>
        </w:rPr>
        <w:fldChar w:fldCharType="end"/>
      </w:r>
      <w:r w:rsidR="00742FD2" w:rsidRPr="00191B14">
        <w:rPr>
          <w:rFonts w:ascii="Times New Roman" w:hAnsi="Times New Roman" w:cs="Times New Roman"/>
          <w:sz w:val="24"/>
          <w:szCs w:val="24"/>
        </w:rPr>
        <w:t xml:space="preserve">. </w:t>
      </w:r>
      <w:commentRangeEnd w:id="12"/>
      <w:r w:rsidR="0018655B" w:rsidRPr="00191B14">
        <w:rPr>
          <w:rStyle w:val="CommentReference"/>
          <w:sz w:val="24"/>
          <w:szCs w:val="24"/>
        </w:rPr>
        <w:commentReference w:id="12"/>
      </w:r>
      <w:r w:rsidR="00742FD2" w:rsidRPr="00191B14">
        <w:rPr>
          <w:rFonts w:ascii="Times New Roman" w:hAnsi="Times New Roman" w:cs="Times New Roman"/>
          <w:sz w:val="24"/>
          <w:szCs w:val="24"/>
        </w:rPr>
        <w:t xml:space="preserve">Indeed, </w:t>
      </w:r>
      <w:r w:rsidR="007D2A0E" w:rsidRPr="00191B14">
        <w:rPr>
          <w:rFonts w:ascii="Times New Roman" w:hAnsi="Times New Roman" w:cs="Times New Roman"/>
          <w:sz w:val="24"/>
          <w:szCs w:val="24"/>
        </w:rPr>
        <w:t xml:space="preserve">Biswas and Mallik </w:t>
      </w:r>
      <w:r w:rsidR="007D2A0E"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mmzxKDZR","properties":{"formattedCitation":"(Biswas and Mallik 2011)","plainCitation":"(Biswas and Mallik 2011)","dontUpdate":true,"noteIndex":0},"citationItems":[{"id":1721,"uris":["http://zotero.org/users/10036252/items/78X28ZVU"],"itemData":{"id":1721,"type":"article-journal","abstract":"The relationship between species diversity and functional diversity is a fundamental topic in conservation ecology but its direct evaluation in naturally heterogeneous systems and its relationship with disturbance intensity is limited. We examined the relationship between taxonomy-based species diversity (in terms of richness and evenness) and trait-based functional diversity of riparian and upland vegetation and determined if the slopes of this relationship vary with disturbance intensity. We used data from riparian and upland plant communities subjected to three categorical disturbance intensities (low = uncut mature forests, intermediate = riparian buffers around clearcuts and riparian buffers around clearcuts + soil scarification, and high = clearcuts and clearcuts + soil scarification) along 24 small streams of boreal forests in northwestern Ontario, Canada. For all disturbance intensities and habitat types (riparian vs. upland), the relationships between species diversity and functional diversity were positive and non-zero, but the slopes of these relationships varied significantly with disturbance intensities. In species richness vs. functional richness relationship, the slopes were steep at low and high disturbances and relatively less steep at moderate disturbance; however, patterns were less clear in species evenness vs. functional evenness relationship. Differential distributions of species richness per trait were, in part, associated with this variation in slope. In richness (opposite for evenness), less steep slopes were associated with relatively uniform distribution of species richness per trait compared to non-uniform distribution at steep slopes, where competitive (low disturbance) and disturbance-tolerant (high disturbance) traits dominated. Our results confirm that species diversity is a good indicator of ecosystem stability but it depends on ecosystem disturbance history. More importantly, this study suggests that different components of species diversity (e.g., richness and evenness) and the distribution of species richness per trait together can summarize the stability of an ecosystem more accurately than prediction made from species diversity alone.","container-title":"Ecosphere","DOI":"10.1890/ES10-00206.1","ISSN":"2150-8925","issue":"4","language":"en","license":"Copyright: © 2011 Biswas and Mallik.","note":"_eprint: https://esajournals.onlinelibrary.wiley.com/doi/pdf/10.1890/ES10-00206.1","page":"art52","source":"Wiley Online Library","title":"Species diversity and functional diversity relationship varies with disturbance intensity","volume":"2","author":[{"family":"Biswas","given":"Shekhar R."},{"family":"Mallik","given":"Azim U."}],"issued":{"date-parts":[["2011"]]}}}],"schema":"https://github.com/citation-style-language/schema/raw/master/csl-citation.json"} </w:instrText>
      </w:r>
      <w:r w:rsidR="007D2A0E" w:rsidRPr="00191B14">
        <w:rPr>
          <w:rFonts w:ascii="Times New Roman" w:hAnsi="Times New Roman" w:cs="Times New Roman"/>
          <w:sz w:val="24"/>
          <w:szCs w:val="24"/>
        </w:rPr>
        <w:fldChar w:fldCharType="separate"/>
      </w:r>
      <w:r w:rsidR="007D2A0E" w:rsidRPr="00191B14">
        <w:rPr>
          <w:rFonts w:ascii="Times New Roman" w:hAnsi="Times New Roman" w:cs="Times New Roman"/>
          <w:sz w:val="24"/>
          <w:szCs w:val="24"/>
        </w:rPr>
        <w:t>(2011)</w:t>
      </w:r>
      <w:r w:rsidR="007D2A0E" w:rsidRPr="00191B14">
        <w:rPr>
          <w:rFonts w:ascii="Times New Roman" w:hAnsi="Times New Roman" w:cs="Times New Roman"/>
          <w:sz w:val="24"/>
          <w:szCs w:val="24"/>
        </w:rPr>
        <w:fldChar w:fldCharType="end"/>
      </w:r>
      <w:r w:rsidR="007D2A0E" w:rsidRPr="00191B14">
        <w:rPr>
          <w:rFonts w:ascii="Times New Roman" w:hAnsi="Times New Roman" w:cs="Times New Roman"/>
          <w:sz w:val="24"/>
          <w:szCs w:val="24"/>
        </w:rPr>
        <w:t xml:space="preserve"> found that disturbance severity altered the coupling of taxonomic and functional diversity in a boreal forest</w:t>
      </w:r>
      <w:r w:rsidR="007D2CEA" w:rsidRPr="00191B14">
        <w:rPr>
          <w:rFonts w:ascii="Times New Roman" w:hAnsi="Times New Roman" w:cs="Times New Roman"/>
          <w:sz w:val="24"/>
          <w:szCs w:val="24"/>
        </w:rPr>
        <w:t xml:space="preserve"> </w:t>
      </w:r>
      <w:r w:rsidR="007D2A0E" w:rsidRPr="00191B14">
        <w:rPr>
          <w:rFonts w:ascii="Times New Roman" w:hAnsi="Times New Roman" w:cs="Times New Roman"/>
          <w:sz w:val="24"/>
          <w:szCs w:val="24"/>
        </w:rPr>
        <w:t>and attributed this result to the differential filtering of</w:t>
      </w:r>
      <w:r w:rsidR="0029394D" w:rsidRPr="00191B14">
        <w:rPr>
          <w:rFonts w:ascii="Times New Roman" w:hAnsi="Times New Roman" w:cs="Times New Roman"/>
          <w:sz w:val="24"/>
          <w:szCs w:val="24"/>
        </w:rPr>
        <w:t xml:space="preserve"> </w:t>
      </w:r>
      <w:r w:rsidR="009B2452" w:rsidRPr="00191B14">
        <w:rPr>
          <w:rFonts w:ascii="Times New Roman" w:hAnsi="Times New Roman" w:cs="Times New Roman"/>
          <w:sz w:val="24"/>
          <w:szCs w:val="24"/>
        </w:rPr>
        <w:t xml:space="preserve">competitive, </w:t>
      </w:r>
      <w:r w:rsidR="0029394D" w:rsidRPr="00191B14">
        <w:rPr>
          <w:rFonts w:ascii="Times New Roman" w:hAnsi="Times New Roman" w:cs="Times New Roman"/>
          <w:sz w:val="24"/>
          <w:szCs w:val="24"/>
        </w:rPr>
        <w:t xml:space="preserve">generalist, </w:t>
      </w:r>
      <w:r w:rsidR="009B2452" w:rsidRPr="00191B14">
        <w:rPr>
          <w:rFonts w:ascii="Times New Roman" w:hAnsi="Times New Roman" w:cs="Times New Roman"/>
          <w:sz w:val="24"/>
          <w:szCs w:val="24"/>
        </w:rPr>
        <w:t xml:space="preserve">and </w:t>
      </w:r>
      <w:r w:rsidR="002D4899" w:rsidRPr="00191B14">
        <w:rPr>
          <w:rFonts w:ascii="Times New Roman" w:hAnsi="Times New Roman" w:cs="Times New Roman"/>
          <w:sz w:val="24"/>
          <w:szCs w:val="24"/>
        </w:rPr>
        <w:t>disturbance-tolerant</w:t>
      </w:r>
      <w:r w:rsidR="009B2452" w:rsidRPr="00191B14">
        <w:rPr>
          <w:rFonts w:ascii="Times New Roman" w:hAnsi="Times New Roman" w:cs="Times New Roman"/>
          <w:sz w:val="24"/>
          <w:szCs w:val="24"/>
        </w:rPr>
        <w:t xml:space="preserve"> </w:t>
      </w:r>
      <w:r w:rsidR="007D2A0E" w:rsidRPr="00191B14">
        <w:rPr>
          <w:rFonts w:ascii="Times New Roman" w:hAnsi="Times New Roman" w:cs="Times New Roman"/>
          <w:sz w:val="24"/>
          <w:szCs w:val="24"/>
        </w:rPr>
        <w:t>species along the disturbance gradient.</w:t>
      </w:r>
      <w:r w:rsidR="001767CD" w:rsidRPr="00191B14">
        <w:rPr>
          <w:rFonts w:ascii="Times New Roman" w:hAnsi="Times New Roman" w:cs="Times New Roman"/>
          <w:sz w:val="24"/>
          <w:szCs w:val="24"/>
        </w:rPr>
        <w:t xml:space="preserve"> </w:t>
      </w:r>
      <w:r w:rsidR="00756714" w:rsidRPr="00191B14">
        <w:rPr>
          <w:rFonts w:ascii="Times New Roman" w:hAnsi="Times New Roman" w:cs="Times New Roman"/>
          <w:color w:val="FF0000"/>
          <w:sz w:val="24"/>
          <w:szCs w:val="24"/>
        </w:rPr>
        <w:t xml:space="preserve"> </w:t>
      </w:r>
      <w:commentRangeStart w:id="13"/>
      <w:commentRangeStart w:id="14"/>
      <w:r w:rsidR="00756714" w:rsidRPr="00191B14">
        <w:rPr>
          <w:rFonts w:ascii="Times New Roman" w:hAnsi="Times New Roman" w:cs="Times New Roman"/>
          <w:color w:val="FF0000"/>
          <w:sz w:val="24"/>
          <w:szCs w:val="24"/>
        </w:rPr>
        <w:t>example</w:t>
      </w:r>
      <w:commentRangeEnd w:id="13"/>
      <w:r w:rsidR="0018655B" w:rsidRPr="00191B14">
        <w:rPr>
          <w:rFonts w:ascii="Times New Roman" w:hAnsi="Times New Roman" w:cs="Times New Roman"/>
          <w:color w:val="FF0000"/>
          <w:sz w:val="24"/>
          <w:szCs w:val="24"/>
        </w:rPr>
        <w:t>…just preserving the comment</w:t>
      </w:r>
      <w:r w:rsidR="006625FA" w:rsidRPr="00191B14">
        <w:rPr>
          <w:rStyle w:val="CommentReference"/>
          <w:color w:val="FF0000"/>
          <w:sz w:val="24"/>
          <w:szCs w:val="24"/>
        </w:rPr>
        <w:commentReference w:id="13"/>
      </w:r>
      <w:commentRangeEnd w:id="14"/>
      <w:r w:rsidR="006625FA" w:rsidRPr="00191B14">
        <w:rPr>
          <w:rStyle w:val="CommentReference"/>
          <w:color w:val="FF0000"/>
          <w:sz w:val="24"/>
          <w:szCs w:val="24"/>
        </w:rPr>
        <w:commentReference w:id="14"/>
      </w:r>
    </w:p>
    <w:p w14:paraId="44DC7679" w14:textId="5194A073" w:rsidR="002316B8" w:rsidRPr="00191B14" w:rsidRDefault="00DD7A2A"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sz w:val="24"/>
          <w:szCs w:val="24"/>
        </w:rPr>
        <w:tab/>
      </w:r>
      <w:r w:rsidR="002316B8" w:rsidRPr="00191B14">
        <w:rPr>
          <w:rFonts w:ascii="Times New Roman" w:hAnsi="Times New Roman" w:cs="Times New Roman"/>
          <w:color w:val="000000" w:themeColor="text1"/>
          <w:sz w:val="24"/>
          <w:szCs w:val="24"/>
        </w:rPr>
        <w:t xml:space="preserve">We use a null model approach to study local-scale changes in </w:t>
      </w:r>
      <w:r w:rsidR="00C45B91" w:rsidRPr="00191B14">
        <w:rPr>
          <w:rFonts w:ascii="Times New Roman" w:hAnsi="Times New Roman" w:cs="Times New Roman"/>
          <w:color w:val="000000" w:themeColor="text1"/>
          <w:sz w:val="24"/>
          <w:szCs w:val="24"/>
        </w:rPr>
        <w:t>community assembly</w:t>
      </w:r>
      <w:r w:rsidR="002316B8" w:rsidRPr="00191B14">
        <w:rPr>
          <w:rFonts w:ascii="Times New Roman" w:hAnsi="Times New Roman" w:cs="Times New Roman"/>
          <w:color w:val="000000" w:themeColor="text1"/>
          <w:sz w:val="24"/>
          <w:szCs w:val="24"/>
        </w:rPr>
        <w:t xml:space="preserve"> across a burn severity gradient in the understory community of a fire-adapted ponderosa forest ecosystem. Using repeated measures of both taxonomic and functional beta diversity, we measure the effect of burn severity on post-fire community assembly trajectories. </w:t>
      </w:r>
      <w:r w:rsidR="00E04406" w:rsidRPr="00191B14">
        <w:rPr>
          <w:rFonts w:ascii="Times New Roman" w:hAnsi="Times New Roman" w:cs="Times New Roman"/>
          <w:color w:val="000000" w:themeColor="text1"/>
          <w:sz w:val="24"/>
          <w:szCs w:val="24"/>
        </w:rPr>
        <w:t>We also</w:t>
      </w:r>
      <w:r w:rsidR="00C91779" w:rsidRPr="00191B14">
        <w:rPr>
          <w:rFonts w:ascii="Times New Roman" w:hAnsi="Times New Roman" w:cs="Times New Roman"/>
          <w:color w:val="000000" w:themeColor="text1"/>
          <w:sz w:val="24"/>
          <w:szCs w:val="24"/>
        </w:rPr>
        <w:t xml:space="preserve"> </w:t>
      </w:r>
      <w:r w:rsidR="00C91779" w:rsidRPr="00191B14">
        <w:rPr>
          <w:rFonts w:ascii="Times New Roman" w:hAnsi="Times New Roman" w:cs="Times New Roman"/>
          <w:color w:val="000000" w:themeColor="text1"/>
          <w:sz w:val="24"/>
          <w:szCs w:val="24"/>
        </w:rPr>
        <w:lastRenderedPageBreak/>
        <w:t xml:space="preserve">measure the </w:t>
      </w:r>
      <w:r w:rsidR="00B15041" w:rsidRPr="00191B14">
        <w:rPr>
          <w:rFonts w:ascii="Times New Roman" w:hAnsi="Times New Roman" w:cs="Times New Roman"/>
          <w:color w:val="000000" w:themeColor="text1"/>
          <w:sz w:val="24"/>
          <w:szCs w:val="24"/>
        </w:rPr>
        <w:t>coupling</w:t>
      </w:r>
      <w:r w:rsidR="00C91779" w:rsidRPr="00191B14">
        <w:rPr>
          <w:rFonts w:ascii="Times New Roman" w:hAnsi="Times New Roman" w:cs="Times New Roman"/>
          <w:color w:val="000000" w:themeColor="text1"/>
          <w:sz w:val="24"/>
          <w:szCs w:val="24"/>
        </w:rPr>
        <w:t xml:space="preserve"> of taxonomic and functional diversity </w:t>
      </w:r>
      <w:r w:rsidR="00411C88" w:rsidRPr="00191B14">
        <w:rPr>
          <w:rFonts w:ascii="Times New Roman" w:hAnsi="Times New Roman" w:cs="Times New Roman"/>
          <w:color w:val="000000" w:themeColor="text1"/>
          <w:sz w:val="24"/>
          <w:szCs w:val="24"/>
        </w:rPr>
        <w:t xml:space="preserve">across the burn severity gradient </w:t>
      </w:r>
      <w:r w:rsidR="00C91779" w:rsidRPr="00191B14">
        <w:rPr>
          <w:rFonts w:ascii="Times New Roman" w:hAnsi="Times New Roman" w:cs="Times New Roman"/>
          <w:color w:val="000000" w:themeColor="text1"/>
          <w:sz w:val="24"/>
          <w:szCs w:val="24"/>
        </w:rPr>
        <w:t>through time. Finally, we compare the compositional outcomes of community assembly</w:t>
      </w:r>
      <w:r w:rsidR="000E0F78" w:rsidRPr="00191B14">
        <w:rPr>
          <w:rFonts w:ascii="Times New Roman" w:hAnsi="Times New Roman" w:cs="Times New Roman"/>
          <w:color w:val="000000" w:themeColor="text1"/>
          <w:sz w:val="24"/>
          <w:szCs w:val="24"/>
        </w:rPr>
        <w:t xml:space="preserve"> a</w:t>
      </w:r>
      <w:r w:rsidR="00411C88" w:rsidRPr="00191B14">
        <w:rPr>
          <w:rFonts w:ascii="Times New Roman" w:hAnsi="Times New Roman" w:cs="Times New Roman"/>
          <w:color w:val="000000" w:themeColor="text1"/>
          <w:sz w:val="24"/>
          <w:szCs w:val="24"/>
        </w:rPr>
        <w:t>cross</w:t>
      </w:r>
      <w:r w:rsidR="000E0F78" w:rsidRPr="00191B14">
        <w:rPr>
          <w:rFonts w:ascii="Times New Roman" w:hAnsi="Times New Roman" w:cs="Times New Roman"/>
          <w:color w:val="000000" w:themeColor="text1"/>
          <w:sz w:val="24"/>
          <w:szCs w:val="24"/>
        </w:rPr>
        <w:t xml:space="preserve"> the burn severity gradient</w:t>
      </w:r>
      <w:r w:rsidR="00C91779" w:rsidRPr="00191B14">
        <w:rPr>
          <w:rFonts w:ascii="Times New Roman" w:hAnsi="Times New Roman" w:cs="Times New Roman"/>
          <w:color w:val="000000" w:themeColor="text1"/>
          <w:sz w:val="24"/>
          <w:szCs w:val="24"/>
        </w:rPr>
        <w:t xml:space="preserve"> four years following fire. </w:t>
      </w:r>
      <w:r w:rsidR="002316B8" w:rsidRPr="00191B14">
        <w:rPr>
          <w:rFonts w:ascii="Times New Roman" w:hAnsi="Times New Roman" w:cs="Times New Roman"/>
          <w:color w:val="000000" w:themeColor="text1"/>
          <w:sz w:val="24"/>
          <w:szCs w:val="24"/>
        </w:rPr>
        <w:t xml:space="preserve">We predict that: </w:t>
      </w:r>
    </w:p>
    <w:p w14:paraId="58B9E303" w14:textId="77777777" w:rsidR="002316B8" w:rsidRPr="00191B14" w:rsidRDefault="002316B8"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1) the trajectory of community assembly processes will change as fire severity increases;</w:t>
      </w:r>
    </w:p>
    <w:p w14:paraId="6E46C8DF" w14:textId="77777777" w:rsidR="002316B8" w:rsidRPr="00191B14" w:rsidRDefault="002316B8"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 xml:space="preserve">2) high severity fire will decouple taxonomic and functional diversity; and </w:t>
      </w:r>
    </w:p>
    <w:p w14:paraId="4BD819B4" w14:textId="2153A692" w:rsidR="00DD7A2A" w:rsidRPr="00191B14" w:rsidRDefault="002316B8" w:rsidP="006A74FA">
      <w:pPr>
        <w:spacing w:line="480" w:lineRule="auto"/>
        <w:rPr>
          <w:rFonts w:ascii="Times New Roman" w:hAnsi="Times New Roman" w:cs="Times New Roman"/>
          <w:sz w:val="24"/>
          <w:szCs w:val="24"/>
        </w:rPr>
      </w:pPr>
      <w:r w:rsidRPr="00191B14">
        <w:rPr>
          <w:rFonts w:ascii="Times New Roman" w:hAnsi="Times New Roman" w:cs="Times New Roman"/>
          <w:color w:val="000000" w:themeColor="text1"/>
          <w:sz w:val="24"/>
          <w:szCs w:val="24"/>
        </w:rPr>
        <w:t>3) altered assembly processes and taxonomic-functional decoupling will be associated with altered</w:t>
      </w:r>
      <w:r w:rsidR="00224876" w:rsidRPr="00191B14">
        <w:rPr>
          <w:rFonts w:ascii="Times New Roman" w:hAnsi="Times New Roman" w:cs="Times New Roman"/>
          <w:color w:val="000000" w:themeColor="text1"/>
          <w:sz w:val="24"/>
          <w:szCs w:val="24"/>
        </w:rPr>
        <w:t xml:space="preserve"> taxonomic and functional</w:t>
      </w:r>
      <w:r w:rsidRPr="00191B14">
        <w:rPr>
          <w:rFonts w:ascii="Times New Roman" w:hAnsi="Times New Roman" w:cs="Times New Roman"/>
          <w:color w:val="000000" w:themeColor="text1"/>
          <w:sz w:val="24"/>
          <w:szCs w:val="24"/>
        </w:rPr>
        <w:t xml:space="preserve"> outcomes.</w:t>
      </w:r>
    </w:p>
    <w:p w14:paraId="7AFEEE88" w14:textId="487B516A"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METHODS</w:t>
      </w:r>
    </w:p>
    <w:bookmarkEnd w:id="1"/>
    <w:p w14:paraId="2111D15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Study Site</w:t>
      </w:r>
    </w:p>
    <w:p w14:paraId="4397D848" w14:textId="61E0240F"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This study was conducted within and immediately adjacent to the perimeter of the 2019 Museum Fire, located approximately 1.6 km north of Flagstaff, Arizona, USA (</w:t>
      </w:r>
      <w:r w:rsidR="00D33877" w:rsidRPr="00191B14">
        <w:rPr>
          <w:rFonts w:ascii="Times New Roman" w:hAnsi="Times New Roman" w:cs="Times New Roman"/>
          <w:sz w:val="24"/>
          <w:szCs w:val="24"/>
        </w:rPr>
        <w:t>35.252169, -111.634913 WGS84</w:t>
      </w:r>
      <w:r w:rsidRPr="00191B14">
        <w:rPr>
          <w:rFonts w:ascii="Times New Roman" w:hAnsi="Times New Roman" w:cs="Times New Roman"/>
          <w:sz w:val="24"/>
          <w:szCs w:val="24"/>
        </w:rPr>
        <w:t xml:space="preserve">). This fire burned in late July of 2019, with a total of 793.6 hectares burned. The Museum Fire was </w:t>
      </w:r>
      <w:r w:rsidR="00D33877" w:rsidRPr="00191B14">
        <w:rPr>
          <w:rFonts w:ascii="Times New Roman" w:hAnsi="Times New Roman" w:cs="Times New Roman"/>
          <w:sz w:val="24"/>
          <w:szCs w:val="24"/>
        </w:rPr>
        <w:t xml:space="preserve">a mixed-severity fire and was </w:t>
      </w:r>
      <w:r w:rsidRPr="00191B14">
        <w:rPr>
          <w:rFonts w:ascii="Times New Roman" w:hAnsi="Times New Roman" w:cs="Times New Roman"/>
          <w:sz w:val="24"/>
          <w:szCs w:val="24"/>
        </w:rPr>
        <w:t xml:space="preserve">characterized by patches of varying severity, </w:t>
      </w:r>
      <w:r w:rsidR="00D33877" w:rsidRPr="00191B14">
        <w:rPr>
          <w:rFonts w:ascii="Times New Roman" w:hAnsi="Times New Roman" w:cs="Times New Roman"/>
          <w:sz w:val="24"/>
          <w:szCs w:val="24"/>
        </w:rPr>
        <w:t>including</w:t>
      </w:r>
      <w:r w:rsidRPr="00191B14">
        <w:rPr>
          <w:rFonts w:ascii="Times New Roman" w:hAnsi="Times New Roman" w:cs="Times New Roman"/>
          <w:sz w:val="24"/>
          <w:szCs w:val="24"/>
        </w:rPr>
        <w:t xml:space="preserve"> very low-, low-, moderate-, and high-severity patches present (USDA Forest Service, 2019)</w:t>
      </w:r>
      <w:r w:rsidR="006625FA" w:rsidRPr="00191B14">
        <w:rPr>
          <w:rFonts w:ascii="Times New Roman" w:hAnsi="Times New Roman" w:cs="Times New Roman"/>
          <w:sz w:val="24"/>
          <w:szCs w:val="24"/>
        </w:rPr>
        <w:t xml:space="preserve"> and did not receive any seeding treatments post-fire</w:t>
      </w:r>
      <w:r w:rsidRPr="00191B14">
        <w:rPr>
          <w:rFonts w:ascii="Times New Roman" w:hAnsi="Times New Roman" w:cs="Times New Roman"/>
          <w:sz w:val="24"/>
          <w:szCs w:val="24"/>
        </w:rPr>
        <w:t xml:space="preserve">. </w:t>
      </w:r>
      <w:r w:rsidR="00D33877" w:rsidRPr="00191B14">
        <w:rPr>
          <w:rFonts w:ascii="Times New Roman" w:hAnsi="Times New Roman" w:cs="Times New Roman"/>
          <w:sz w:val="24"/>
          <w:szCs w:val="24"/>
        </w:rPr>
        <w:t>The canopy is dominated by</w:t>
      </w:r>
      <w:r w:rsidRPr="00191B14">
        <w:rPr>
          <w:rFonts w:ascii="Times New Roman" w:hAnsi="Times New Roman" w:cs="Times New Roman"/>
          <w:sz w:val="24"/>
          <w:szCs w:val="24"/>
        </w:rPr>
        <w:t xml:space="preserve"> </w:t>
      </w:r>
      <w:r w:rsidRPr="00191B14">
        <w:rPr>
          <w:rFonts w:ascii="Times New Roman" w:hAnsi="Times New Roman" w:cs="Times New Roman"/>
          <w:i/>
          <w:iCs/>
          <w:sz w:val="24"/>
          <w:szCs w:val="24"/>
        </w:rPr>
        <w:t>Pinus ponderosa</w:t>
      </w:r>
      <w:r w:rsidR="00D33877" w:rsidRPr="00191B14">
        <w:rPr>
          <w:rFonts w:ascii="Times New Roman" w:hAnsi="Times New Roman" w:cs="Times New Roman"/>
          <w:sz w:val="24"/>
          <w:szCs w:val="24"/>
        </w:rPr>
        <w:t xml:space="preserve"> and </w:t>
      </w:r>
      <w:r w:rsidRPr="00191B14">
        <w:rPr>
          <w:rFonts w:ascii="Times New Roman" w:hAnsi="Times New Roman" w:cs="Times New Roman"/>
          <w:i/>
          <w:iCs/>
          <w:sz w:val="24"/>
          <w:szCs w:val="24"/>
        </w:rPr>
        <w:t xml:space="preserve">Quercus </w:t>
      </w:r>
      <w:proofErr w:type="spellStart"/>
      <w:r w:rsidRPr="00191B14">
        <w:rPr>
          <w:rFonts w:ascii="Times New Roman" w:hAnsi="Times New Roman" w:cs="Times New Roman"/>
          <w:i/>
          <w:iCs/>
          <w:sz w:val="24"/>
          <w:szCs w:val="24"/>
        </w:rPr>
        <w:t>gambelii</w:t>
      </w:r>
      <w:proofErr w:type="spellEnd"/>
      <w:r w:rsidRPr="00191B14">
        <w:rPr>
          <w:rFonts w:ascii="Times New Roman" w:hAnsi="Times New Roman" w:cs="Times New Roman"/>
          <w:sz w:val="24"/>
          <w:szCs w:val="24"/>
        </w:rPr>
        <w:t xml:space="preserve"> </w:t>
      </w:r>
      <w:r w:rsidR="00D33877" w:rsidRPr="00191B14">
        <w:rPr>
          <w:rFonts w:ascii="Times New Roman" w:hAnsi="Times New Roman" w:cs="Times New Roman"/>
          <w:sz w:val="24"/>
          <w:szCs w:val="24"/>
        </w:rPr>
        <w:t xml:space="preserve">with </w:t>
      </w:r>
      <w:r w:rsidRPr="00191B14">
        <w:rPr>
          <w:rFonts w:ascii="Times New Roman" w:hAnsi="Times New Roman" w:cs="Times New Roman"/>
          <w:i/>
          <w:iCs/>
          <w:sz w:val="24"/>
          <w:szCs w:val="24"/>
        </w:rPr>
        <w:t xml:space="preserve">Juniperus </w:t>
      </w:r>
      <w:proofErr w:type="spellStart"/>
      <w:r w:rsidRPr="00191B14">
        <w:rPr>
          <w:rFonts w:ascii="Times New Roman" w:hAnsi="Times New Roman" w:cs="Times New Roman"/>
          <w:i/>
          <w:iCs/>
          <w:sz w:val="24"/>
          <w:szCs w:val="24"/>
        </w:rPr>
        <w:t>deppeana</w:t>
      </w:r>
      <w:proofErr w:type="spellEnd"/>
      <w:r w:rsidRPr="00191B14">
        <w:rPr>
          <w:rFonts w:ascii="Times New Roman" w:hAnsi="Times New Roman" w:cs="Times New Roman"/>
          <w:sz w:val="24"/>
          <w:szCs w:val="24"/>
        </w:rPr>
        <w:t xml:space="preserve">, </w:t>
      </w:r>
      <w:r w:rsidRPr="00191B14">
        <w:rPr>
          <w:rFonts w:ascii="Times New Roman" w:hAnsi="Times New Roman" w:cs="Times New Roman"/>
          <w:i/>
          <w:iCs/>
          <w:sz w:val="24"/>
          <w:szCs w:val="24"/>
        </w:rPr>
        <w:t xml:space="preserve">Pinus </w:t>
      </w:r>
      <w:proofErr w:type="spellStart"/>
      <w:r w:rsidRPr="00191B14">
        <w:rPr>
          <w:rFonts w:ascii="Times New Roman" w:hAnsi="Times New Roman" w:cs="Times New Roman"/>
          <w:i/>
          <w:iCs/>
          <w:sz w:val="24"/>
          <w:szCs w:val="24"/>
        </w:rPr>
        <w:t>strobiformis</w:t>
      </w:r>
      <w:proofErr w:type="spellEnd"/>
      <w:r w:rsidR="00D33877"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and </w:t>
      </w:r>
      <w:r w:rsidRPr="00191B14">
        <w:rPr>
          <w:rFonts w:ascii="Times New Roman" w:hAnsi="Times New Roman" w:cs="Times New Roman"/>
          <w:i/>
          <w:iCs/>
          <w:sz w:val="24"/>
          <w:szCs w:val="24"/>
        </w:rPr>
        <w:t xml:space="preserve">Pseudotsuga </w:t>
      </w:r>
      <w:proofErr w:type="spellStart"/>
      <w:r w:rsidRPr="00191B14">
        <w:rPr>
          <w:rFonts w:ascii="Times New Roman" w:hAnsi="Times New Roman" w:cs="Times New Roman"/>
          <w:i/>
          <w:iCs/>
          <w:sz w:val="24"/>
          <w:szCs w:val="24"/>
        </w:rPr>
        <w:t>menziesii</w:t>
      </w:r>
      <w:proofErr w:type="spellEnd"/>
      <w:r w:rsidR="00D33877" w:rsidRPr="00191B14">
        <w:rPr>
          <w:rFonts w:ascii="Times New Roman" w:hAnsi="Times New Roman" w:cs="Times New Roman"/>
          <w:i/>
          <w:iCs/>
          <w:sz w:val="24"/>
          <w:szCs w:val="24"/>
        </w:rPr>
        <w:t xml:space="preserve"> </w:t>
      </w:r>
      <w:r w:rsidR="00D33877" w:rsidRPr="00191B14">
        <w:rPr>
          <w:rFonts w:ascii="Times New Roman" w:hAnsi="Times New Roman" w:cs="Times New Roman"/>
          <w:sz w:val="24"/>
          <w:szCs w:val="24"/>
        </w:rPr>
        <w:t>interspersed</w:t>
      </w:r>
      <w:r w:rsidRPr="00191B14">
        <w:rPr>
          <w:rFonts w:ascii="Times New Roman" w:hAnsi="Times New Roman" w:cs="Times New Roman"/>
          <w:sz w:val="24"/>
          <w:szCs w:val="24"/>
        </w:rPr>
        <w:t xml:space="preserve">. Elevations within the </w:t>
      </w:r>
      <w:r w:rsidR="00D33877" w:rsidRPr="00191B14">
        <w:rPr>
          <w:rFonts w:ascii="Times New Roman" w:hAnsi="Times New Roman" w:cs="Times New Roman"/>
          <w:sz w:val="24"/>
          <w:szCs w:val="24"/>
        </w:rPr>
        <w:t>burn scar</w:t>
      </w:r>
      <w:r w:rsidRPr="00191B14">
        <w:rPr>
          <w:rFonts w:ascii="Times New Roman" w:hAnsi="Times New Roman" w:cs="Times New Roman"/>
          <w:sz w:val="24"/>
          <w:szCs w:val="24"/>
        </w:rPr>
        <w:t xml:space="preserve"> range from approximately 2240 m to approximately 2760 m above sea level. </w:t>
      </w:r>
      <w:r w:rsidR="00D33877" w:rsidRPr="00191B14">
        <w:rPr>
          <w:rFonts w:ascii="Times New Roman" w:hAnsi="Times New Roman" w:cs="Times New Roman"/>
          <w:sz w:val="24"/>
          <w:szCs w:val="24"/>
        </w:rPr>
        <w:t>Our r</w:t>
      </w:r>
      <w:r w:rsidRPr="00191B14">
        <w:rPr>
          <w:rFonts w:ascii="Times New Roman" w:hAnsi="Times New Roman" w:cs="Times New Roman"/>
          <w:sz w:val="24"/>
          <w:szCs w:val="24"/>
        </w:rPr>
        <w:t xml:space="preserve">esearch plots were monumented at lower elevations within this range, </w:t>
      </w:r>
      <w:r w:rsidR="003F5366" w:rsidRPr="00191B14">
        <w:rPr>
          <w:rFonts w:ascii="Times New Roman" w:hAnsi="Times New Roman" w:cs="Times New Roman"/>
          <w:sz w:val="24"/>
          <w:szCs w:val="24"/>
        </w:rPr>
        <w:t>between</w:t>
      </w:r>
      <w:r w:rsidRPr="00191B14">
        <w:rPr>
          <w:rFonts w:ascii="Times New Roman" w:hAnsi="Times New Roman" w:cs="Times New Roman"/>
          <w:sz w:val="24"/>
          <w:szCs w:val="24"/>
        </w:rPr>
        <w:t xml:space="preserve"> 2251 </w:t>
      </w:r>
      <w:r w:rsidR="003F5366" w:rsidRPr="00191B14">
        <w:rPr>
          <w:rFonts w:ascii="Times New Roman" w:hAnsi="Times New Roman" w:cs="Times New Roman"/>
          <w:sz w:val="24"/>
          <w:szCs w:val="24"/>
        </w:rPr>
        <w:t>and</w:t>
      </w:r>
      <w:r w:rsidRPr="00191B14">
        <w:rPr>
          <w:rFonts w:ascii="Times New Roman" w:hAnsi="Times New Roman" w:cs="Times New Roman"/>
          <w:sz w:val="24"/>
          <w:szCs w:val="24"/>
        </w:rPr>
        <w:t xml:space="preserve"> 2328 m</w:t>
      </w:r>
      <w:r w:rsidR="003F5366" w:rsidRPr="00191B14">
        <w:rPr>
          <w:rFonts w:ascii="Times New Roman" w:hAnsi="Times New Roman" w:cs="Times New Roman"/>
          <w:sz w:val="24"/>
          <w:szCs w:val="24"/>
        </w:rPr>
        <w:t xml:space="preserve"> above sea level</w:t>
      </w:r>
      <w:r w:rsidRPr="00191B14">
        <w:rPr>
          <w:rFonts w:ascii="Times New Roman" w:hAnsi="Times New Roman" w:cs="Times New Roman"/>
          <w:sz w:val="24"/>
          <w:szCs w:val="24"/>
        </w:rPr>
        <w:t xml:space="preserve">. All plots were located on slopes with a southeasterly aspect, with slopes between 20 and 30 degrees. Soils are based on mixed igneous parent material, with both </w:t>
      </w:r>
      <w:proofErr w:type="spellStart"/>
      <w:r w:rsidRPr="00191B14">
        <w:rPr>
          <w:rFonts w:ascii="Times New Roman" w:hAnsi="Times New Roman" w:cs="Times New Roman"/>
          <w:sz w:val="24"/>
          <w:szCs w:val="24"/>
        </w:rPr>
        <w:t>Alfisol</w:t>
      </w:r>
      <w:proofErr w:type="spellEnd"/>
      <w:r w:rsidRPr="00191B14">
        <w:rPr>
          <w:rFonts w:ascii="Times New Roman" w:hAnsi="Times New Roman" w:cs="Times New Roman"/>
          <w:sz w:val="24"/>
          <w:szCs w:val="24"/>
        </w:rPr>
        <w:t xml:space="preserve"> and </w:t>
      </w:r>
      <w:proofErr w:type="spellStart"/>
      <w:r w:rsidRPr="00191B14">
        <w:rPr>
          <w:rFonts w:ascii="Times New Roman" w:hAnsi="Times New Roman" w:cs="Times New Roman"/>
          <w:sz w:val="24"/>
          <w:szCs w:val="24"/>
        </w:rPr>
        <w:t>Mollisol</w:t>
      </w:r>
      <w:proofErr w:type="spellEnd"/>
      <w:r w:rsidRPr="00191B14">
        <w:rPr>
          <w:rFonts w:ascii="Times New Roman" w:hAnsi="Times New Roman" w:cs="Times New Roman"/>
          <w:sz w:val="24"/>
          <w:szCs w:val="24"/>
        </w:rPr>
        <w:t xml:space="preserve"> soil orders.</w:t>
      </w:r>
    </w:p>
    <w:p w14:paraId="3351236A" w14:textId="579E66DD" w:rsidR="00A34C72" w:rsidRPr="00191B14" w:rsidRDefault="00771729" w:rsidP="006A74FA">
      <w:pPr>
        <w:spacing w:line="480" w:lineRule="auto"/>
        <w:ind w:firstLine="720"/>
        <w:rPr>
          <w:rFonts w:ascii="Times New Roman" w:hAnsi="Times New Roman" w:cs="Times New Roman"/>
          <w:strike/>
          <w:sz w:val="24"/>
          <w:szCs w:val="24"/>
        </w:rPr>
      </w:pPr>
      <w:r w:rsidRPr="00191B14">
        <w:rPr>
          <w:rFonts w:ascii="Times New Roman" w:hAnsi="Times New Roman" w:cs="Times New Roman"/>
          <w:sz w:val="24"/>
          <w:szCs w:val="24"/>
        </w:rPr>
        <w:lastRenderedPageBreak/>
        <w:t xml:space="preserve">The </w:t>
      </w:r>
      <w:r w:rsidR="00A34C72" w:rsidRPr="00191B14">
        <w:rPr>
          <w:rFonts w:ascii="Times New Roman" w:hAnsi="Times New Roman" w:cs="Times New Roman"/>
          <w:sz w:val="24"/>
          <w:szCs w:val="24"/>
        </w:rPr>
        <w:t>precipitation averages 5</w:t>
      </w:r>
      <w:r w:rsidRPr="00191B14">
        <w:rPr>
          <w:rFonts w:ascii="Times New Roman" w:hAnsi="Times New Roman" w:cs="Times New Roman"/>
          <w:sz w:val="24"/>
          <w:szCs w:val="24"/>
        </w:rPr>
        <w:t>2</w:t>
      </w:r>
      <w:r w:rsidR="00A34C72" w:rsidRPr="00191B14">
        <w:rPr>
          <w:rFonts w:ascii="Times New Roman" w:hAnsi="Times New Roman" w:cs="Times New Roman"/>
          <w:sz w:val="24"/>
          <w:szCs w:val="24"/>
        </w:rPr>
        <w:t>.</w:t>
      </w:r>
      <w:r w:rsidRPr="00191B14">
        <w:rPr>
          <w:rFonts w:ascii="Times New Roman" w:hAnsi="Times New Roman" w:cs="Times New Roman"/>
          <w:sz w:val="24"/>
          <w:szCs w:val="24"/>
        </w:rPr>
        <w:t>17</w:t>
      </w:r>
      <w:r w:rsidR="00A34C72" w:rsidRPr="00191B14">
        <w:rPr>
          <w:rFonts w:ascii="Times New Roman" w:hAnsi="Times New Roman" w:cs="Times New Roman"/>
          <w:sz w:val="24"/>
          <w:szCs w:val="24"/>
        </w:rPr>
        <w:t xml:space="preserve"> cm </w:t>
      </w:r>
      <w:r w:rsidR="009B4213" w:rsidRPr="00191B14">
        <w:rPr>
          <w:rFonts w:ascii="Times New Roman" w:hAnsi="Times New Roman" w:cs="Times New Roman"/>
          <w:sz w:val="24"/>
          <w:szCs w:val="24"/>
        </w:rPr>
        <w:fldChar w:fldCharType="begin"/>
      </w:r>
      <w:r w:rsidR="009B4213" w:rsidRPr="00191B14">
        <w:rPr>
          <w:rFonts w:ascii="Times New Roman" w:hAnsi="Times New Roman" w:cs="Times New Roman"/>
          <w:sz w:val="24"/>
          <w:szCs w:val="24"/>
        </w:rPr>
        <w:instrText xml:space="preserve"> ADDIN ZOTERO_ITEM CSL_CITATION {"citationID":"545k2qBy","properties":{"formattedCitation":"(National Weather Service 2025)","plainCitation":"(National Weather Service 2025)","noteIndex":0},"citationItems":[{"id":1673,"uris":["http://zotero.org/users/10036252/items/MZU6GQGH"],"itemData":{"id":1673,"type":"webpage","abstract":"Climate","language":"EN-US","license":"/disclaimer.php","note":"publisher: NOAA's National Weather Service","title":"NOWdata - NOAA Online Weather Data","URL":"https://www.weather.gov/wrh/Climate?wfo=fgz","author":[{"family":"National Weather Service","given":""}],"accessed":{"date-parts":[["2025",1,27]]},"issued":{"date-parts":[["2025"]]}}}],"schema":"https://github.com/citation-style-language/schema/raw/master/csl-citation.json"} </w:instrText>
      </w:r>
      <w:r w:rsidR="009B42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National Weather Service 2025)</w:t>
      </w:r>
      <w:r w:rsidR="009B4213"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 xml:space="preserve">, with a bimodal precipitation regime. An average of 28% of annual precipitation falls in winter, while 34% occurs in summer due to the southwestern monsoon </w:t>
      </w:r>
      <w:r w:rsidR="00BD2D07" w:rsidRPr="00191B14">
        <w:rPr>
          <w:rFonts w:ascii="Times New Roman" w:hAnsi="Times New Roman" w:cs="Times New Roman"/>
          <w:sz w:val="24"/>
          <w:szCs w:val="24"/>
        </w:rPr>
        <w:fldChar w:fldCharType="begin"/>
      </w:r>
      <w:r w:rsidR="00BD2D07" w:rsidRPr="00191B14">
        <w:rPr>
          <w:rFonts w:ascii="Times New Roman" w:hAnsi="Times New Roman" w:cs="Times New Roman"/>
          <w:sz w:val="24"/>
          <w:szCs w:val="24"/>
        </w:rPr>
        <w:instrText xml:space="preserve"> ADDIN ZOTERO_ITEM CSL_CITATION {"citationID":"gJxJkBur","properties":{"formattedCitation":"(Hereford 2007)","plainCitation":"(Hereford 2007)","noteIndex":0},"citationItems":[{"id":1671,"uris":["http://zotero.org/users/10036252/items/DA3N6JWM"],"itemData":{"id":1671,"type":"webpage","title":"Climate Variation at Flagstaff, Arizona -- 1950 to 2007: U.S. Geological Survey Open-File Report 2007-1410","URL":"https://pubs.usgs.gov/of/2007/1410/","author":[{"family":"Hereford","given":"Richard"}],"accessed":{"date-parts":[["2025",1,22]]},"issued":{"date-parts":[["2007"]]}}}],"schema":"https://github.com/citation-style-language/schema/raw/master/csl-citation.json"} </w:instrText>
      </w:r>
      <w:r w:rsidR="00BD2D07"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Hereford 2007)</w:t>
      </w:r>
      <w:r w:rsidR="00BD2D07"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 xml:space="preserve">. </w:t>
      </w:r>
      <w:r w:rsidRPr="00191B14">
        <w:rPr>
          <w:rFonts w:ascii="Times New Roman" w:hAnsi="Times New Roman" w:cs="Times New Roman"/>
          <w:sz w:val="24"/>
          <w:szCs w:val="24"/>
        </w:rPr>
        <w:t>The thirty-year (1993-2023) average maximum, minimum, and average temperatures are 33.33°C, -20.56°C, and 8.28°C, respectively</w:t>
      </w:r>
      <w:r w:rsidR="009B4213" w:rsidRPr="00191B14">
        <w:rPr>
          <w:rFonts w:ascii="Times New Roman" w:hAnsi="Times New Roman" w:cs="Times New Roman"/>
          <w:sz w:val="24"/>
          <w:szCs w:val="24"/>
        </w:rPr>
        <w:t xml:space="preserve"> </w:t>
      </w:r>
      <w:r w:rsidR="009B4213" w:rsidRPr="00191B14">
        <w:rPr>
          <w:rFonts w:ascii="Times New Roman" w:hAnsi="Times New Roman" w:cs="Times New Roman"/>
          <w:sz w:val="24"/>
          <w:szCs w:val="24"/>
        </w:rPr>
        <w:fldChar w:fldCharType="begin"/>
      </w:r>
      <w:r w:rsidR="009B4213" w:rsidRPr="00191B14">
        <w:rPr>
          <w:rFonts w:ascii="Times New Roman" w:hAnsi="Times New Roman" w:cs="Times New Roman"/>
          <w:sz w:val="24"/>
          <w:szCs w:val="24"/>
        </w:rPr>
        <w:instrText xml:space="preserve"> ADDIN ZOTERO_ITEM CSL_CITATION {"citationID":"l9pL9Xq4","properties":{"formattedCitation":"(National Weather Service 2025)","plainCitation":"(National Weather Service 2025)","noteIndex":0},"citationItems":[{"id":1673,"uris":["http://zotero.org/users/10036252/items/MZU6GQGH"],"itemData":{"id":1673,"type":"webpage","abstract":"Climate","language":"EN-US","license":"/disclaimer.php","note":"publisher: NOAA's National Weather Service","title":"NOWdata - NOAA Online Weather Data","URL":"https://www.weather.gov/wrh/Climate?wfo=fgz","author":[{"family":"National Weather Service","given":""}],"accessed":{"date-parts":[["2025",1,27]]},"issued":{"date-parts":[["2025"]]}}}],"schema":"https://github.com/citation-style-language/schema/raw/master/csl-citation.json"} </w:instrText>
      </w:r>
      <w:r w:rsidR="009B42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National Weather Service 2025)</w:t>
      </w:r>
      <w:r w:rsidR="009B4213" w:rsidRPr="00191B14">
        <w:rPr>
          <w:rFonts w:ascii="Times New Roman" w:hAnsi="Times New Roman" w:cs="Times New Roman"/>
          <w:sz w:val="24"/>
          <w:szCs w:val="24"/>
        </w:rPr>
        <w:fldChar w:fldCharType="end"/>
      </w:r>
      <w:r w:rsidRPr="00191B14">
        <w:rPr>
          <w:rFonts w:ascii="Times New Roman" w:hAnsi="Times New Roman" w:cs="Times New Roman"/>
          <w:sz w:val="24"/>
          <w:szCs w:val="24"/>
        </w:rPr>
        <w:t>.</w:t>
      </w:r>
      <w:r w:rsidR="009B4BC6" w:rsidRPr="00191B14">
        <w:rPr>
          <w:rFonts w:ascii="Times New Roman" w:hAnsi="Times New Roman" w:cs="Times New Roman"/>
          <w:sz w:val="24"/>
          <w:szCs w:val="24"/>
        </w:rPr>
        <w:t xml:space="preserve"> See </w:t>
      </w:r>
      <w:r w:rsidR="009B4BC6" w:rsidRPr="00191B14">
        <w:rPr>
          <w:rFonts w:ascii="Times New Roman" w:hAnsi="Times New Roman" w:cs="Times New Roman"/>
          <w:color w:val="FF0000"/>
          <w:sz w:val="24"/>
          <w:szCs w:val="24"/>
        </w:rPr>
        <w:t>Appendix</w:t>
      </w:r>
      <w:r w:rsidR="009B4BC6" w:rsidRPr="00191B14">
        <w:rPr>
          <w:rFonts w:ascii="Times New Roman" w:hAnsi="Times New Roman" w:cs="Times New Roman"/>
          <w:sz w:val="24"/>
          <w:szCs w:val="24"/>
        </w:rPr>
        <w:t xml:space="preserve"> for annual weather data.</w:t>
      </w:r>
    </w:p>
    <w:p w14:paraId="4AC86A8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Plot Establishment</w:t>
      </w:r>
    </w:p>
    <w:p w14:paraId="05AABE45" w14:textId="680D69A6"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Plots were established in May of 2020, 10 months following the fire. We established 60 4 m × 4 m research plots across the burn severity gradient, with 20 plots located within unburned (U), low-severity (L), and high-severity (H) burn areas. Unburned plots were located immediately outside of the burn perimeter and no further than 470 m from the edge of the fire perimeter. Burn severity classifications for these research plots were initially derived from the USDA Burned Area Emergency Response (BAER) map, which is based on Burned Area Reflectance Classification remote-sensing data that have been verified by field crews</w:t>
      </w:r>
      <w:r w:rsidR="00BC5A6E"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 </w:t>
      </w:r>
      <w:r w:rsidR="00BC5A6E"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4lviv8tu","properties":{"formattedCitation":"(Parsons et al. 2010; Noll and Malis-Clark 2020)","plainCitation":"(Parsons et al. 2010; Noll and Malis-Clark 2020)","noteIndex":0},"citationItems":[{"id":1679,"uris":["http://zotero.org/users/10036252/items/CACPBMCG"],"itemData":{"id":1679,"type":"article-journal","container-title":"Gen. Tech. Rep. RMRS-GTR-243. Fort Collins, CO: U.S. Department of Agriculture, Forest Service, Rocky Mountain Research Station. 49 p.","DOI":"10.2737/RMRS-GTR-243","language":"en","source":"research.fs.usda.gov","title":"Field guide for mapping post-fire soil burn severity","URL":"https://research.fs.usda.gov/treesearch/36236","volume":"243","author":[{"family":"Parsons","given":"Annette"},{"family":"Robichaud","given":"Peter R."},{"family":"Lewis","given":"Sarah A."},{"family":"Napper","given":"Carolyn"},{"family":"Clark","given":"Jess T."}],"accessed":{"date-parts":[["2025",1,27]]},"issued":{"date-parts":[["2010"]]}}},{"id":1677,"uris":["http://zotero.org/users/10036252/items/HNKJFTR7"],"itemData":{"id":1677,"type":"webpage","abstract":"Part 1 (July 9 Daily Sun) covered the huge community response to the Museum Fire. This column discusses the science being done by U.S. Forest Service and Northern Arizona University","container-title":"Arizona Daily Sun","language":"en","title":"Ask a Ranger: The Museum Fire, one year later, part two","title-short":"Ask a Ranger","URL":"https://azdailysun.com/news/local/enviro/ask-a-ranger-the-museum-fire-one-year-later-part-two/article_01b01126-8aa9-5240-b942-f39effe0fecf.html","author":[{"family":"Noll","given":"John"},{"family":"Malis-Clark","given":"Karen"}],"accessed":{"date-parts":[["2025",1,27]]},"issued":{"date-parts":[["2020",8,20]]}}}],"schema":"https://github.com/citation-style-language/schema/raw/master/csl-citation.json"} </w:instrText>
      </w:r>
      <w:r w:rsidR="00BC5A6E"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Parsons et al. 2010; Noll and Malis-Clark 2020)</w:t>
      </w:r>
      <w:r w:rsidR="00BC5A6E"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BAER classifications are based on relative change in soil organic matter and soil structure due to fire </w:t>
      </w:r>
      <w:r w:rsidR="00BC5A6E" w:rsidRPr="00191B14">
        <w:rPr>
          <w:rFonts w:ascii="Times New Roman" w:hAnsi="Times New Roman" w:cs="Times New Roman"/>
          <w:sz w:val="24"/>
          <w:szCs w:val="24"/>
        </w:rPr>
        <w:fldChar w:fldCharType="begin"/>
      </w:r>
      <w:r w:rsidR="00BC5A6E" w:rsidRPr="00191B14">
        <w:rPr>
          <w:rFonts w:ascii="Times New Roman" w:hAnsi="Times New Roman" w:cs="Times New Roman"/>
          <w:sz w:val="24"/>
          <w:szCs w:val="24"/>
        </w:rPr>
        <w:instrText xml:space="preserve"> ADDIN ZOTERO_ITEM CSL_CITATION {"citationID":"WcMUngBu","properties":{"formattedCitation":"(Keeley 2009)","plainCitation":"(Keeley 2009)","noteIndex":0},"citationItems":[{"id":1675,"uris":["http://zotero.org/users/10036252/items/F7UPKRCX"],"itemData":{"id":1675,"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container-title":"International Journal of Wildland Fire","DOI":"10.1071/WF07049","issue":"1","language":"en","page":"116-126","source":"pubs.usgs.gov","title":"Fire intensity, fire severity and burn severity: A brief review and suggested usage","title-short":"Fire intensity, fire severity and burn severity","volume":"18","author":[{"family":"Keeley","given":"J. E."}],"issued":{"date-parts":[["2009"]]}}}],"schema":"https://github.com/citation-style-language/schema/raw/master/csl-citation.json"} </w:instrText>
      </w:r>
      <w:r w:rsidR="00BC5A6E"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Keeley 2009)</w:t>
      </w:r>
      <w:r w:rsidR="00BC5A6E"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We confirmed burn severity classifications for each plot by visually assessing first-order fire severity effects in May 2020 including vegetation cover within plots, the presence of bare mineral soil within plots, and overstory mortality within an approximately 25-m radius of the center of each research plot. </w:t>
      </w:r>
      <w:r w:rsidR="00EF4305" w:rsidRPr="00191B14">
        <w:rPr>
          <w:rFonts w:ascii="Times New Roman" w:hAnsi="Times New Roman" w:cs="Times New Roman"/>
          <w:sz w:val="24"/>
          <w:szCs w:val="24"/>
        </w:rPr>
        <w:t xml:space="preserve">Indicators of low severity fire included extant understory vegetation, low bole scorch height, and less than 50% overstory mortality. </w:t>
      </w:r>
      <w:r w:rsidRPr="00191B14">
        <w:rPr>
          <w:rFonts w:ascii="Times New Roman" w:hAnsi="Times New Roman" w:cs="Times New Roman"/>
          <w:sz w:val="24"/>
          <w:szCs w:val="24"/>
        </w:rPr>
        <w:t xml:space="preserve">Indicators of high-severity </w:t>
      </w:r>
      <w:r w:rsidR="00EF4305" w:rsidRPr="00191B14">
        <w:rPr>
          <w:rFonts w:ascii="Times New Roman" w:hAnsi="Times New Roman" w:cs="Times New Roman"/>
          <w:sz w:val="24"/>
          <w:szCs w:val="24"/>
        </w:rPr>
        <w:t>fire</w:t>
      </w:r>
      <w:r w:rsidRPr="00191B14">
        <w:rPr>
          <w:rFonts w:ascii="Times New Roman" w:hAnsi="Times New Roman" w:cs="Times New Roman"/>
          <w:sz w:val="24"/>
          <w:szCs w:val="24"/>
        </w:rPr>
        <w:t xml:space="preserve"> included more than 50% bare mineral soil and more than 90% overstory mortality. Each research plot was subdivided into four 1-m2 subplots located 1 m apart. For this study, one </w:t>
      </w:r>
      <w:r w:rsidR="002B6EDB" w:rsidRPr="00191B14">
        <w:rPr>
          <w:rFonts w:ascii="Times New Roman" w:hAnsi="Times New Roman" w:cs="Times New Roman"/>
          <w:sz w:val="24"/>
          <w:szCs w:val="24"/>
        </w:rPr>
        <w:t xml:space="preserve">1-m2 </w:t>
      </w:r>
      <w:r w:rsidRPr="00191B14">
        <w:rPr>
          <w:rFonts w:ascii="Times New Roman" w:hAnsi="Times New Roman" w:cs="Times New Roman"/>
          <w:sz w:val="24"/>
          <w:szCs w:val="24"/>
        </w:rPr>
        <w:t xml:space="preserve">subplot was used per plot. See </w:t>
      </w:r>
      <w:r w:rsidRPr="00191B14">
        <w:rPr>
          <w:rFonts w:ascii="Times New Roman" w:hAnsi="Times New Roman" w:cs="Times New Roman"/>
          <w:sz w:val="24"/>
          <w:szCs w:val="24"/>
        </w:rPr>
        <w:lastRenderedPageBreak/>
        <w:t>Taber</w:t>
      </w:r>
      <w:r w:rsidR="00EF4305" w:rsidRPr="00191B14">
        <w:rPr>
          <w:rFonts w:ascii="Times New Roman" w:hAnsi="Times New Roman" w:cs="Times New Roman"/>
          <w:sz w:val="24"/>
          <w:szCs w:val="24"/>
        </w:rPr>
        <w:t xml:space="preserve"> and Mitchell</w:t>
      </w:r>
      <w:r w:rsidRPr="00191B14">
        <w:rPr>
          <w:rFonts w:ascii="Times New Roman" w:hAnsi="Times New Roman" w:cs="Times New Roman"/>
          <w:sz w:val="24"/>
          <w:szCs w:val="24"/>
        </w:rPr>
        <w:t xml:space="preserve"> </w:t>
      </w:r>
      <w:r w:rsidR="00EF4305" w:rsidRPr="00191B14">
        <w:rPr>
          <w:rFonts w:ascii="Times New Roman" w:hAnsi="Times New Roman" w:cs="Times New Roman"/>
          <w:sz w:val="24"/>
          <w:szCs w:val="24"/>
        </w:rPr>
        <w:fldChar w:fldCharType="begin"/>
      </w:r>
      <w:r w:rsidR="00D225A9" w:rsidRPr="00191B14">
        <w:rPr>
          <w:rFonts w:ascii="Times New Roman" w:hAnsi="Times New Roman" w:cs="Times New Roman"/>
          <w:sz w:val="24"/>
          <w:szCs w:val="24"/>
        </w:rPr>
        <w:instrText xml:space="preserve"> ADDIN ZOTERO_ITEM CSL_CITATION {"citationID":"Q2yAlcwZ","properties":{"formattedCitation":"(Taber and Mitchell 2023, 2024)","plainCitation":"(Taber and Mitchell 2023, 2024)","dontUpdate":true,"noteIndex":0},"citationItems":[{"id":775,"uris":["http://zotero.org/users/10036252/items/MBDEAENE"],"itemData":{"id":775,"type":"article-journal","abstract":"Uncharacteristically severe wildfires are occurring at higher frequency, across larger spatial extents, and in new seasons in many parts of the globe. At the same time, climate change is elevating temperatures and altering precipitation patterns. High severity fires have the potential to produce shifts in ecosystem type and function in communities that are adapted to low severity fire via changes in community composition, functional trait values, and nutrient cycling processes. However, interactive effects between climate warming and fire severity on community composition, trait values, and ecosystem functioning are rarely studied and poorly understood. We assessed the impact of experimental warming via open top warming chambers across a burn severity gradient on the understory plant community of a Ponderosa pine (Pinus ponderosa) forest in northern Arizona, USA. Specifically, we examined community composition, three plant functional traits (specific leaf area (SLA), leaf dry matter content (LDMC), and plant height) and one ecosystem function (decomposition rate) in the first post-fire growing season. High burn severity produced significant shifts in community composition. The combination of experimental warming and high burn severity significantly decreased community weighted mean LDMC and plant height, and increased decomposition rate. Our study demonstrates significant and rapid responses of community composition, trait expression, and ecosystem function in response to burn severity, experimental warming, and their interaction. This suggests that ecosystems experiencing atypically severe fire under future climate and wildfire conditions may recover in fundamentally different ways than in the past, favoring a different suite of species and traits, with altered ecosystem function.","container-title":"Forest Ecology and Management","DOI":"10.1016/j.foreco.2023.121019","ISSN":"0378-1127","journalAbbreviation":"Forest Ecology and Management","language":"en","page":"121019","source":"ScienceDirect","title":"Rapid changes in functional trait expression and decomposition following high severity fire and experimental warming","volume":"541","author":[{"family":"Taber","given":"Ethan M."},{"family":"Mitchell","given":"Rachel M."}],"issued":{"date-parts":[["2023",8,1]]}}},{"id":1436,"uris":["http://zotero.org/groups/4926335/items/FQYQLSXG"],"itemData":{"id":1436,"type":"article-journal","abstract":"Questions Anthropogenic climate change is causing increases in the severity of wildland fire in many parts of the world. At the same time, post-fire succession is occurring under new, warmer temperatures that are projected to continue increasing. Despite this, the combined effects of uncharacteristically high burn severity and increased ambient temperature on post-fire community composition remain poorly understood. We ask how post-fire forest understorey community composition and species richness are influenced by (1) burn severity, (2) experimental warming, and (3) years since fire. Location Museum Fire Scar, Pinus ponderosa forest, Arizona, United States. Methods We established 120 1-m2 quadrats in unburned, low- and high-severity locations nine months after a mixed-severity fire. Half of the plots were subject to experimental warming via open-top warming chambers that elevated daytime temperatures by 1.079°C, simulating near-term anthropogenic warming. Plant composition data were collected annually for three years. Relationships between community composition, burn severity, and experimental warming were analyzed using repeated-measures PERMANOVA and linear mixed-effects models. Results Composition differed significantly according to burn severity, time since fire, and their interaction, while experimental warming did not significantly influence composition. Species richness significantly increased in burned areas compared to unburned control within two years of fire. Conclusions Our results suggest that near-term temperature increases, driven by anthropogenic climate change, will have little effect on community composition relative to fire severity. High-severity fire drove large, rapid changes in plant composition compared to unburned controls, favoring exotic annuals in a historically perennial-dominated plant community.","container-title":"Journal of Vegetation Science","DOI":"10.1111/jvs.13248","ISSN":"1654-1103","issue":"2","language":"en","license":"© 2024 International Association for Vegetation Science.","note":"_eprint: https://onlinelibrary.wiley.com/doi/pdf/10.1111/jvs.13248","page":"e13248","source":"Wiley Online Library","title":"Experimental warming has limited impacts on post-fire succession across a burn severity gradient","volume":"35","author":[{"family":"Taber","given":"Ethan M."},{"family":"Mitchell","given":"Rachel M."}],"issued":{"date-parts":[["2024"]]}}}],"schema":"https://github.com/citation-style-language/schema/raw/master/csl-citation.json"} </w:instrText>
      </w:r>
      <w:r w:rsidR="00EF4305" w:rsidRPr="00191B14">
        <w:rPr>
          <w:rFonts w:ascii="Times New Roman" w:hAnsi="Times New Roman" w:cs="Times New Roman"/>
          <w:sz w:val="24"/>
          <w:szCs w:val="24"/>
        </w:rPr>
        <w:fldChar w:fldCharType="separate"/>
      </w:r>
      <w:r w:rsidR="00EF4305" w:rsidRPr="00191B14">
        <w:rPr>
          <w:rFonts w:ascii="Times New Roman" w:hAnsi="Times New Roman" w:cs="Times New Roman"/>
          <w:sz w:val="24"/>
          <w:szCs w:val="24"/>
        </w:rPr>
        <w:t>(2023, 2024)</w:t>
      </w:r>
      <w:r w:rsidR="00EF4305"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for more information on experimental design and concurrent research projects.</w:t>
      </w:r>
    </w:p>
    <w:p w14:paraId="025203A9"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Data collection</w:t>
      </w:r>
    </w:p>
    <w:p w14:paraId="1F630C6A"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Community composition</w:t>
      </w:r>
    </w:p>
    <w:p w14:paraId="35E003D2" w14:textId="4204958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Community composition and abundance data were collected in the 1-m</w:t>
      </w:r>
      <w:r w:rsidRPr="00E07771">
        <w:rPr>
          <w:rFonts w:ascii="Times New Roman" w:hAnsi="Times New Roman" w:cs="Times New Roman"/>
          <w:sz w:val="24"/>
          <w:szCs w:val="24"/>
          <w:vertAlign w:val="superscript"/>
        </w:rPr>
        <w:t>2</w:t>
      </w:r>
      <w:r w:rsidRPr="00191B14">
        <w:rPr>
          <w:rFonts w:ascii="Times New Roman" w:hAnsi="Times New Roman" w:cs="Times New Roman"/>
          <w:sz w:val="24"/>
          <w:szCs w:val="24"/>
        </w:rPr>
        <w:t xml:space="preserve"> subplots in the second week of September for four consecutive years, beginning in 2020 (approximately 13 months post fire). Individuals were identified to the species level and </w:t>
      </w:r>
      <w:r w:rsidR="00D90492" w:rsidRPr="00191B14">
        <w:rPr>
          <w:rFonts w:ascii="Times New Roman" w:hAnsi="Times New Roman" w:cs="Times New Roman"/>
          <w:sz w:val="24"/>
          <w:szCs w:val="24"/>
        </w:rPr>
        <w:t xml:space="preserve">absolute </w:t>
      </w:r>
      <w:r w:rsidRPr="00191B14">
        <w:rPr>
          <w:rFonts w:ascii="Times New Roman" w:hAnsi="Times New Roman" w:cs="Times New Roman"/>
          <w:sz w:val="24"/>
          <w:szCs w:val="24"/>
        </w:rPr>
        <w:t>species cover was recorded to the nearest 0.25% using a modified Daubenmire method. Species accounting for less than 0.25% of cover on a given plot were recorded with a value of 0.2% cover</w:t>
      </w:r>
      <w:r w:rsidR="009B0DBD" w:rsidRPr="00191B14">
        <w:rPr>
          <w:rFonts w:ascii="Times New Roman" w:hAnsi="Times New Roman" w:cs="Times New Roman"/>
          <w:sz w:val="24"/>
          <w:szCs w:val="24"/>
        </w:rPr>
        <w:t xml:space="preserve">. </w:t>
      </w:r>
      <w:commentRangeStart w:id="15"/>
      <w:commentRangeStart w:id="16"/>
      <w:r w:rsidRPr="00191B14">
        <w:rPr>
          <w:rFonts w:ascii="Times New Roman" w:hAnsi="Times New Roman" w:cs="Times New Roman"/>
          <w:sz w:val="24"/>
          <w:szCs w:val="24"/>
        </w:rPr>
        <w:t xml:space="preserve">All nomenclature follows the USDA NRCS Plants Database (https://plants.usda.gov/) accessed in 2023. </w:t>
      </w:r>
      <w:commentRangeEnd w:id="15"/>
      <w:r w:rsidR="00D90492" w:rsidRPr="00191B14">
        <w:rPr>
          <w:rStyle w:val="CommentReference"/>
          <w:sz w:val="24"/>
          <w:szCs w:val="24"/>
        </w:rPr>
        <w:commentReference w:id="15"/>
      </w:r>
      <w:commentRangeEnd w:id="16"/>
      <w:r w:rsidR="006625FA" w:rsidRPr="00191B14">
        <w:rPr>
          <w:rStyle w:val="CommentReference"/>
          <w:sz w:val="24"/>
          <w:szCs w:val="24"/>
        </w:rPr>
        <w:commentReference w:id="16"/>
      </w:r>
    </w:p>
    <w:p w14:paraId="6DFF5A7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Plant traits</w:t>
      </w:r>
    </w:p>
    <w:p w14:paraId="783D8201" w14:textId="3C5C43FC"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We analyzed three plant traits: SLA (</w:t>
      </w:r>
      <w:r w:rsidR="00D90492" w:rsidRPr="00191B14">
        <w:rPr>
          <w:rFonts w:ascii="Times New Roman" w:hAnsi="Times New Roman" w:cs="Times New Roman"/>
          <w:sz w:val="24"/>
          <w:szCs w:val="24"/>
        </w:rPr>
        <w:t>m</w:t>
      </w:r>
      <w:r w:rsidRPr="00191B14">
        <w:rPr>
          <w:rFonts w:ascii="Times New Roman" w:hAnsi="Times New Roman" w:cs="Times New Roman"/>
          <w:sz w:val="24"/>
          <w:szCs w:val="24"/>
        </w:rPr>
        <w:t>m</w:t>
      </w:r>
      <w:r w:rsidRPr="00191B14">
        <w:rPr>
          <w:rFonts w:ascii="Times New Roman" w:hAnsi="Times New Roman" w:cs="Times New Roman"/>
          <w:sz w:val="24"/>
          <w:szCs w:val="24"/>
          <w:vertAlign w:val="superscript"/>
        </w:rPr>
        <w:t>2</w:t>
      </w:r>
      <w:r w:rsidRPr="00191B14">
        <w:rPr>
          <w:rFonts w:ascii="Times New Roman" w:hAnsi="Times New Roman" w:cs="Times New Roman"/>
          <w:sz w:val="24"/>
          <w:szCs w:val="24"/>
        </w:rPr>
        <w:t xml:space="preserve"> g</w:t>
      </w:r>
      <w:r w:rsidRPr="00191B14">
        <w:rPr>
          <w:rFonts w:ascii="Times New Roman" w:hAnsi="Times New Roman" w:cs="Times New Roman"/>
          <w:sz w:val="24"/>
          <w:szCs w:val="24"/>
          <w:vertAlign w:val="superscript"/>
        </w:rPr>
        <w:t>−1</w:t>
      </w:r>
      <w:r w:rsidRPr="00191B14">
        <w:rPr>
          <w:rFonts w:ascii="Times New Roman" w:hAnsi="Times New Roman" w:cs="Times New Roman"/>
          <w:sz w:val="24"/>
          <w:szCs w:val="24"/>
        </w:rPr>
        <w:t>), LDMC (g g</w:t>
      </w:r>
      <w:r w:rsidRPr="00191B14">
        <w:rPr>
          <w:rFonts w:ascii="Times New Roman" w:hAnsi="Times New Roman" w:cs="Times New Roman"/>
          <w:sz w:val="24"/>
          <w:szCs w:val="24"/>
          <w:vertAlign w:val="superscript"/>
        </w:rPr>
        <w:t>−1</w:t>
      </w:r>
      <w:r w:rsidRPr="00191B14">
        <w:rPr>
          <w:rFonts w:ascii="Times New Roman" w:hAnsi="Times New Roman" w:cs="Times New Roman"/>
          <w:sz w:val="24"/>
          <w:szCs w:val="24"/>
        </w:rPr>
        <w:t xml:space="preserve">), and height (m). </w:t>
      </w:r>
      <w:r w:rsidR="009B0DBD" w:rsidRPr="00191B14">
        <w:rPr>
          <w:rFonts w:ascii="Times New Roman" w:hAnsi="Times New Roman" w:cs="Times New Roman"/>
          <w:sz w:val="24"/>
          <w:szCs w:val="24"/>
        </w:rPr>
        <w:t>Our species pool contains 60 species</w:t>
      </w:r>
      <w:r w:rsidR="00217C79" w:rsidRPr="00191B14">
        <w:rPr>
          <w:rFonts w:ascii="Times New Roman" w:hAnsi="Times New Roman" w:cs="Times New Roman"/>
          <w:sz w:val="24"/>
          <w:szCs w:val="24"/>
        </w:rPr>
        <w:t xml:space="preserve"> (</w:t>
      </w:r>
      <w:r w:rsidR="00381797" w:rsidRPr="00191B14">
        <w:rPr>
          <w:rFonts w:ascii="Times New Roman" w:hAnsi="Times New Roman" w:cs="Times New Roman"/>
          <w:color w:val="FF0000"/>
          <w:sz w:val="24"/>
          <w:szCs w:val="24"/>
        </w:rPr>
        <w:t>Appendix</w:t>
      </w:r>
      <w:r w:rsidR="00217C79" w:rsidRPr="00191B14">
        <w:rPr>
          <w:rFonts w:ascii="Times New Roman" w:hAnsi="Times New Roman" w:cs="Times New Roman"/>
          <w:sz w:val="24"/>
          <w:szCs w:val="24"/>
        </w:rPr>
        <w:t>)</w:t>
      </w:r>
      <w:r w:rsidR="009B0DBD" w:rsidRPr="00191B14">
        <w:rPr>
          <w:rFonts w:ascii="Times New Roman" w:hAnsi="Times New Roman" w:cs="Times New Roman"/>
          <w:sz w:val="24"/>
          <w:szCs w:val="24"/>
        </w:rPr>
        <w:t>. For 21 species (19 of which accounted for 85% of species cover), traits were measured from individuals on-site</w:t>
      </w:r>
      <w:r w:rsidRPr="00191B14">
        <w:rPr>
          <w:rFonts w:ascii="Times New Roman" w:hAnsi="Times New Roman" w:cs="Times New Roman"/>
          <w:sz w:val="24"/>
          <w:szCs w:val="24"/>
        </w:rPr>
        <w:t xml:space="preserve">. All measurements followed standardized collection protocols </w:t>
      </w:r>
      <w:r w:rsidR="00872FA0"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lQUjWkHj","properties":{"formattedCitation":"(Garnier et al. 2001; Cornelissen et al. 2003; P\\uc0\\u233{}rez-Harguindeguy et al. 2013)","plainCitation":"(Garnier et al. 2001; Cornelissen et al. 2003; Pérez-Harguindeguy et al. 2013)","noteIndex":0},"citationItems":[{"id":1681,"uris":["http://zotero.org/users/10036252/items/34W8LNIQ"],"itemData":{"id":1681,"type":"article-journal","abstract":"1 The impact of sample preparation, rehydration procedure and time of collection on the determination of specific leaf area (SLA, the ratio of leaf area to leaf dry mass) and leaf dry matter content (LDMC, the ratio of leaf dry mass to fresh mass) of mature leaves was studied in three wild species growing in the field, chosen for their contrasting SLA and LDMC. 2 Complete rehydration was achieved 6 h after samples were placed into water, but neither of the procedures tested – preparation of samples before rehydration or temperature applied during rehydration – had a significant effect on the final values of SLA or LDMC. 3 As expected, water-saturated leaves had a lower LDMC than non-rehydrated leaves; more surprisingly, their SLA was also higher. The impact of rehydration on SLA was especially important when the SLA of the species was high. 4 There was no significant effect of time of sampling on either trait in any species over the time period covered (09·00–16·30 h). 5 These results suggest that SLA and LDMC obtained on water-saturated leaves (SLASAT and LDMCSAT) can be used for species comparisons. We propose a standardized protocol for the measurement of these traits. This would allow for better consistency in data collection, a prerequisite for the constitution of large databases of functional traits.","container-title":"Functional Ecology","DOI":"10.1046/j.0269-8463.2001.00563.x","ISSN":"1365-2435","issue":"5","language":"en","note":"_eprint: https://besjournals.onlinelibrary.wiley.com/doi/pdf/10.1046/j.0269-8463.2001.00563.x","page":"688-695","source":"Wiley Online Library","title":"A standardized protocol for the determination of specific leaf area and leaf dry matter content","volume":"15","author":[{"family":"Garnier","given":"E."},{"family":"Shipley","given":"B."},{"family":"Roumet","given":"C."},{"family":"Laurent","given":"G."}],"issued":{"date-parts":[["2001"]]}}},{"id":1684,"uris":["http://zotero.org/users/10036252/items/IRBT42IY"],"itemData":{"id":1684,"type":"article-journal","abstract":"There is growing recognition that classifying terrestrial plant species on the basis of their function (into 'functional types') rather than their higher taxonomic identity, is a promising way forward for tackling important ecological questions at the scale of ecosystems, landscapes or biomes. These questions include those on vegetation responses to and vegetation effects on, environmental changes (e.g. changes in climate, atmospheric chemistry, land use or other disturbances). There is also growing consensus about a shortlist of plant traits that should underlie such functional plant classifications, because they have strong predictive power of important ecosystem responses to environmental change and/or they themselves have strong impacts on ecosystem processes. The: most favoured traits are those that are also relatively easy and inexpensive to measure for large numbers of plant species. Large international research efforts, promoted by the IGBP-GCTE Programme, are underway to screen predominant plant species in various ecosystems and biomes worldwide for such traits. This paper provides an international methodological protocol aimed at standardising this research effort, based on consensus among a broad group of scientists in this field. It features a practical handbook with step-by-step recipes, with relatively brief information about the ecological context, for 28 functional traits recognised as critical for tackling large-scale ecological questions.","container-title":"Australian Journal of Botany","DOI":"10.1071/BT02124","ISSN":"0067-1924","issue":"4","page":"335-380","source":"Experts@Minnesota","title":"A handbook of protocols for standardised and easy measurement of plant functional traits worldwide","volume":"51","author":[{"family":"Cornelissen","given":"J. H.C."},{"family":"Lavorel","given":"S."},{"family":"Garnier","given":"E."},{"family":"Díaz","given":"S."},{"family":"Buchmann","given":"N."},{"family":"Gurvich","given":"D. E."},{"family":"Reich","given":"P. B."},{"family":"Ter Steege","given":"H."},{"family":"Morgan","given":"H. D."},{"family":"Van Der Heijden","given":"M. G.A."},{"family":"Pausas","given":"J. G."},{"family":"Poorter","given":"H."}],"issued":{"date-parts":[["2003"]]}}},{"id":1002,"uris":["http://zotero.org/users/10036252/items/U9K8AQ3G"],"itemData":{"id":1002,"type":"article-journal","abstract":"Plant functional traits are the features (morphological, physiological, phenological) that represent ecological strategies and determine how plants respond to environmental factors, affect other trophic levels and influence ecosystem properties. Variation in plant functional traits, and trait syndromes, has proven useful for tackling many important ecological questions at a range of scales, giving rise to a demand for standardised ways to measure ecologically meaningful plant traits. \nThis line of research has been among the most fruitful avenues for understanding ecological and evolutionary patterns and \nprocesses. It also has the potential both to build a predictive set of local, regional and global relationships between plants and environment and to quantify a wide range of natural and human-driven processes, including changes in biodiversity, the impacts of species invasions, alterations in biogeochemical processes and vegetation–atmosphere interactions. The \nimportance of these topics dictates the urgent need for more and better data, and increases the value of standardised \nprotocols for quantifying trait variation of different species, in particular for traits with power to predict plant- and ecosystemlevel processes, and for traits that can be measured relatively easily. Updated and expanded from the widely used previous version, this handbook retains the focus on clearly presented, widely applicable, step-by-step recipes, with a minimum of text on theory, and not only includes updated methods for the traits previously covered, but also introduces many new protocols for further traits. This new handbook has a better balance between whole-plant traits, leaf traits, root and stem traits and regenerative traits, and puts particular emphasis on traits important for predicting species’ effects on key ecosystem properties.We hope this new handbook becomes a standard companion in local and global efforts to learn about the responses and impacts of different plant species with respect to environmental changes in the present, past and future.","DOI":"10.1071/BT12225","language":"en","note":"Accepted: 2016-02-29T22:19:01Z\npublisher: CSIRO","source":"conservancy.umn.edu","title":"New handbook for standardised measurement of plant functional traits worldwide","URL":"http://conservancy.umn.edu/handle/11299/177647","author":[{"family":"Pérez-Harguindeguy","given":"N."},{"family":"Díaz","given":"S."},{"family":"Garnier","given":"E."},{"family":"Lavorel","given":"S."},{"family":"Poorter","given":"H."},{"family":"Jaureguiberry","given":"P."},{"family":"Bret-Harte","given":"M. S."},{"family":"Cornwell","given":"W. K."},{"family":"Craine","given":"J. M."},{"family":"Gurvich","given":"D. E."},{"family":"Urcelay","given":"C."},{"family":"Veneklaas","given":"E. J."},{"family":"Reich","given":"Peter B."},{"family":"Poorter","given":"L."},{"family":"Wright","given":"I. J."},{"family":"Ray","given":"P."},{"family":"Enrico","given":"L."},{"family":"Pausas","given":"J. G."},{"family":"Vos","given":"A. C.","non-dropping-particle":"de"},{"family":"Buchmann","given":"N."},{"family":"Funes","given":"G."},{"family":"Quétier","given":"F."},{"family":"Hodgson","given":"J. G."},{"family":"Thompson","given":"K."},{"family":"Morgan","given":"H. D."},{"family":"Steege","given":"H.","non-dropping-particle":"ter"},{"family":"Heijden","given":"M. G. A.","non-dropping-particle":"van der"},{"family":"Sack","given":"L."},{"family":"Blonder","given":"B."},{"family":"Poschlod","given":"P."},{"family":"Vaieretti","given":"M. V."},{"family":"Conti","given":"G."},{"family":"Staver","given":"A. C."},{"family":"Aquino","given":"S."},{"family":"Cornelissen","given":"J. H. C."}],"accessed":{"date-parts":[["2023",8,17]]},"issued":{"date-parts":[["2013"]]}}}],"schema":"https://github.com/citation-style-language/schema/raw/master/csl-citation.json"} </w:instrText>
      </w:r>
      <w:r w:rsidR="00872FA0" w:rsidRPr="00191B14">
        <w:rPr>
          <w:rFonts w:ascii="Times New Roman" w:hAnsi="Times New Roman" w:cs="Times New Roman"/>
          <w:sz w:val="24"/>
          <w:szCs w:val="24"/>
        </w:rPr>
        <w:fldChar w:fldCharType="separate"/>
      </w:r>
      <w:r w:rsidR="00B1155E" w:rsidRPr="00B1155E">
        <w:rPr>
          <w:rFonts w:ascii="Times New Roman" w:hAnsi="Times New Roman" w:cs="Times New Roman"/>
          <w:kern w:val="0"/>
          <w:sz w:val="24"/>
        </w:rPr>
        <w:t>(Garnier et al. 2001; Cornelissen et al. 2003; Pérez-</w:t>
      </w:r>
      <w:proofErr w:type="spellStart"/>
      <w:r w:rsidR="00B1155E" w:rsidRPr="00B1155E">
        <w:rPr>
          <w:rFonts w:ascii="Times New Roman" w:hAnsi="Times New Roman" w:cs="Times New Roman"/>
          <w:kern w:val="0"/>
          <w:sz w:val="24"/>
        </w:rPr>
        <w:t>Harguindeguy</w:t>
      </w:r>
      <w:proofErr w:type="spellEnd"/>
      <w:r w:rsidR="00B1155E" w:rsidRPr="00B1155E">
        <w:rPr>
          <w:rFonts w:ascii="Times New Roman" w:hAnsi="Times New Roman" w:cs="Times New Roman"/>
          <w:kern w:val="0"/>
          <w:sz w:val="24"/>
        </w:rPr>
        <w:t xml:space="preserve"> et al. 2013)</w:t>
      </w:r>
      <w:r w:rsidR="00872FA0" w:rsidRPr="00191B14">
        <w:rPr>
          <w:rFonts w:ascii="Times New Roman" w:hAnsi="Times New Roman" w:cs="Times New Roman"/>
          <w:sz w:val="24"/>
          <w:szCs w:val="24"/>
        </w:rPr>
        <w:fldChar w:fldCharType="end"/>
      </w:r>
      <w:r w:rsidRPr="00191B14">
        <w:rPr>
          <w:rFonts w:ascii="Times New Roman" w:hAnsi="Times New Roman" w:cs="Times New Roman"/>
          <w:sz w:val="24"/>
          <w:szCs w:val="24"/>
          <w:lang w:val="da-DK"/>
          <w:rPrChange w:id="17" w:author="Mitchell, Rachel M - (rachelmm)" w:date="2025-02-04T10:54:00Z" w16du:dateUtc="2025-02-04T17:54:00Z">
            <w:rPr>
              <w:rFonts w:ascii="Times New Roman" w:hAnsi="Times New Roman" w:cs="Times New Roman"/>
            </w:rPr>
          </w:rPrChange>
        </w:rPr>
        <w:t xml:space="preserve">. </w:t>
      </w:r>
      <w:r w:rsidRPr="00191B14">
        <w:rPr>
          <w:rFonts w:ascii="Times New Roman" w:hAnsi="Times New Roman" w:cs="Times New Roman"/>
          <w:sz w:val="24"/>
          <w:szCs w:val="24"/>
        </w:rPr>
        <w:t>Measurements on individuals were collected regardless of sun exposure, slope, or aspect, but only mature, healthy leaves were measured. Height was measured for 20–25 individuals per species. For species with &lt;20 individuals, height was recorded for all individuals present</w:t>
      </w:r>
      <w:r w:rsidR="00767014"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The height of </w:t>
      </w:r>
      <w:r w:rsidRPr="00191B14">
        <w:rPr>
          <w:rFonts w:ascii="Times New Roman" w:hAnsi="Times New Roman" w:cs="Times New Roman"/>
          <w:i/>
          <w:iCs/>
          <w:sz w:val="24"/>
          <w:szCs w:val="24"/>
        </w:rPr>
        <w:t>Q</w:t>
      </w:r>
      <w:r w:rsidR="00767014" w:rsidRPr="00191B14">
        <w:rPr>
          <w:rFonts w:ascii="Times New Roman" w:hAnsi="Times New Roman" w:cs="Times New Roman"/>
          <w:i/>
          <w:iCs/>
          <w:sz w:val="24"/>
          <w:szCs w:val="24"/>
        </w:rPr>
        <w:t>uercus</w:t>
      </w:r>
      <w:r w:rsidRPr="00191B14">
        <w:rPr>
          <w:rFonts w:ascii="Times New Roman" w:hAnsi="Times New Roman" w:cs="Times New Roman"/>
          <w:i/>
          <w:iCs/>
          <w:sz w:val="24"/>
          <w:szCs w:val="24"/>
        </w:rPr>
        <w:t xml:space="preserve"> </w:t>
      </w:r>
      <w:proofErr w:type="spellStart"/>
      <w:r w:rsidRPr="00191B14">
        <w:rPr>
          <w:rFonts w:ascii="Times New Roman" w:hAnsi="Times New Roman" w:cs="Times New Roman"/>
          <w:i/>
          <w:iCs/>
          <w:sz w:val="24"/>
          <w:szCs w:val="24"/>
        </w:rPr>
        <w:t>gam</w:t>
      </w:r>
      <w:r w:rsidR="00AC7419" w:rsidRPr="00191B14">
        <w:rPr>
          <w:rFonts w:ascii="Times New Roman" w:hAnsi="Times New Roman" w:cs="Times New Roman"/>
          <w:i/>
          <w:iCs/>
          <w:sz w:val="24"/>
          <w:szCs w:val="24"/>
        </w:rPr>
        <w:t>b</w:t>
      </w:r>
      <w:r w:rsidRPr="00191B14">
        <w:rPr>
          <w:rFonts w:ascii="Times New Roman" w:hAnsi="Times New Roman" w:cs="Times New Roman"/>
          <w:i/>
          <w:iCs/>
          <w:sz w:val="24"/>
          <w:szCs w:val="24"/>
        </w:rPr>
        <w:t>elii</w:t>
      </w:r>
      <w:proofErr w:type="spellEnd"/>
      <w:r w:rsidR="00767014"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was measured as the median height of 20 understory (&lt;2m) individuals. </w:t>
      </w:r>
      <w:commentRangeStart w:id="18"/>
      <w:r w:rsidRPr="00191B14">
        <w:rPr>
          <w:rFonts w:ascii="Times New Roman" w:hAnsi="Times New Roman" w:cs="Times New Roman"/>
          <w:sz w:val="24"/>
          <w:szCs w:val="24"/>
        </w:rPr>
        <w:t>The median was used</w:t>
      </w:r>
      <w:r w:rsidR="009B4BC6" w:rsidRPr="00191B14">
        <w:rPr>
          <w:rFonts w:ascii="Times New Roman" w:hAnsi="Times New Roman" w:cs="Times New Roman"/>
          <w:sz w:val="24"/>
          <w:szCs w:val="24"/>
        </w:rPr>
        <w:t xml:space="preserve"> instead of the mean</w:t>
      </w:r>
      <w:r w:rsidRPr="00191B14">
        <w:rPr>
          <w:rFonts w:ascii="Times New Roman" w:hAnsi="Times New Roman" w:cs="Times New Roman"/>
          <w:sz w:val="24"/>
          <w:szCs w:val="24"/>
        </w:rPr>
        <w:t xml:space="preserve"> because </w:t>
      </w:r>
      <w:r w:rsidR="009B4BC6" w:rsidRPr="00191B14">
        <w:rPr>
          <w:rFonts w:ascii="Times New Roman" w:hAnsi="Times New Roman" w:cs="Times New Roman"/>
          <w:i/>
          <w:iCs/>
          <w:sz w:val="24"/>
          <w:szCs w:val="24"/>
        </w:rPr>
        <w:t xml:space="preserve">Q. </w:t>
      </w:r>
      <w:proofErr w:type="spellStart"/>
      <w:r w:rsidR="009B4BC6" w:rsidRPr="00191B14">
        <w:rPr>
          <w:rFonts w:ascii="Times New Roman" w:hAnsi="Times New Roman" w:cs="Times New Roman"/>
          <w:i/>
          <w:iCs/>
          <w:sz w:val="24"/>
          <w:szCs w:val="24"/>
        </w:rPr>
        <w:t>g</w:t>
      </w:r>
      <w:r w:rsidR="00AC7419" w:rsidRPr="00191B14">
        <w:rPr>
          <w:rFonts w:ascii="Times New Roman" w:hAnsi="Times New Roman" w:cs="Times New Roman"/>
          <w:i/>
          <w:iCs/>
          <w:sz w:val="24"/>
          <w:szCs w:val="24"/>
        </w:rPr>
        <w:t>ambelii</w:t>
      </w:r>
      <w:proofErr w:type="spellEnd"/>
      <w:r w:rsidR="00AC7419" w:rsidRPr="00191B14">
        <w:rPr>
          <w:rFonts w:ascii="Times New Roman" w:hAnsi="Times New Roman" w:cs="Times New Roman"/>
          <w:sz w:val="24"/>
          <w:szCs w:val="24"/>
        </w:rPr>
        <w:t xml:space="preserve"> is a canopy species at maturity and therefore the height of individuals in the understory is skewed rather than normally distributed</w:t>
      </w:r>
      <w:r w:rsidRPr="00191B14">
        <w:rPr>
          <w:rFonts w:ascii="Times New Roman" w:hAnsi="Times New Roman" w:cs="Times New Roman"/>
          <w:sz w:val="24"/>
          <w:szCs w:val="24"/>
        </w:rPr>
        <w:t>.</w:t>
      </w:r>
      <w:commentRangeEnd w:id="18"/>
      <w:r w:rsidR="00AC7419" w:rsidRPr="00191B14">
        <w:rPr>
          <w:rStyle w:val="CommentReference"/>
          <w:sz w:val="24"/>
          <w:szCs w:val="24"/>
        </w:rPr>
        <w:commentReference w:id="18"/>
      </w:r>
      <w:r w:rsidRPr="00191B14">
        <w:rPr>
          <w:rFonts w:ascii="Times New Roman" w:hAnsi="Times New Roman" w:cs="Times New Roman"/>
          <w:sz w:val="24"/>
          <w:szCs w:val="24"/>
        </w:rPr>
        <w:t xml:space="preserve"> To measure SLA and LDMC, one leaf sample was taken from individuals of each </w:t>
      </w:r>
      <w:r w:rsidRPr="00191B14">
        <w:rPr>
          <w:rFonts w:ascii="Times New Roman" w:hAnsi="Times New Roman" w:cs="Times New Roman"/>
          <w:sz w:val="24"/>
          <w:szCs w:val="24"/>
        </w:rPr>
        <w:lastRenderedPageBreak/>
        <w:t>species. For species with</w:t>
      </w:r>
      <w:r w:rsidR="00767014" w:rsidRPr="00191B14">
        <w:rPr>
          <w:rFonts w:ascii="Times New Roman" w:hAnsi="Times New Roman" w:cs="Times New Roman"/>
          <w:sz w:val="24"/>
          <w:szCs w:val="24"/>
        </w:rPr>
        <w:t xml:space="preserve"> </w:t>
      </w:r>
      <w:r w:rsidRPr="00191B14">
        <w:rPr>
          <w:rFonts w:ascii="Times New Roman" w:hAnsi="Times New Roman" w:cs="Times New Roman"/>
          <w:sz w:val="24"/>
          <w:szCs w:val="24"/>
        </w:rPr>
        <w:t>&lt;20 individuals, we collected between 3 and 10 leaves from an individual, aiming for a total of 20 leaves per species. Leaf area for all samples was determined using a CID-203 leaf area meter (CID Bio-Science; Camas, Washington USA). All fresh samples were rehydrated by placing petioles in distilled water for at least 6 h before being scanned and weighed following Garnier et al.</w:t>
      </w:r>
      <w:r w:rsidR="00FD5C6C" w:rsidRPr="00191B14">
        <w:rPr>
          <w:rFonts w:ascii="Times New Roman" w:hAnsi="Times New Roman" w:cs="Times New Roman"/>
          <w:sz w:val="24"/>
          <w:szCs w:val="24"/>
        </w:rPr>
        <w:t xml:space="preserve"> </w:t>
      </w:r>
      <w:r w:rsidR="00FD5C6C" w:rsidRPr="00191B14">
        <w:rPr>
          <w:rFonts w:ascii="Times New Roman" w:hAnsi="Times New Roman" w:cs="Times New Roman"/>
          <w:sz w:val="24"/>
          <w:szCs w:val="24"/>
        </w:rPr>
        <w:fldChar w:fldCharType="begin"/>
      </w:r>
      <w:r w:rsidR="00F619A3" w:rsidRPr="00191B14">
        <w:rPr>
          <w:rFonts w:ascii="Times New Roman" w:hAnsi="Times New Roman" w:cs="Times New Roman"/>
          <w:sz w:val="24"/>
          <w:szCs w:val="24"/>
        </w:rPr>
        <w:instrText xml:space="preserve"> ADDIN ZOTERO_ITEM CSL_CITATION {"citationID":"FR9VEuCm","properties":{"formattedCitation":"(Garnier et al. 2001)","plainCitation":"(Garnier et al. 2001)","dontUpdate":true,"noteIndex":0},"citationItems":[{"id":1681,"uris":["http://zotero.org/users/10036252/items/34W8LNIQ"],"itemData":{"id":1681,"type":"article-journal","abstract":"1 The impact of sample preparation, rehydration procedure and time of collection on the determination of specific leaf area (SLA, the ratio of leaf area to leaf dry mass) and leaf dry matter content (LDMC, the ratio of leaf dry mass to fresh mass) of mature leaves was studied in three wild species growing in the field, chosen for their contrasting SLA and LDMC. 2 Complete rehydration was achieved 6 h after samples were placed into water, but neither of the procedures tested – preparation of samples before rehydration or temperature applied during rehydration – had a significant effect on the final values of SLA or LDMC. 3 As expected, water-saturated leaves had a lower LDMC than non-rehydrated leaves; more surprisingly, their SLA was also higher. The impact of rehydration on SLA was especially important when the SLA of the species was high. 4 There was no significant effect of time of sampling on either trait in any species over the time period covered (09·00–16·30 h). 5 These results suggest that SLA and LDMC obtained on water-saturated leaves (SLASAT and LDMCSAT) can be used for species comparisons. We propose a standardized protocol for the measurement of these traits. This would allow for better consistency in data collection, a prerequisite for the constitution of large databases of functional traits.","container-title":"Functional Ecology","DOI":"10.1046/j.0269-8463.2001.00563.x","ISSN":"1365-2435","issue":"5","language":"en","note":"_eprint: https://besjournals.onlinelibrary.wiley.com/doi/pdf/10.1046/j.0269-8463.2001.00563.x","page":"688-695","source":"Wiley Online Library","title":"A standardized protocol for the determination of specific leaf area and leaf dry matter content","volume":"15","author":[{"family":"Garnier","given":"E."},{"family":"Shipley","given":"B."},{"family":"Roumet","given":"C."},{"family":"Laurent","given":"G."}],"issued":{"date-parts":[["2001"]]}}}],"schema":"https://github.com/citation-style-language/schema/raw/master/csl-citation.json"} </w:instrText>
      </w:r>
      <w:r w:rsidR="00FD5C6C" w:rsidRPr="00191B14">
        <w:rPr>
          <w:rFonts w:ascii="Times New Roman" w:hAnsi="Times New Roman" w:cs="Times New Roman"/>
          <w:sz w:val="24"/>
          <w:szCs w:val="24"/>
        </w:rPr>
        <w:fldChar w:fldCharType="separate"/>
      </w:r>
      <w:r w:rsidR="00FD5C6C" w:rsidRPr="00191B14">
        <w:rPr>
          <w:rFonts w:ascii="Times New Roman" w:hAnsi="Times New Roman" w:cs="Times New Roman"/>
          <w:sz w:val="24"/>
          <w:szCs w:val="24"/>
        </w:rPr>
        <w:t>(2001)</w:t>
      </w:r>
      <w:r w:rsidR="00FD5C6C" w:rsidRPr="00191B14">
        <w:rPr>
          <w:rFonts w:ascii="Times New Roman" w:hAnsi="Times New Roman" w:cs="Times New Roman"/>
          <w:sz w:val="24"/>
          <w:szCs w:val="24"/>
        </w:rPr>
        <w:fldChar w:fldCharType="end"/>
      </w:r>
      <w:r w:rsidRPr="00191B14">
        <w:rPr>
          <w:rFonts w:ascii="Times New Roman" w:hAnsi="Times New Roman" w:cs="Times New Roman"/>
          <w:sz w:val="24"/>
          <w:szCs w:val="24"/>
        </w:rPr>
        <w:t>. After leaf area and fresh mass were measured, leaf samples were dried at 70 °C for 72 h, then reweighed. SLA and LDMC were then calculated from the area and mass data for each sample.</w:t>
      </w:r>
    </w:p>
    <w:p w14:paraId="6AB1625D" w14:textId="443A9919" w:rsidR="00A34C72" w:rsidRPr="00191B14" w:rsidRDefault="006625FA"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When species were too rare </w:t>
      </w:r>
      <w:r w:rsidR="00224876" w:rsidRPr="00191B14">
        <w:rPr>
          <w:rFonts w:ascii="Times New Roman" w:hAnsi="Times New Roman" w:cs="Times New Roman"/>
          <w:sz w:val="24"/>
          <w:szCs w:val="24"/>
        </w:rPr>
        <w:t>outside of</w:t>
      </w:r>
      <w:r w:rsidRPr="00191B14">
        <w:rPr>
          <w:rFonts w:ascii="Times New Roman" w:hAnsi="Times New Roman" w:cs="Times New Roman"/>
          <w:sz w:val="24"/>
          <w:szCs w:val="24"/>
        </w:rPr>
        <w:t xml:space="preserve"> sample plots for trait collection, data were </w:t>
      </w:r>
      <w:r w:rsidR="00A34C72" w:rsidRPr="00191B14">
        <w:rPr>
          <w:rFonts w:ascii="Times New Roman" w:hAnsi="Times New Roman" w:cs="Times New Roman"/>
          <w:sz w:val="24"/>
          <w:szCs w:val="24"/>
        </w:rPr>
        <w:t>collected from the TRY database</w:t>
      </w:r>
      <w:r w:rsidR="00A60C58"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 xml:space="preserve">and from primary literature sources. Where trait values could not be found for a given species, values of close congeners were used when available. For all remaining trait values, </w:t>
      </w:r>
      <w:r w:rsidR="00FE1BF4" w:rsidRPr="00191B14">
        <w:rPr>
          <w:rFonts w:ascii="Times New Roman" w:hAnsi="Times New Roman" w:cs="Times New Roman"/>
          <w:sz w:val="24"/>
          <w:szCs w:val="24"/>
        </w:rPr>
        <w:t xml:space="preserve">we used the </w:t>
      </w:r>
      <w:r w:rsidR="00A34C72" w:rsidRPr="00191B14">
        <w:rPr>
          <w:rFonts w:ascii="Times New Roman" w:hAnsi="Times New Roman" w:cs="Times New Roman"/>
          <w:sz w:val="24"/>
          <w:szCs w:val="24"/>
        </w:rPr>
        <w:t>average trait values of the</w:t>
      </w:r>
      <w:r w:rsidR="00FE1BF4" w:rsidRPr="00191B14">
        <w:rPr>
          <w:rFonts w:ascii="Times New Roman" w:hAnsi="Times New Roman" w:cs="Times New Roman"/>
          <w:sz w:val="24"/>
          <w:szCs w:val="24"/>
        </w:rPr>
        <w:t xml:space="preserve"> observed</w:t>
      </w:r>
      <w:r w:rsidR="00A34C72" w:rsidRPr="00191B14">
        <w:rPr>
          <w:rFonts w:ascii="Times New Roman" w:hAnsi="Times New Roman" w:cs="Times New Roman"/>
          <w:sz w:val="24"/>
          <w:szCs w:val="24"/>
        </w:rPr>
        <w:t xml:space="preserve"> </w:t>
      </w:r>
      <w:r w:rsidR="00FE1BF4" w:rsidRPr="00191B14">
        <w:rPr>
          <w:rFonts w:ascii="Times New Roman" w:hAnsi="Times New Roman" w:cs="Times New Roman"/>
          <w:sz w:val="24"/>
          <w:szCs w:val="24"/>
        </w:rPr>
        <w:t>genus</w:t>
      </w:r>
      <w:r w:rsidR="00A34C72" w:rsidRPr="00191B14">
        <w:rPr>
          <w:rFonts w:ascii="Times New Roman" w:hAnsi="Times New Roman" w:cs="Times New Roman"/>
          <w:sz w:val="24"/>
          <w:szCs w:val="24"/>
        </w:rPr>
        <w:t xml:space="preserve"> (e.g. trait values for </w:t>
      </w:r>
      <w:r w:rsidR="00A34C72" w:rsidRPr="00191B14">
        <w:rPr>
          <w:rFonts w:ascii="Times New Roman" w:hAnsi="Times New Roman" w:cs="Times New Roman"/>
          <w:i/>
          <w:iCs/>
          <w:sz w:val="24"/>
          <w:szCs w:val="24"/>
        </w:rPr>
        <w:t xml:space="preserve">Linum </w:t>
      </w:r>
      <w:proofErr w:type="spellStart"/>
      <w:r w:rsidR="00A34C72" w:rsidRPr="00191B14">
        <w:rPr>
          <w:rFonts w:ascii="Times New Roman" w:hAnsi="Times New Roman" w:cs="Times New Roman"/>
          <w:i/>
          <w:iCs/>
          <w:sz w:val="24"/>
          <w:szCs w:val="24"/>
        </w:rPr>
        <w:t>neomexicana</w:t>
      </w:r>
      <w:proofErr w:type="spellEnd"/>
      <w:r w:rsidR="00A34C72" w:rsidRPr="00191B14">
        <w:rPr>
          <w:rFonts w:ascii="Times New Roman" w:hAnsi="Times New Roman" w:cs="Times New Roman"/>
          <w:sz w:val="24"/>
          <w:szCs w:val="24"/>
        </w:rPr>
        <w:t xml:space="preserve"> were calculated as the average trait values for all </w:t>
      </w:r>
      <w:r w:rsidR="00A34C72" w:rsidRPr="00191B14">
        <w:rPr>
          <w:rFonts w:ascii="Times New Roman" w:hAnsi="Times New Roman" w:cs="Times New Roman"/>
          <w:i/>
          <w:iCs/>
          <w:sz w:val="24"/>
          <w:szCs w:val="24"/>
        </w:rPr>
        <w:t>Linum</w:t>
      </w:r>
      <w:r w:rsidR="00A34C72" w:rsidRPr="00191B14">
        <w:rPr>
          <w:rFonts w:ascii="Times New Roman" w:hAnsi="Times New Roman" w:cs="Times New Roman"/>
          <w:sz w:val="24"/>
          <w:szCs w:val="24"/>
        </w:rPr>
        <w:t xml:space="preserve"> species</w:t>
      </w:r>
      <w:r w:rsidR="00FE1BF4"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in Laughlin</w:t>
      </w:r>
      <w:r w:rsidR="00FE1BF4" w:rsidRPr="00191B14">
        <w:rPr>
          <w:rFonts w:ascii="Times New Roman" w:hAnsi="Times New Roman" w:cs="Times New Roman"/>
          <w:sz w:val="24"/>
          <w:szCs w:val="24"/>
        </w:rPr>
        <w:t xml:space="preserve"> et al.</w:t>
      </w:r>
      <w:r w:rsidR="00A34C72" w:rsidRPr="00191B14">
        <w:rPr>
          <w:rFonts w:ascii="Times New Roman" w:hAnsi="Times New Roman" w:cs="Times New Roman"/>
          <w:sz w:val="24"/>
          <w:szCs w:val="24"/>
        </w:rPr>
        <w:t xml:space="preserve"> </w:t>
      </w:r>
      <w:r w:rsidR="00872FA0" w:rsidRPr="00191B14">
        <w:rPr>
          <w:rFonts w:ascii="Times New Roman" w:hAnsi="Times New Roman" w:cs="Times New Roman"/>
          <w:sz w:val="24"/>
          <w:szCs w:val="24"/>
        </w:rPr>
        <w:fldChar w:fldCharType="begin"/>
      </w:r>
      <w:r w:rsidR="00B10B10" w:rsidRPr="00191B14">
        <w:rPr>
          <w:rFonts w:ascii="Times New Roman" w:hAnsi="Times New Roman" w:cs="Times New Roman"/>
          <w:sz w:val="24"/>
          <w:szCs w:val="24"/>
        </w:rPr>
        <w:instrText xml:space="preserve"> ADDIN ZOTERO_ITEM CSL_CITATION {"citationID":"jaVHWcdO","properties":{"formattedCitation":"(Laughlin et al. 2010)","plainCitation":"(Laughlin et al. 2010)","dontUpdate":true,"noteIndex":0},"citationItems":[{"id":316,"uris":["http://zotero.org/users/10036252/items/T9QDSZLD"],"itemData":{"id":316,"type":"article-journal","container-title":"Functional Ecology","DOI":"10.1111/j.1365-2435.2009.01672.x","ISSN":"02698463","issue":"3","language":"en","page":"493-501","source":"DOI.org (Crossref)","title":"A multi-trait test of the leaf-height-seed plant strategy scheme with 133 species from a pine forest flora: &lt;i&gt;The LHS plant strategy scheme&lt;/i&gt;","title-short":"A multi-trait test of the leaf-height-seed plant strategy scheme with 133 species from a pine forest flora","volume":"24","author":[{"family":"Laughlin","given":"Daniel C."},{"family":"Leppert","given":"Jessica J."},{"family":"Moore","given":"Margaret M."},{"family":"Sieg","given":"Carolyn Hull"}],"issued":{"date-parts":[["2010",6]]}}}],"schema":"https://github.com/citation-style-language/schema/raw/master/csl-citation.json"} </w:instrText>
      </w:r>
      <w:r w:rsidR="00872FA0" w:rsidRPr="00191B14">
        <w:rPr>
          <w:rFonts w:ascii="Times New Roman" w:hAnsi="Times New Roman" w:cs="Times New Roman"/>
          <w:sz w:val="24"/>
          <w:szCs w:val="24"/>
        </w:rPr>
        <w:fldChar w:fldCharType="separate"/>
      </w:r>
      <w:r w:rsidR="00872FA0" w:rsidRPr="00191B14">
        <w:rPr>
          <w:rFonts w:ascii="Times New Roman" w:hAnsi="Times New Roman" w:cs="Times New Roman"/>
          <w:sz w:val="24"/>
          <w:szCs w:val="24"/>
        </w:rPr>
        <w:t>(2010)</w:t>
      </w:r>
      <w:r w:rsidR="00872FA0"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w:t>
      </w:r>
      <w:r w:rsidR="00FE1BF4"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 xml:space="preserve">or the average trait value for all </w:t>
      </w:r>
      <w:r w:rsidR="00FE1BF4" w:rsidRPr="00191B14">
        <w:rPr>
          <w:rFonts w:ascii="Times New Roman" w:hAnsi="Times New Roman" w:cs="Times New Roman"/>
          <w:sz w:val="24"/>
          <w:szCs w:val="24"/>
        </w:rPr>
        <w:t xml:space="preserve">observed </w:t>
      </w:r>
      <w:r w:rsidR="00A34C72" w:rsidRPr="00191B14">
        <w:rPr>
          <w:rFonts w:ascii="Times New Roman" w:hAnsi="Times New Roman" w:cs="Times New Roman"/>
          <w:sz w:val="24"/>
          <w:szCs w:val="24"/>
        </w:rPr>
        <w:t xml:space="preserve">species. </w:t>
      </w:r>
      <w:r w:rsidR="00767014" w:rsidRPr="00191B14">
        <w:rPr>
          <w:rFonts w:ascii="Times New Roman" w:hAnsi="Times New Roman" w:cs="Times New Roman"/>
          <w:sz w:val="24"/>
          <w:szCs w:val="24"/>
        </w:rPr>
        <w:t>See t</w:t>
      </w:r>
      <w:r w:rsidR="001E7E22" w:rsidRPr="00191B14">
        <w:rPr>
          <w:rFonts w:ascii="Times New Roman" w:hAnsi="Times New Roman" w:cs="Times New Roman"/>
          <w:sz w:val="24"/>
          <w:szCs w:val="24"/>
        </w:rPr>
        <w:t xml:space="preserve">rait table in </w:t>
      </w:r>
      <w:r w:rsidR="00381797" w:rsidRPr="00191B14">
        <w:rPr>
          <w:rFonts w:ascii="Times New Roman" w:hAnsi="Times New Roman" w:cs="Times New Roman"/>
          <w:color w:val="FF0000"/>
          <w:sz w:val="24"/>
          <w:szCs w:val="24"/>
        </w:rPr>
        <w:t>Appendix</w:t>
      </w:r>
      <w:r w:rsidR="00A60C58" w:rsidRPr="00191B14">
        <w:rPr>
          <w:rFonts w:ascii="Times New Roman" w:hAnsi="Times New Roman" w:cs="Times New Roman"/>
          <w:sz w:val="24"/>
          <w:szCs w:val="24"/>
        </w:rPr>
        <w:t xml:space="preserve"> for details</w:t>
      </w:r>
      <w:r w:rsidR="001E7E22" w:rsidRPr="00191B14">
        <w:rPr>
          <w:rFonts w:ascii="Times New Roman" w:hAnsi="Times New Roman" w:cs="Times New Roman"/>
          <w:sz w:val="24"/>
          <w:szCs w:val="24"/>
        </w:rPr>
        <w:t>.</w:t>
      </w:r>
    </w:p>
    <w:p w14:paraId="32176952" w14:textId="42CB81F6" w:rsidR="00A34C72" w:rsidRPr="00191B14" w:rsidRDefault="001E7E2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Statistical a</w:t>
      </w:r>
      <w:r w:rsidR="00A34C72" w:rsidRPr="00191B14">
        <w:rPr>
          <w:rFonts w:ascii="Times New Roman" w:hAnsi="Times New Roman" w:cs="Times New Roman"/>
          <w:sz w:val="24"/>
          <w:szCs w:val="24"/>
        </w:rPr>
        <w:t>nalysis</w:t>
      </w:r>
    </w:p>
    <w:p w14:paraId="2997E9FD" w14:textId="6FEDFFFA" w:rsidR="00FE1BF4" w:rsidRPr="00191B14" w:rsidRDefault="00FE1BF4"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ll analyses were conducted using R version 4.1.1 (2021-08-10).</w:t>
      </w:r>
      <w:r w:rsidR="00E07771">
        <w:rPr>
          <w:rFonts w:ascii="Times New Roman" w:hAnsi="Times New Roman" w:cs="Times New Roman"/>
          <w:sz w:val="24"/>
          <w:szCs w:val="24"/>
        </w:rPr>
        <w:t xml:space="preserve"> For all analyses, a</w:t>
      </w:r>
      <w:r w:rsidR="00E07771" w:rsidRPr="00191B14">
        <w:rPr>
          <w:rFonts w:ascii="Times New Roman" w:hAnsi="Times New Roman" w:cs="Times New Roman"/>
          <w:sz w:val="24"/>
          <w:szCs w:val="24"/>
        </w:rPr>
        <w:t xml:space="preserve">bsolute species cover data were relativized using Wisconsin double standardization using the </w:t>
      </w:r>
      <w:proofErr w:type="spellStart"/>
      <w:r w:rsidR="00E07771" w:rsidRPr="00191B14">
        <w:rPr>
          <w:rFonts w:ascii="Times New Roman" w:hAnsi="Times New Roman" w:cs="Times New Roman"/>
          <w:i/>
          <w:iCs/>
          <w:sz w:val="24"/>
          <w:szCs w:val="24"/>
        </w:rPr>
        <w:t>wisconsin</w:t>
      </w:r>
      <w:proofErr w:type="spellEnd"/>
      <w:r w:rsidR="00E07771" w:rsidRPr="00191B14">
        <w:rPr>
          <w:rFonts w:ascii="Times New Roman" w:hAnsi="Times New Roman" w:cs="Times New Roman"/>
          <w:sz w:val="24"/>
          <w:szCs w:val="24"/>
        </w:rPr>
        <w:t xml:space="preserve"> function in the </w:t>
      </w:r>
      <w:r w:rsidR="00E07771">
        <w:rPr>
          <w:rFonts w:ascii="Times New Roman" w:hAnsi="Times New Roman" w:cs="Times New Roman"/>
          <w:sz w:val="24"/>
          <w:szCs w:val="24"/>
        </w:rPr>
        <w:t xml:space="preserve">R package </w:t>
      </w:r>
      <w:r w:rsidR="00E07771" w:rsidRPr="00191B14">
        <w:rPr>
          <w:rFonts w:ascii="Times New Roman" w:hAnsi="Times New Roman" w:cs="Times New Roman"/>
          <w:sz w:val="24"/>
          <w:szCs w:val="24"/>
        </w:rPr>
        <w:t>vegan</w:t>
      </w:r>
      <w:r w:rsidR="00E07771">
        <w:rPr>
          <w:rFonts w:ascii="Times New Roman" w:hAnsi="Times New Roman" w:cs="Times New Roman"/>
          <w:sz w:val="24"/>
          <w:szCs w:val="24"/>
        </w:rPr>
        <w:t>,</w:t>
      </w:r>
      <w:r w:rsidR="00E07771" w:rsidRPr="00191B14">
        <w:rPr>
          <w:rFonts w:ascii="Times New Roman" w:hAnsi="Times New Roman" w:cs="Times New Roman"/>
          <w:sz w:val="24"/>
          <w:szCs w:val="24"/>
        </w:rPr>
        <w:t xml:space="preserve"> </w:t>
      </w:r>
      <w:r w:rsidR="00E07771">
        <w:rPr>
          <w:rFonts w:ascii="Times New Roman" w:hAnsi="Times New Roman" w:cs="Times New Roman"/>
          <w:sz w:val="24"/>
          <w:szCs w:val="24"/>
        </w:rPr>
        <w:t xml:space="preserve">version </w:t>
      </w:r>
      <w:r w:rsidR="00E07771" w:rsidRPr="008E0BCD">
        <w:rPr>
          <w:rFonts w:ascii="Times New Roman" w:hAnsi="Times New Roman" w:cs="Times New Roman"/>
          <w:sz w:val="24"/>
          <w:szCs w:val="24"/>
        </w:rPr>
        <w:t>2.6-4</w:t>
      </w:r>
      <w:r w:rsidR="00E07771" w:rsidRPr="00191B14">
        <w:rPr>
          <w:rFonts w:ascii="Times New Roman" w:hAnsi="Times New Roman" w:cs="Times New Roman"/>
          <w:sz w:val="24"/>
          <w:szCs w:val="24"/>
        </w:rPr>
        <w:t xml:space="preserve"> </w:t>
      </w:r>
      <w:r w:rsidR="00E07771" w:rsidRPr="00191B14">
        <w:rPr>
          <w:rFonts w:ascii="Times New Roman" w:hAnsi="Times New Roman" w:cs="Times New Roman"/>
          <w:sz w:val="24"/>
          <w:szCs w:val="24"/>
        </w:rPr>
        <w:fldChar w:fldCharType="begin"/>
      </w:r>
      <w:r w:rsidR="00E07771" w:rsidRPr="00191B14">
        <w:rPr>
          <w:rFonts w:ascii="Times New Roman" w:hAnsi="Times New Roman" w:cs="Times New Roman"/>
          <w:sz w:val="24"/>
          <w:szCs w:val="24"/>
        </w:rPr>
        <w:instrText xml:space="preserve"> ADDIN ZOTERO_ITEM CSL_CITATION {"citationID":"tqn58ZC7","properties":{"formattedCitation":"(Oksanen et al. 2022)","plainCitation":"(Oksanen et al. 2022)","noteIndex":0},"citationItems":[{"id":1736,"uris":["http://zotero.org/users/10036252/items/XHSB84PG"],"itemData":{"id":1736,"type":"dataset","abstract":"Ordination methods, diversity analysis and other functions for community and vegetation ecologists.","DOI":"10.32614/CRAN.package.vegan","language":"en","note":"Institution: Comprehensive R Archive Network\npage: 2.6-10","source":"DOI.org (Crossref)","title":"vegan: Community Ecology Package. R package version 2.6-4","title-short":"vegan","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family":"Borman","given":"Tuomas"}],"accessed":{"date-parts":[["2025",2,17]]},"issued":{"date-parts":[["2022"]]}}}],"schema":"https://github.com/citation-style-language/schema/raw/master/csl-citation.json"} </w:instrText>
      </w:r>
      <w:r w:rsidR="00E07771" w:rsidRPr="00191B14">
        <w:rPr>
          <w:rFonts w:ascii="Times New Roman" w:hAnsi="Times New Roman" w:cs="Times New Roman"/>
          <w:sz w:val="24"/>
          <w:szCs w:val="24"/>
        </w:rPr>
        <w:fldChar w:fldCharType="separate"/>
      </w:r>
      <w:r w:rsidR="00E07771" w:rsidRPr="00B1155E">
        <w:rPr>
          <w:rFonts w:ascii="Times New Roman" w:hAnsi="Times New Roman" w:cs="Times New Roman"/>
          <w:sz w:val="24"/>
        </w:rPr>
        <w:t>(Oksanen et al. 2022)</w:t>
      </w:r>
      <w:r w:rsidR="00E07771" w:rsidRPr="00191B14">
        <w:rPr>
          <w:rFonts w:ascii="Times New Roman" w:hAnsi="Times New Roman" w:cs="Times New Roman"/>
          <w:sz w:val="24"/>
          <w:szCs w:val="24"/>
        </w:rPr>
        <w:fldChar w:fldCharType="end"/>
      </w:r>
      <w:r w:rsidR="00E07771" w:rsidRPr="00191B14">
        <w:rPr>
          <w:rFonts w:ascii="Times New Roman" w:hAnsi="Times New Roman" w:cs="Times New Roman"/>
          <w:sz w:val="24"/>
          <w:szCs w:val="24"/>
        </w:rPr>
        <w:t>.</w:t>
      </w:r>
    </w:p>
    <w:p w14:paraId="473038F8"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Calculating Beta Diversity</w:t>
      </w:r>
    </w:p>
    <w:p w14:paraId="20065531" w14:textId="38F32D9E"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We calculated taxonomic beta diversity of each severity-year as the mean Bray-Curtis dissimilarity using the function </w:t>
      </w:r>
      <w:proofErr w:type="spellStart"/>
      <w:r w:rsidRPr="00191B14">
        <w:rPr>
          <w:rFonts w:ascii="Times New Roman" w:hAnsi="Times New Roman" w:cs="Times New Roman"/>
          <w:i/>
          <w:iCs/>
          <w:sz w:val="24"/>
          <w:szCs w:val="24"/>
        </w:rPr>
        <w:t>vegdist</w:t>
      </w:r>
      <w:proofErr w:type="spellEnd"/>
      <w:r w:rsidRPr="00191B14">
        <w:rPr>
          <w:rFonts w:ascii="Times New Roman" w:hAnsi="Times New Roman" w:cs="Times New Roman"/>
          <w:sz w:val="24"/>
          <w:szCs w:val="24"/>
        </w:rPr>
        <w:t xml:space="preserve"> in the vegan package. We calculated functional beta diversity using Rao’s quadratic entropy (Q)</w:t>
      </w:r>
      <w:r w:rsidR="007D1B11">
        <w:rPr>
          <w:rFonts w:ascii="Times New Roman" w:hAnsi="Times New Roman" w:cs="Times New Roman"/>
          <w:sz w:val="24"/>
          <w:szCs w:val="24"/>
        </w:rPr>
        <w:t>, standardized between 0 and 1,</w:t>
      </w:r>
      <w:r w:rsidRPr="00191B14">
        <w:rPr>
          <w:rFonts w:ascii="Times New Roman" w:hAnsi="Times New Roman" w:cs="Times New Roman"/>
          <w:sz w:val="24"/>
          <w:szCs w:val="24"/>
        </w:rPr>
        <w:t xml:space="preserve"> in the following additive partition:</w:t>
      </w:r>
    </w:p>
    <w:p w14:paraId="2DFEFD23" w14:textId="0CE4C7B1" w:rsidR="00A34C72" w:rsidRPr="00191B14" w:rsidRDefault="00000000" w:rsidP="006A74FA">
      <w:pPr>
        <w:spacing w:line="48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functional</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αij</m:t>
                </m:r>
              </m:sub>
            </m:sSub>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γij</m:t>
            </m:r>
          </m:sub>
        </m:sSub>
      </m:oMath>
      <w:r w:rsidR="008F44D8" w:rsidRPr="00191B14">
        <w:rPr>
          <w:rFonts w:ascii="Times New Roman" w:eastAsiaTheme="minorEastAsia" w:hAnsi="Times New Roman" w:cs="Times New Roman"/>
          <w:sz w:val="24"/>
          <w:szCs w:val="24"/>
        </w:rPr>
        <w:t xml:space="preserve"> (1)</w:t>
      </w:r>
    </w:p>
    <w:p w14:paraId="2A41F45E" w14:textId="5434F749"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where 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vertAlign w:val="subscript"/>
        </w:rPr>
        <w:t xml:space="preserve"> </w:t>
      </w:r>
      <w:r w:rsidRPr="00191B14">
        <w:rPr>
          <w:rFonts w:ascii="Times New Roman" w:eastAsiaTheme="minorEastAsia" w:hAnsi="Times New Roman" w:cs="Times New Roman"/>
          <w:sz w:val="24"/>
          <w:szCs w:val="24"/>
        </w:rPr>
        <w:t xml:space="preserve">is </w:t>
      </w:r>
      <w:r w:rsidR="001E7E22"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plot-level Q for year</w:t>
      </w:r>
      <w:r w:rsidRPr="00191B14">
        <w:rPr>
          <w:rFonts w:ascii="Times New Roman" w:eastAsiaTheme="minorEastAsia" w:hAnsi="Times New Roman" w:cs="Times New Roman"/>
          <w:i/>
          <w:iCs/>
          <w:sz w:val="24"/>
          <w:szCs w:val="24"/>
        </w:rPr>
        <w:t xml:space="preserve"> </w:t>
      </w:r>
      <w:proofErr w:type="spellStart"/>
      <w:r w:rsidRPr="00191B14">
        <w:rPr>
          <w:rFonts w:ascii="Times New Roman" w:eastAsiaTheme="minorEastAsia" w:hAnsi="Times New Roman" w:cs="Times New Roman"/>
          <w:i/>
          <w:iCs/>
          <w:sz w:val="24"/>
          <w:szCs w:val="24"/>
        </w:rPr>
        <w:t>i</w:t>
      </w:r>
      <w:proofErr w:type="spellEnd"/>
      <w:r w:rsidRPr="00191B14">
        <w:rPr>
          <w:rFonts w:ascii="Times New Roman" w:eastAsiaTheme="minorEastAsia" w:hAnsi="Times New Roman" w:cs="Times New Roman"/>
          <w:sz w:val="24"/>
          <w:szCs w:val="24"/>
        </w:rPr>
        <w:t xml:space="preserve"> and severity </w:t>
      </w:r>
      <w:r w:rsidRPr="00191B14">
        <w:rPr>
          <w:rFonts w:ascii="Times New Roman" w:eastAsiaTheme="minorEastAsia" w:hAnsi="Times New Roman" w:cs="Times New Roman"/>
          <w:i/>
          <w:iCs/>
          <w:sz w:val="24"/>
          <w:szCs w:val="24"/>
        </w:rPr>
        <w:t>j</w:t>
      </w:r>
      <w:r w:rsidRPr="00191B14">
        <w:rPr>
          <w:rFonts w:ascii="Times New Roman" w:eastAsiaTheme="minorEastAsia" w:hAnsi="Times New Roman" w:cs="Times New Roman"/>
          <w:sz w:val="24"/>
          <w:szCs w:val="24"/>
        </w:rPr>
        <w:t xml:space="preserve">, and </w:t>
      </w:r>
      <w:proofErr w:type="spellStart"/>
      <w:r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γij</w:t>
      </w:r>
      <w:proofErr w:type="spellEnd"/>
      <w:r w:rsidRPr="00191B14">
        <w:rPr>
          <w:rFonts w:ascii="Times New Roman" w:eastAsiaTheme="minorEastAsia" w:hAnsi="Times New Roman" w:cs="Times New Roman"/>
          <w:i/>
          <w:iCs/>
          <w:sz w:val="24"/>
          <w:szCs w:val="24"/>
        </w:rPr>
        <w:t xml:space="preserve"> </w:t>
      </w:r>
      <w:r w:rsidRPr="00191B14">
        <w:rPr>
          <w:rFonts w:ascii="Times New Roman" w:eastAsiaTheme="minorEastAsia" w:hAnsi="Times New Roman" w:cs="Times New Roman"/>
          <w:sz w:val="24"/>
          <w:szCs w:val="24"/>
        </w:rPr>
        <w:t xml:space="preserve">is </w:t>
      </w:r>
      <w:r w:rsidR="001E7E22"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 xml:space="preserve">Q of the species pool for year </w:t>
      </w:r>
      <w:proofErr w:type="spellStart"/>
      <w:r w:rsidRPr="00191B14">
        <w:rPr>
          <w:rFonts w:ascii="Times New Roman" w:eastAsiaTheme="minorEastAsia" w:hAnsi="Times New Roman" w:cs="Times New Roman"/>
          <w:i/>
          <w:iCs/>
          <w:sz w:val="24"/>
          <w:szCs w:val="24"/>
        </w:rPr>
        <w:t>i</w:t>
      </w:r>
      <w:proofErr w:type="spellEnd"/>
      <w:r w:rsidRPr="00191B14">
        <w:rPr>
          <w:rFonts w:ascii="Times New Roman" w:eastAsiaTheme="minorEastAsia" w:hAnsi="Times New Roman" w:cs="Times New Roman"/>
          <w:sz w:val="24"/>
          <w:szCs w:val="24"/>
        </w:rPr>
        <w:t xml:space="preserve"> and severity </w:t>
      </w:r>
      <w:r w:rsidRPr="00191B14">
        <w:rPr>
          <w:rFonts w:ascii="Times New Roman" w:eastAsiaTheme="minorEastAsia" w:hAnsi="Times New Roman" w:cs="Times New Roman"/>
          <w:i/>
          <w:iCs/>
          <w:sz w:val="24"/>
          <w:szCs w:val="24"/>
        </w:rPr>
        <w:t xml:space="preserve">j </w:t>
      </w:r>
      <w:r w:rsidRPr="00191B14">
        <w:rPr>
          <w:rFonts w:ascii="Times New Roman" w:eastAsiaTheme="minorEastAsia" w:hAnsi="Times New Roman" w:cs="Times New Roman"/>
          <w:i/>
          <w:iCs/>
          <w:sz w:val="24"/>
          <w:szCs w:val="24"/>
        </w:rPr>
        <w:fldChar w:fldCharType="begin"/>
      </w:r>
      <w:r w:rsidR="00B10B10" w:rsidRPr="00191B14">
        <w:rPr>
          <w:rFonts w:ascii="Times New Roman" w:eastAsiaTheme="minorEastAsia" w:hAnsi="Times New Roman" w:cs="Times New Roman"/>
          <w:i/>
          <w:iCs/>
          <w:sz w:val="24"/>
          <w:szCs w:val="24"/>
        </w:rPr>
        <w:instrText xml:space="preserve"> ADDIN ZOTERO_ITEM CSL_CITATION {"citationID":"ZylqDqQ7","properties":{"formattedCitation":"(De Bello et al. 2010)","plainCitation":"(De Bello et al. 2010)","dontUpdate":true,"noteIndex":0},"citationItems":[{"id":992,"uris":["http://zotero.org/users/10036252/items/JKNK66VP"],"itemData":{"id":992,"type":"article-journal","abstract":"A methodology for partitioning of biodiversity into α, β and γ components has long been debated, resulting in different mathematical frameworks. Recently, use of the Rao quadratic entropy index has been advocated since it allows comparison of various facets of diversity (e.g. taxonomic, phylogenetic and functional) within the same mathematical framework. However, if not well implemented, the Rao index can easily yield biologically meaningless results and lead into a mathematical labyrinth. As a practical guideline for ecologists, we present a critical synthesis of diverging implementations of the index in the recent literature and a new extension of the index for measuring β-diversity. First, we detail correct computation of the index that needs to be applied in order not to obtain negative β-diversity values, which are ecologically unacceptable, and elucidate the main approaches to calculate the Rao quadratic entropy at different spatial scales. Then, we emphasize that, similar to other entropy measures, the Rao index often produces lower-than-expected β-diversity values. To solve this, we extend a correction based on equivalent numbers, as proposed by Jost (2007), to the Rao index. We further show that this correction can be applied to additive partitioning of diversity and not only its multiplicative form. These developments around the Rao index open up an exciting avenue to develop an estimator of turnover diversity across different environmental and temporal scales, allowing meaningful comparisons of partitioning across species, phylogenetic and functional diversities within the same mathematical framework. We also propose a set of R functions, based on existing developments, which perform different key computations to apply this framework in biodiversity science.","container-title":"Journal of Vegetation Science","DOI":"10.1111/j.1654-1103.2010.01195.x","ISSN":"1654-1103","issue":"5","language":"en","note":"_eprint: https://onlinelibrary.wiley.com/doi/pdf/10.1111/j.1654-1103.2010.01195.x","page":"992-1000","source":"Wiley Online Library","title":"The partitioning of diversity: showing Theseus a way out of the labyrinth","title-short":"The partitioning of diversity","volume":"21","author":[{"family":"De Bello","given":"Francesco"},{"family":"Lavergne","given":"Sébastien"},{"family":"Meynard","given":"Christine N."},{"family":"Lepš","given":"Jan"},{"family":"Thuiller","given":"Wilfried"}],"issued":{"date-parts":[["2010"]]}}}],"schema":"https://github.com/citation-style-language/schema/raw/master/csl-citation.json"} </w:instrText>
      </w:r>
      <w:r w:rsidRPr="00191B14">
        <w:rPr>
          <w:rFonts w:ascii="Times New Roman" w:eastAsiaTheme="minorEastAsia" w:hAnsi="Times New Roman" w:cs="Times New Roman"/>
          <w:i/>
          <w:iCs/>
          <w:sz w:val="24"/>
          <w:szCs w:val="24"/>
        </w:rPr>
        <w:fldChar w:fldCharType="separate"/>
      </w:r>
      <w:r w:rsidRPr="00191B14">
        <w:rPr>
          <w:rFonts w:ascii="Times New Roman" w:hAnsi="Times New Roman" w:cs="Times New Roman"/>
          <w:sz w:val="24"/>
          <w:szCs w:val="24"/>
        </w:rPr>
        <w:t>(</w:t>
      </w:r>
      <w:r w:rsidR="00381797" w:rsidRPr="00191B14">
        <w:rPr>
          <w:rFonts w:ascii="Times New Roman" w:hAnsi="Times New Roman" w:cs="Times New Roman"/>
          <w:sz w:val="24"/>
          <w:szCs w:val="24"/>
        </w:rPr>
        <w:t>d</w:t>
      </w:r>
      <w:r w:rsidRPr="00191B14">
        <w:rPr>
          <w:rFonts w:ascii="Times New Roman" w:hAnsi="Times New Roman" w:cs="Times New Roman"/>
          <w:sz w:val="24"/>
          <w:szCs w:val="24"/>
        </w:rPr>
        <w:t>e Bello et al. 2010)</w:t>
      </w:r>
      <w:r w:rsidRPr="00191B14">
        <w:rPr>
          <w:rFonts w:ascii="Times New Roman" w:eastAsiaTheme="minorEastAsia" w:hAnsi="Times New Roman" w:cs="Times New Roman"/>
          <w:i/>
          <w:iCs/>
          <w:sz w:val="24"/>
          <w:szCs w:val="24"/>
        </w:rPr>
        <w:fldChar w:fldCharType="end"/>
      </w:r>
      <w:r w:rsidRPr="00191B14">
        <w:rPr>
          <w:rFonts w:ascii="Times New Roman" w:eastAsiaTheme="minorEastAsia" w:hAnsi="Times New Roman" w:cs="Times New Roman"/>
          <w:sz w:val="24"/>
          <w:szCs w:val="24"/>
        </w:rPr>
        <w:t xml:space="preserve">. </w:t>
      </w:r>
      <w:proofErr w:type="spellStart"/>
      <w:r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γij</w:t>
      </w:r>
      <w:proofErr w:type="spellEnd"/>
      <w:r w:rsidRPr="00191B14">
        <w:rPr>
          <w:rFonts w:ascii="Times New Roman" w:eastAsiaTheme="minorEastAsia" w:hAnsi="Times New Roman" w:cs="Times New Roman"/>
          <w:i/>
          <w:iCs/>
          <w:sz w:val="24"/>
          <w:szCs w:val="24"/>
        </w:rPr>
        <w:t xml:space="preserve"> </w:t>
      </w:r>
      <w:r w:rsidRPr="00191B14">
        <w:rPr>
          <w:rFonts w:ascii="Times New Roman" w:eastAsiaTheme="minorEastAsia" w:hAnsi="Times New Roman" w:cs="Times New Roman"/>
          <w:sz w:val="24"/>
          <w:szCs w:val="24"/>
        </w:rPr>
        <w:t>was calculated using the relative abundance of each species averaged across all plots in a given severity class</w:t>
      </w:r>
      <w:r w:rsidR="00506CC5" w:rsidRPr="00191B14">
        <w:rPr>
          <w:rFonts w:ascii="Times New Roman" w:eastAsiaTheme="minorEastAsia" w:hAnsi="Times New Roman" w:cs="Times New Roman"/>
          <w:sz w:val="24"/>
          <w:szCs w:val="24"/>
        </w:rPr>
        <w:t xml:space="preserve"> </w:t>
      </w:r>
      <w:r w:rsidR="00506CC5" w:rsidRPr="00191B14">
        <w:rPr>
          <w:rFonts w:ascii="Times New Roman" w:eastAsiaTheme="minorEastAsia" w:hAnsi="Times New Roman" w:cs="Times New Roman"/>
          <w:sz w:val="24"/>
          <w:szCs w:val="24"/>
        </w:rPr>
        <w:fldChar w:fldCharType="begin"/>
      </w:r>
      <w:r w:rsidR="00506CC5" w:rsidRPr="00191B14">
        <w:rPr>
          <w:rFonts w:ascii="Times New Roman" w:eastAsiaTheme="minorEastAsia" w:hAnsi="Times New Roman" w:cs="Times New Roman"/>
          <w:sz w:val="24"/>
          <w:szCs w:val="24"/>
        </w:rPr>
        <w:instrText xml:space="preserve"> ADDIN ZOTERO_ITEM CSL_CITATION {"citationID":"FM9pD0HF","properties":{"formattedCitation":"(de Bello et al. 2021)","plainCitation":"(de Bello et al. 2021)","noteIndex":0},"citationItems":[{"id":1642,"uris":["http://zotero.org/users/10036252/items/WQ9NUNZW"],"itemData":{"id":1642,"type":"book","abstract":"Functional ecology is the branch of ecology that focuses on various functions that species play in the community or ecosystem in which they occur. This accessible guide offers the main concepts and tools in trait-based ecology, and their tricks, covering different trophic levels and organism types. It is designed for students, researchers and practitioners who wish to get a handy synthesis of existing concepts, tools and trends in trait-based ecology, and wish to apply it to their own field of interest. Where relevant, exercises specifically designed to be run in R are included, along with accompanying on-line resources including solutions for exercises and R functions, and updates reflecting current developments in this fast-changing field. Based on more than a decade of teaching experience, the authors developed and improved the way theoretical aspects and analytical tools of trait-based ecology are introduced and explained to readers.","event-place":"Cambridge","ISBN":"978-1-108-47291-3","note":"DOI: 10.1017/9781108628426","publisher":"Cambridge University Press","publisher-place":"Cambridge","source":"Cambridge University Press","title":"Handbook of Trait-Based Ecology: From Theory to R Tools","title-short":"Handbook of Trait-Based Ecology","URL":"https://www.cambridge.org/core/books/handbook-of-traitbased-ecology/D79AC6C55CA7D3977AD297ED30A38EF0","author":[{"family":"Bello","given":"Francesco","non-dropping-particle":"de"},{"family":"Carmona","given":"Carlos P."},{"family":"Dias","given":"André T. C."},{"family":"Götzenberger","given":"Lars"},{"family":"Moretti","given":"Marco"},{"family":"Berg","given":"Matty P."}],"accessed":{"date-parts":[["2025",1,21]]},"issued":{"date-parts":[["2021"]]}}}],"schema":"https://github.com/citation-style-language/schema/raw/master/csl-citation.json"} </w:instrText>
      </w:r>
      <w:r w:rsidR="00506CC5" w:rsidRPr="00191B14">
        <w:rPr>
          <w:rFonts w:ascii="Times New Roman" w:eastAsiaTheme="minorEastAsia" w:hAnsi="Times New Roman" w:cs="Times New Roman"/>
          <w:sz w:val="24"/>
          <w:szCs w:val="24"/>
        </w:rPr>
        <w:fldChar w:fldCharType="separate"/>
      </w:r>
      <w:r w:rsidR="00B1155E" w:rsidRPr="00B1155E">
        <w:rPr>
          <w:rFonts w:ascii="Times New Roman" w:hAnsi="Times New Roman" w:cs="Times New Roman"/>
          <w:sz w:val="24"/>
        </w:rPr>
        <w:t>(de Bello et al. 2021)</w:t>
      </w:r>
      <w:r w:rsidR="00506CC5" w:rsidRPr="00191B14">
        <w:rPr>
          <w:rFonts w:ascii="Times New Roman" w:eastAsiaTheme="minorEastAsia" w:hAnsi="Times New Roman" w:cs="Times New Roman"/>
          <w:sz w:val="24"/>
          <w:szCs w:val="24"/>
        </w:rPr>
        <w:fldChar w:fldCharType="end"/>
      </w:r>
      <w:r w:rsidRPr="00191B14">
        <w:rPr>
          <w:rFonts w:ascii="Times New Roman" w:eastAsiaTheme="minorEastAsia" w:hAnsi="Times New Roman" w:cs="Times New Roman"/>
          <w:sz w:val="24"/>
          <w:szCs w:val="24"/>
        </w:rPr>
        <w:t xml:space="preserve">. Q was calculated using the </w:t>
      </w:r>
      <w:proofErr w:type="spellStart"/>
      <w:r w:rsidRPr="00191B14">
        <w:rPr>
          <w:rFonts w:ascii="Times New Roman" w:eastAsiaTheme="minorEastAsia" w:hAnsi="Times New Roman" w:cs="Times New Roman"/>
          <w:i/>
          <w:iCs/>
          <w:sz w:val="24"/>
          <w:szCs w:val="24"/>
        </w:rPr>
        <w:t>dbFD</w:t>
      </w:r>
      <w:proofErr w:type="spellEnd"/>
      <w:r w:rsidRPr="00191B14">
        <w:rPr>
          <w:rFonts w:ascii="Times New Roman" w:eastAsiaTheme="minorEastAsia" w:hAnsi="Times New Roman" w:cs="Times New Roman"/>
          <w:sz w:val="24"/>
          <w:szCs w:val="24"/>
        </w:rPr>
        <w:t xml:space="preserve"> function in the FD package</w:t>
      </w:r>
      <w:r w:rsidR="00F72368" w:rsidRPr="00191B14">
        <w:rPr>
          <w:rFonts w:ascii="Times New Roman" w:eastAsiaTheme="minorEastAsia" w:hAnsi="Times New Roman" w:cs="Times New Roman"/>
          <w:sz w:val="24"/>
          <w:szCs w:val="24"/>
        </w:rPr>
        <w:t xml:space="preserve"> </w:t>
      </w:r>
      <w:r w:rsidR="00F72368" w:rsidRPr="00191B14">
        <w:rPr>
          <w:rFonts w:ascii="Times New Roman" w:eastAsiaTheme="minorEastAsia" w:hAnsi="Times New Roman" w:cs="Times New Roman"/>
          <w:sz w:val="24"/>
          <w:szCs w:val="24"/>
        </w:rPr>
        <w:fldChar w:fldCharType="begin"/>
      </w:r>
      <w:r w:rsidR="00F619A3" w:rsidRPr="00191B14">
        <w:rPr>
          <w:rFonts w:ascii="Times New Roman" w:eastAsiaTheme="minorEastAsia" w:hAnsi="Times New Roman" w:cs="Times New Roman"/>
          <w:sz w:val="24"/>
          <w:szCs w:val="24"/>
        </w:rPr>
        <w:instrText xml:space="preserve"> ADDIN ZOTERO_ITEM CSL_CITATION {"citationID":"MFTDHz82","properties":{"formattedCitation":"(Etienne Lalibert\\uc0\\u233{}, Pierre Legendre, Bill Shipley 2014)","plainCitation":"(Etienne Laliberté, Pierre Legendre, Bill Shipley 2014)","dontUpdate":true,"noteIndex":0},"citationItems":[{"id":1739,"uris":["http://zotero.org/users/10036252/items/FVC6AY8Y"],"itemData":{"id":1739,"type":"dataset","abstract":"Computes different multidimensional FD indices.  Implements a distance-based framework to measure FD that allows any number and type of functional traits, and can also consider species relative abundances.  Also contains other useful tools for functional ecology.","DOI":"10.32614/CRAN.package.FD","language":"en","note":"Institution: Comprehensive R Archive Network\npage: 1.0-12.3","source":"DOI.org (Crossref)","title":"FD: measuring functional diversity from   multiple traits, and other tools for functional ecology. R package version 1.0-12.1.","title-short":"FD","URL":"https://CRAN.R-project.org/package=FD","author":[{"literal":"Etienne Laliberté, Pierre Legendre, Bill Shipley"}],"accessed":{"date-parts":[["2025",2,17]]},"issued":{"date-parts":[["2014"]]}}}],"schema":"https://github.com/citation-style-language/schema/raw/master/csl-citation.json"} </w:instrText>
      </w:r>
      <w:r w:rsidR="00F72368" w:rsidRPr="00191B14">
        <w:rPr>
          <w:rFonts w:ascii="Times New Roman" w:eastAsiaTheme="minorEastAsia" w:hAnsi="Times New Roman" w:cs="Times New Roman"/>
          <w:sz w:val="24"/>
          <w:szCs w:val="24"/>
        </w:rPr>
        <w:fldChar w:fldCharType="separate"/>
      </w:r>
      <w:r w:rsidR="00F72368" w:rsidRPr="00191B14">
        <w:rPr>
          <w:rFonts w:ascii="Times New Roman" w:hAnsi="Times New Roman" w:cs="Times New Roman"/>
          <w:kern w:val="0"/>
          <w:sz w:val="24"/>
          <w:szCs w:val="24"/>
        </w:rPr>
        <w:t>(</w:t>
      </w:r>
      <w:proofErr w:type="spellStart"/>
      <w:r w:rsidR="00F72368" w:rsidRPr="00191B14">
        <w:rPr>
          <w:rFonts w:ascii="Times New Roman" w:hAnsi="Times New Roman" w:cs="Times New Roman"/>
          <w:kern w:val="0"/>
          <w:sz w:val="24"/>
          <w:szCs w:val="24"/>
        </w:rPr>
        <w:t>Laliberté</w:t>
      </w:r>
      <w:proofErr w:type="spellEnd"/>
      <w:r w:rsidR="00F72368" w:rsidRPr="00191B14">
        <w:rPr>
          <w:rFonts w:ascii="Times New Roman" w:hAnsi="Times New Roman" w:cs="Times New Roman"/>
          <w:kern w:val="0"/>
          <w:sz w:val="24"/>
          <w:szCs w:val="24"/>
        </w:rPr>
        <w:t xml:space="preserve"> et al. 2014)</w:t>
      </w:r>
      <w:r w:rsidR="00F72368" w:rsidRPr="00191B14">
        <w:rPr>
          <w:rFonts w:ascii="Times New Roman" w:eastAsiaTheme="minorEastAsia" w:hAnsi="Times New Roman" w:cs="Times New Roman"/>
          <w:sz w:val="24"/>
          <w:szCs w:val="24"/>
        </w:rPr>
        <w:fldChar w:fldCharType="end"/>
      </w:r>
      <w:r w:rsidRPr="00191B14">
        <w:rPr>
          <w:rFonts w:ascii="Times New Roman" w:eastAsiaTheme="minorEastAsia" w:hAnsi="Times New Roman" w:cs="Times New Roman"/>
          <w:sz w:val="24"/>
          <w:szCs w:val="24"/>
        </w:rPr>
        <w:t>.</w:t>
      </w:r>
    </w:p>
    <w:p w14:paraId="3F488D05"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Resampling</w:t>
      </w:r>
    </w:p>
    <w:p w14:paraId="5D56CE9C" w14:textId="3C8D29FC"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estimate </w:t>
      </w:r>
      <w:r w:rsidR="00A96C16"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 xml:space="preserve">standard error of the beta diversity measurements, we resampled the Bray-Curtis distance matrices and </w:t>
      </w:r>
      <w:r w:rsidR="00A03480"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rPr>
        <w:t xml:space="preserve"> </w:t>
      </w:r>
      <w:r w:rsidR="0009007F" w:rsidRPr="00191B14">
        <w:rPr>
          <w:rFonts w:ascii="Times New Roman" w:eastAsiaTheme="minorEastAsia" w:hAnsi="Times New Roman" w:cs="Times New Roman"/>
          <w:sz w:val="24"/>
          <w:szCs w:val="24"/>
        </w:rPr>
        <w:t xml:space="preserve">for all plots </w:t>
      </w:r>
      <w:r w:rsidRPr="00191B14">
        <w:rPr>
          <w:rFonts w:ascii="Times New Roman" w:eastAsiaTheme="minorEastAsia" w:hAnsi="Times New Roman" w:cs="Times New Roman"/>
          <w:sz w:val="24"/>
          <w:szCs w:val="24"/>
        </w:rPr>
        <w:t xml:space="preserve">999 times with replacement, with the size of each resample equal to the size of </w:t>
      </w:r>
      <w:r w:rsidR="00381797"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distance matrices and 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rPr>
        <w:t>, respectively.</w:t>
      </w:r>
    </w:p>
    <w:p w14:paraId="66410FAF"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Null Model</w:t>
      </w:r>
    </w:p>
    <w:p w14:paraId="6903A4AF" w14:textId="4F9FE8FC"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We constructed a null model to estimate the expected random beta diversity. Our null model fixed plot-level species richness, but randomly selected species for each plot from our observed species pool. The observed species</w:t>
      </w:r>
      <w:r w:rsidR="00C1271D" w:rsidRPr="00191B14">
        <w:rPr>
          <w:rFonts w:ascii="Times New Roman" w:hAnsi="Times New Roman" w:cs="Times New Roman"/>
          <w:sz w:val="24"/>
          <w:szCs w:val="24"/>
        </w:rPr>
        <w:t xml:space="preserve"> pool</w:t>
      </w:r>
      <w:r w:rsidRPr="00191B14">
        <w:rPr>
          <w:rFonts w:ascii="Times New Roman" w:hAnsi="Times New Roman" w:cs="Times New Roman"/>
          <w:sz w:val="24"/>
          <w:szCs w:val="24"/>
        </w:rPr>
        <w:t xml:space="preserve"> includes all species observed</w:t>
      </w:r>
      <w:r w:rsidR="00224876" w:rsidRPr="00191B14">
        <w:rPr>
          <w:rFonts w:ascii="Times New Roman" w:hAnsi="Times New Roman" w:cs="Times New Roman"/>
          <w:sz w:val="24"/>
          <w:szCs w:val="24"/>
        </w:rPr>
        <w:t xml:space="preserve"> across any severity</w:t>
      </w:r>
      <w:r w:rsidRPr="00191B14">
        <w:rPr>
          <w:rFonts w:ascii="Times New Roman" w:hAnsi="Times New Roman" w:cs="Times New Roman"/>
          <w:sz w:val="24"/>
          <w:szCs w:val="24"/>
        </w:rPr>
        <w:t xml:space="preserve"> over all four years</w:t>
      </w:r>
      <w:r w:rsidR="00D60459">
        <w:rPr>
          <w:rFonts w:ascii="Times New Roman" w:hAnsi="Times New Roman" w:cs="Times New Roman"/>
          <w:sz w:val="24"/>
          <w:szCs w:val="24"/>
        </w:rPr>
        <w:t xml:space="preserve"> (n = 60 species)</w:t>
      </w:r>
      <w:r w:rsidRPr="00191B14">
        <w:rPr>
          <w:rFonts w:ascii="Times New Roman" w:hAnsi="Times New Roman" w:cs="Times New Roman"/>
          <w:sz w:val="24"/>
          <w:szCs w:val="24"/>
        </w:rPr>
        <w:t>.</w:t>
      </w:r>
      <w:r w:rsidR="007B1B23">
        <w:rPr>
          <w:rFonts w:ascii="Times New Roman" w:hAnsi="Times New Roman" w:cs="Times New Roman"/>
          <w:sz w:val="24"/>
          <w:szCs w:val="24"/>
        </w:rPr>
        <w:t xml:space="preserve"> The entire observed species pool was represented in each simulation, such that every species occurred in at least one of the simulated plots (n = 60 plots), but not necessarily in a given severity class (n = 20 plots). </w:t>
      </w:r>
      <w:r w:rsidRPr="00191B14">
        <w:rPr>
          <w:rFonts w:ascii="Times New Roman" w:hAnsi="Times New Roman" w:cs="Times New Roman"/>
          <w:sz w:val="24"/>
          <w:szCs w:val="24"/>
        </w:rPr>
        <w:t xml:space="preserve">Species cover values were randomly selected from a uniform distribution between 0.2-100% </w:t>
      </w:r>
      <w:r w:rsidR="00224876" w:rsidRPr="00191B14">
        <w:rPr>
          <w:rFonts w:ascii="Times New Roman" w:hAnsi="Times New Roman" w:cs="Times New Roman"/>
          <w:sz w:val="24"/>
          <w:szCs w:val="24"/>
        </w:rPr>
        <w:t>cover and</w:t>
      </w:r>
      <w:r w:rsidRPr="00191B14">
        <w:rPr>
          <w:rFonts w:ascii="Times New Roman" w:hAnsi="Times New Roman" w:cs="Times New Roman"/>
          <w:sz w:val="24"/>
          <w:szCs w:val="24"/>
        </w:rPr>
        <w:t xml:space="preserve"> then relativized in the same way as the observed cover data</w:t>
      </w:r>
      <w:r w:rsidR="00CD2001" w:rsidRPr="00191B14">
        <w:rPr>
          <w:rFonts w:ascii="Times New Roman" w:hAnsi="Times New Roman" w:cs="Times New Roman"/>
          <w:sz w:val="24"/>
          <w:szCs w:val="24"/>
        </w:rPr>
        <w:t xml:space="preserve"> using Wisconsin double standardization</w:t>
      </w:r>
      <w:r w:rsidRPr="00191B14">
        <w:rPr>
          <w:rFonts w:ascii="Times New Roman" w:hAnsi="Times New Roman" w:cs="Times New Roman"/>
          <w:sz w:val="24"/>
          <w:szCs w:val="24"/>
        </w:rPr>
        <w:t>. We calculated the deviation of each resampled beta diversity value from the expected random beta diversity value (β-deviation) as the standard effect size (SES) based on 999 iterations of the null model:</w:t>
      </w:r>
    </w:p>
    <w:p w14:paraId="4BD1ADEE" w14:textId="579991D0" w:rsidR="00A34C72" w:rsidRPr="00191B14" w:rsidRDefault="00A34C72" w:rsidP="006A74FA">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SES=</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observed</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ull</m:t>
                    </m:r>
                  </m:sub>
                </m:sSub>
              </m:e>
            </m:acc>
          </m:num>
          <m:den>
            <m:r>
              <w:rPr>
                <w:rFonts w:ascii="Cambria Math" w:hAnsi="Cambria Math" w:cs="Times New Roman"/>
                <w:sz w:val="24"/>
                <w:szCs w:val="24"/>
              </w:rPr>
              <m:t>SD(</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ull</m:t>
                </m:r>
              </m:sub>
            </m:sSub>
            <m:r>
              <w:rPr>
                <w:rFonts w:ascii="Cambria Math" w:hAnsi="Cambria Math" w:cs="Times New Roman"/>
                <w:sz w:val="24"/>
                <w:szCs w:val="24"/>
              </w:rPr>
              <m:t>)</m:t>
            </m:r>
          </m:den>
        </m:f>
      </m:oMath>
      <w:r w:rsidR="008F44D8" w:rsidRPr="00191B14">
        <w:rPr>
          <w:rFonts w:ascii="Times New Roman" w:eastAsiaTheme="minorEastAsia" w:hAnsi="Times New Roman" w:cs="Times New Roman"/>
          <w:sz w:val="24"/>
          <w:szCs w:val="24"/>
        </w:rPr>
        <w:t xml:space="preserve">  (2)</w:t>
      </w:r>
    </w:p>
    <w:p w14:paraId="20805BA0" w14:textId="2C634F6B" w:rsidR="00FE1BF4" w:rsidRPr="00191B14" w:rsidRDefault="00FE1BF4" w:rsidP="006A74FA">
      <w:pPr>
        <w:spacing w:line="480" w:lineRule="auto"/>
        <w:rPr>
          <w:rFonts w:ascii="Times New Roman" w:eastAsiaTheme="minorEastAsia" w:hAnsi="Times New Roman" w:cs="Times New Roman"/>
          <w:sz w:val="24"/>
          <w:szCs w:val="24"/>
        </w:rPr>
      </w:pPr>
      <w:commentRangeStart w:id="19"/>
      <w:commentRangeStart w:id="20"/>
      <w:r w:rsidRPr="00191B14">
        <w:rPr>
          <w:rFonts w:ascii="Times New Roman" w:eastAsiaTheme="minorEastAsia" w:hAnsi="Times New Roman" w:cs="Times New Roman"/>
          <w:sz w:val="24"/>
          <w:szCs w:val="24"/>
        </w:rPr>
        <w:lastRenderedPageBreak/>
        <w:t xml:space="preserve">See </w:t>
      </w:r>
      <w:r w:rsidR="00A23B29" w:rsidRPr="00191B14">
        <w:rPr>
          <w:rFonts w:ascii="Times New Roman" w:eastAsiaTheme="minorEastAsia" w:hAnsi="Times New Roman" w:cs="Times New Roman"/>
          <w:sz w:val="24"/>
          <w:szCs w:val="24"/>
        </w:rPr>
        <w:t>Appendix</w:t>
      </w:r>
      <w:r w:rsidRPr="00191B14">
        <w:rPr>
          <w:rFonts w:ascii="Times New Roman" w:eastAsiaTheme="minorEastAsia" w:hAnsi="Times New Roman" w:cs="Times New Roman"/>
          <w:sz w:val="24"/>
          <w:szCs w:val="24"/>
        </w:rPr>
        <w:t xml:space="preserve"> </w:t>
      </w:r>
      <w:r w:rsidR="00A23B29" w:rsidRPr="00191B14">
        <w:rPr>
          <w:rFonts w:ascii="Times New Roman" w:eastAsiaTheme="minorEastAsia" w:hAnsi="Times New Roman" w:cs="Times New Roman"/>
          <w:sz w:val="24"/>
          <w:szCs w:val="24"/>
        </w:rPr>
        <w:t>to access</w:t>
      </w:r>
      <w:r w:rsidRPr="00191B14">
        <w:rPr>
          <w:rFonts w:ascii="Times New Roman" w:eastAsiaTheme="minorEastAsia" w:hAnsi="Times New Roman" w:cs="Times New Roman"/>
          <w:sz w:val="24"/>
          <w:szCs w:val="24"/>
        </w:rPr>
        <w:t xml:space="preserve"> R code.</w:t>
      </w:r>
      <w:commentRangeEnd w:id="19"/>
      <w:r w:rsidR="00224876" w:rsidRPr="00191B14">
        <w:rPr>
          <w:rStyle w:val="CommentReference"/>
          <w:sz w:val="24"/>
          <w:szCs w:val="24"/>
        </w:rPr>
        <w:commentReference w:id="19"/>
      </w:r>
      <w:commentRangeEnd w:id="20"/>
      <w:r w:rsidR="00AC7419" w:rsidRPr="00191B14">
        <w:rPr>
          <w:rStyle w:val="CommentReference"/>
          <w:sz w:val="24"/>
          <w:szCs w:val="24"/>
        </w:rPr>
        <w:commentReference w:id="20"/>
      </w:r>
    </w:p>
    <w:p w14:paraId="460A73EE" w14:textId="355F34FB"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rajectory of </w:t>
      </w:r>
      <w:r w:rsidRPr="00191B14">
        <w:rPr>
          <w:rFonts w:ascii="Times New Roman" w:hAnsi="Times New Roman" w:cs="Times New Roman"/>
          <w:sz w:val="24"/>
          <w:szCs w:val="24"/>
        </w:rPr>
        <w:t>β-deviation</w:t>
      </w:r>
    </w:p>
    <w:p w14:paraId="1E66F4D4" w14:textId="3F6D3870" w:rsidR="00972E15" w:rsidRPr="00191B14" w:rsidRDefault="00972E15" w:rsidP="006A74FA">
      <w:pPr>
        <w:spacing w:line="480" w:lineRule="auto"/>
        <w:rPr>
          <w:rFonts w:ascii="Times New Roman" w:eastAsiaTheme="minorEastAsia" w:hAnsi="Times New Roman" w:cs="Times New Roman"/>
          <w:sz w:val="24"/>
          <w:szCs w:val="24"/>
        </w:rPr>
      </w:pPr>
      <w:commentRangeStart w:id="21"/>
      <w:commentRangeStart w:id="22"/>
      <w:r w:rsidRPr="00191B14">
        <w:rPr>
          <w:rFonts w:ascii="Times New Roman" w:eastAsiaTheme="minorEastAsia" w:hAnsi="Times New Roman" w:cs="Times New Roman"/>
          <w:sz w:val="24"/>
          <w:szCs w:val="24"/>
        </w:rPr>
        <w:t xml:space="preserve">To evaluate the effect of burn severity on the temporal trajectories of taxonomic and functional </w:t>
      </w:r>
      <w:r w:rsidRPr="00191B14">
        <w:rPr>
          <w:rFonts w:ascii="Times New Roman" w:hAnsi="Times New Roman" w:cs="Times New Roman"/>
          <w:sz w:val="24"/>
          <w:szCs w:val="24"/>
        </w:rPr>
        <w:t>β</w:t>
      </w:r>
      <w:r w:rsidRPr="00191B14">
        <w:rPr>
          <w:rFonts w:ascii="Times New Roman" w:eastAsiaTheme="minorEastAsia" w:hAnsi="Times New Roman" w:cs="Times New Roman"/>
          <w:sz w:val="24"/>
          <w:szCs w:val="24"/>
        </w:rPr>
        <w:t xml:space="preserve"> -deviations, we used multiple regression with taxonomic and functional </w:t>
      </w:r>
      <w:r w:rsidRPr="00191B14">
        <w:rPr>
          <w:rFonts w:ascii="Times New Roman" w:hAnsi="Times New Roman" w:cs="Times New Roman"/>
          <w:sz w:val="24"/>
          <w:szCs w:val="24"/>
        </w:rPr>
        <w:t>β-deviation as response variables and</w:t>
      </w:r>
      <w:r w:rsidRPr="00191B14">
        <w:rPr>
          <w:rFonts w:ascii="Times New Roman" w:eastAsiaTheme="minorEastAsia" w:hAnsi="Times New Roman" w:cs="Times New Roman"/>
          <w:sz w:val="24"/>
          <w:szCs w:val="24"/>
        </w:rPr>
        <w:t xml:space="preserve"> the interaction of burn severity, </w:t>
      </w:r>
      <w:r w:rsidR="00F16DB1" w:rsidRPr="00191B14">
        <w:rPr>
          <w:rFonts w:ascii="Times New Roman" w:eastAsiaTheme="minorEastAsia" w:hAnsi="Times New Roman" w:cs="Times New Roman"/>
          <w:sz w:val="24"/>
          <w:szCs w:val="24"/>
        </w:rPr>
        <w:t xml:space="preserve">and </w:t>
      </w:r>
      <w:r w:rsidRPr="00191B14">
        <w:rPr>
          <w:rFonts w:ascii="Times New Roman" w:eastAsiaTheme="minorEastAsia" w:hAnsi="Times New Roman" w:cs="Times New Roman"/>
          <w:sz w:val="24"/>
          <w:szCs w:val="24"/>
        </w:rPr>
        <w:t>year since fire</w:t>
      </w:r>
      <w:r w:rsidR="00F16DB1" w:rsidRPr="00191B14">
        <w:rPr>
          <w:rFonts w:ascii="Times New Roman" w:eastAsiaTheme="minorEastAsia" w:hAnsi="Times New Roman" w:cs="Times New Roman"/>
          <w:sz w:val="24"/>
          <w:szCs w:val="24"/>
        </w:rPr>
        <w:t xml:space="preserve"> </w:t>
      </w:r>
      <w:r w:rsidRPr="00191B14">
        <w:rPr>
          <w:rFonts w:ascii="Times New Roman" w:eastAsiaTheme="minorEastAsia" w:hAnsi="Times New Roman" w:cs="Times New Roman"/>
          <w:sz w:val="24"/>
          <w:szCs w:val="24"/>
        </w:rPr>
        <w:t xml:space="preserve">as the effect variables. To accommodate potential non-linearity in the data, we added a quadratic term for year since fire and compared the quadratic model with a linear model using Akaike ’s information criterion </w:t>
      </w:r>
      <w:r w:rsidR="00643033" w:rsidRPr="00191B14">
        <w:rPr>
          <w:rFonts w:ascii="Times New Roman" w:eastAsiaTheme="minorEastAsia" w:hAnsi="Times New Roman" w:cs="Times New Roman"/>
          <w:sz w:val="24"/>
          <w:szCs w:val="24"/>
        </w:rPr>
        <w:fldChar w:fldCharType="begin"/>
      </w:r>
      <w:r w:rsidR="00BC4AAE" w:rsidRPr="00191B14">
        <w:rPr>
          <w:rFonts w:ascii="Times New Roman" w:eastAsiaTheme="minorEastAsia" w:hAnsi="Times New Roman" w:cs="Times New Roman"/>
          <w:sz w:val="24"/>
          <w:szCs w:val="24"/>
        </w:rPr>
        <w:instrText xml:space="preserve"> ADDIN ZOTERO_ITEM CSL_CITATION {"citationID":"taC82SXR","properties":{"formattedCitation":"(Akaike 1987)","plainCitation":"(Akaike 1987)","dontUpdate":true,"noteIndex":0},"citationItems":[{"id":1697,"uris":["http://zotero.org/users/10036252/items/UZ7QZSL8"],"itemData":{"id":1697,"type":"article-journal","abstract":"The information criterion AIC was introduced to extend the method of maximum likelihood to the multimodel situation. It was obtained by relating the successful experience of the order determination of an autoregressive model to the determination of the number of factors in the maximum likelihood factor analysis. The use of the AIC criterion in the factor analysis is particularly interesting when it is viewed as the choice of a Bayesian model. This observation shows that the area of application of AIC can be much wider than the conventional i.i.d. type models on which the original derivation of the criterion was based. The observation of the Bayesian structure of the factor analysis model leads us to the handling of the problem of improper solution by introducing a natural prior distribution of factor loadings.","container-title":"Psychometrika","DOI":"10.1007/BF02294359","ISSN":"1860-0980","issue":"3","journalAbbreviation":"Psychometrika","language":"en","page":"317-332","source":"Springer Link","title":"Factor analysis and AIC","volume":"52","author":[{"family":"Akaike","given":"Hirotugu"}],"issued":{"date-parts":[["1987",9,1]]}}}],"schema":"https://github.com/citation-style-language/schema/raw/master/csl-citation.json"} </w:instrText>
      </w:r>
      <w:r w:rsidR="00643033" w:rsidRPr="00191B14">
        <w:rPr>
          <w:rFonts w:ascii="Times New Roman" w:eastAsiaTheme="minorEastAsia" w:hAnsi="Times New Roman" w:cs="Times New Roman"/>
          <w:sz w:val="24"/>
          <w:szCs w:val="24"/>
        </w:rPr>
        <w:fldChar w:fldCharType="separate"/>
      </w:r>
      <w:r w:rsidR="00643033" w:rsidRPr="00191B14">
        <w:rPr>
          <w:rFonts w:ascii="Times New Roman" w:hAnsi="Times New Roman" w:cs="Times New Roman"/>
          <w:sz w:val="24"/>
          <w:szCs w:val="24"/>
        </w:rPr>
        <w:t>(AIC; Akaike 1987)</w:t>
      </w:r>
      <w:r w:rsidR="00643033" w:rsidRPr="00191B14">
        <w:rPr>
          <w:rFonts w:ascii="Times New Roman" w:eastAsiaTheme="minorEastAsia" w:hAnsi="Times New Roman" w:cs="Times New Roman"/>
          <w:sz w:val="24"/>
          <w:szCs w:val="24"/>
        </w:rPr>
        <w:fldChar w:fldCharType="end"/>
      </w:r>
      <w:r w:rsidR="00643033" w:rsidRPr="00191B14">
        <w:rPr>
          <w:rFonts w:ascii="Times New Roman" w:eastAsiaTheme="minorEastAsia" w:hAnsi="Times New Roman" w:cs="Times New Roman"/>
          <w:sz w:val="24"/>
          <w:szCs w:val="24"/>
        </w:rPr>
        <w:t>. Where there was a difference in AIC scores of &gt;4, we</w:t>
      </w:r>
      <w:r w:rsidRPr="00191B14">
        <w:rPr>
          <w:rFonts w:ascii="Times New Roman" w:eastAsiaTheme="minorEastAsia" w:hAnsi="Times New Roman" w:cs="Times New Roman"/>
          <w:sz w:val="24"/>
          <w:szCs w:val="24"/>
        </w:rPr>
        <w:t xml:space="preserve"> selected the model</w:t>
      </w:r>
      <w:r w:rsidR="00643033" w:rsidRPr="00191B14">
        <w:rPr>
          <w:rFonts w:ascii="Times New Roman" w:eastAsiaTheme="minorEastAsia" w:hAnsi="Times New Roman" w:cs="Times New Roman"/>
          <w:sz w:val="24"/>
          <w:szCs w:val="24"/>
        </w:rPr>
        <w:t xml:space="preserve"> with the lower AIC score.</w:t>
      </w:r>
      <w:r w:rsidRPr="00191B14">
        <w:rPr>
          <w:rFonts w:ascii="Times New Roman" w:eastAsiaTheme="minorEastAsia" w:hAnsi="Times New Roman" w:cs="Times New Roman"/>
          <w:sz w:val="24"/>
          <w:szCs w:val="24"/>
        </w:rPr>
        <w:t xml:space="preserve">    </w:t>
      </w:r>
      <w:commentRangeEnd w:id="21"/>
      <w:r w:rsidRPr="00191B14">
        <w:rPr>
          <w:rStyle w:val="CommentReference"/>
          <w:sz w:val="24"/>
          <w:szCs w:val="24"/>
        </w:rPr>
        <w:commentReference w:id="21"/>
      </w:r>
      <w:commentRangeEnd w:id="22"/>
      <w:r w:rsidR="005C6BB2" w:rsidRPr="00191B14">
        <w:rPr>
          <w:rStyle w:val="CommentReference"/>
          <w:sz w:val="24"/>
          <w:szCs w:val="24"/>
        </w:rPr>
        <w:commentReference w:id="22"/>
      </w:r>
    </w:p>
    <w:p w14:paraId="2F5D9250" w14:textId="38ECC6FB"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Coupling of taxonomic and functional diversity</w:t>
      </w:r>
    </w:p>
    <w:p w14:paraId="33C2D357" w14:textId="262069A0"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evaluate the coupling of taxonomic and functional </w:t>
      </w:r>
      <w:r w:rsidRPr="00191B14">
        <w:rPr>
          <w:rFonts w:ascii="Times New Roman" w:hAnsi="Times New Roman" w:cs="Times New Roman"/>
          <w:sz w:val="24"/>
          <w:szCs w:val="24"/>
        </w:rPr>
        <w:t>diversity, we</w:t>
      </w:r>
      <w:r w:rsidR="00D15B73" w:rsidRPr="00191B14">
        <w:rPr>
          <w:rFonts w:ascii="Times New Roman" w:hAnsi="Times New Roman" w:cs="Times New Roman"/>
          <w:sz w:val="24"/>
          <w:szCs w:val="24"/>
        </w:rPr>
        <w:t xml:space="preserve"> examined the level of functional redundancy</w:t>
      </w:r>
      <w:r w:rsidR="0001065C">
        <w:rPr>
          <w:rFonts w:ascii="Times New Roman" w:hAnsi="Times New Roman" w:cs="Times New Roman"/>
          <w:sz w:val="24"/>
          <w:szCs w:val="24"/>
        </w:rPr>
        <w:t xml:space="preserve"> (FRed)</w:t>
      </w:r>
      <w:r w:rsidR="00D15B73" w:rsidRPr="00191B14">
        <w:rPr>
          <w:rFonts w:ascii="Times New Roman" w:hAnsi="Times New Roman" w:cs="Times New Roman"/>
          <w:sz w:val="24"/>
          <w:szCs w:val="24"/>
        </w:rPr>
        <w:t xml:space="preserve"> using the slope between species richness and Q</w:t>
      </w:r>
      <w:r w:rsidRPr="00191B14">
        <w:rPr>
          <w:rFonts w:ascii="Times New Roman" w:hAnsi="Times New Roman" w:cs="Times New Roman"/>
          <w:sz w:val="24"/>
          <w:szCs w:val="24"/>
        </w:rPr>
        <w:t xml:space="preserve"> </w:t>
      </w:r>
      <w:r w:rsidR="00523DD8" w:rsidRPr="00191B14">
        <w:rPr>
          <w:rFonts w:ascii="Times New Roman" w:hAnsi="Times New Roman" w:cs="Times New Roman"/>
          <w:sz w:val="24"/>
          <w:szCs w:val="24"/>
        </w:rPr>
        <w:t>across the burn severity gradient for all four years of the study</w:t>
      </w:r>
      <w:r w:rsidR="00D15B73" w:rsidRPr="00191B14">
        <w:rPr>
          <w:rFonts w:ascii="Times New Roman" w:hAnsi="Times New Roman" w:cs="Times New Roman"/>
          <w:sz w:val="24"/>
          <w:szCs w:val="24"/>
        </w:rPr>
        <w:t xml:space="preserve"> </w:t>
      </w:r>
      <w:r w:rsidR="00D15B73" w:rsidRPr="00191B14">
        <w:rPr>
          <w:rFonts w:ascii="Times New Roman" w:hAnsi="Times New Roman" w:cs="Times New Roman"/>
          <w:sz w:val="24"/>
          <w:szCs w:val="24"/>
        </w:rPr>
        <w:fldChar w:fldCharType="begin"/>
      </w:r>
      <w:r w:rsidR="00D15B73" w:rsidRPr="00191B14">
        <w:rPr>
          <w:rFonts w:ascii="Times New Roman" w:hAnsi="Times New Roman" w:cs="Times New Roman"/>
          <w:sz w:val="24"/>
          <w:szCs w:val="24"/>
        </w:rPr>
        <w:instrText xml:space="preserve"> ADDIN ZOTERO_ITEM CSL_CITATION {"citationID":"fNSyw4Mg","properties":{"formattedCitation":"(Baker et al. 2021)","plainCitation":"(Baker et al. 2021)","noteIndex":0},"citationItems":[{"id":1394,"uris":["http://zotero.org/users/10036252/items/VP2J6URU"],"itemData":{"id":1394,"type":"article-journal","abstract":"While there has been increasing interest in how taxonomic diversity is changing over time, less is known about how long-term taxonomic changes may affect ecosystem functioning and resilience. Exploring long-term patterns of functional diversity can provide key insights into the capacity of a community to carry out ecological processes and the redundancy of species’ roles. We focus on a protected freshwater system located in a national park in southeast Germany. We use a high-resolution benthic macroinvertebrate dataset spanning 32 years (1983–2014) and test whether changes in functional diversity are reflected in taxonomic diversity using a multidimensional trait-based approach and regression analyses. Specifically, we asked: (i) How has functional diversity changed over time? (ii) How functionally distinct are the community's taxa? (iii) Are changes in functional diversity concurrent with taxonomic diversity? And (iv) what is the extent of community functional redundancy? Resultant from acidification mitigation, macroinvertebrate taxonomic diversity increased over the study period. Recovery of functional diversity was less pronounced, lagging behind responses of taxonomic diversity. Over multidecadal timescales, the macroinvertebrate community has become more homogenous with a high degree of functional redundancy, despite being isolated from direct anthropogenic activity. While taxonomic diversity increased over time, functional diversity has yet to catch up. These results demonstrate that anthropogenic pressures can remain a threat to biotic communities even in protected areas. The differences in taxonomic and functional recovery processes highlight the need to incorporate functional traits in assessments of biodiversity responses to global change.","container-title":"Ecology and Evolution","DOI":"10.1002/ece3.8381","ISSN":"2045-7758","issue":"23","language":"en","license":"© 2021 The Authors. Ecology and Evolution published by John Wiley &amp; Sons Ltd.","note":"_eprint: https://onlinelibrary.wiley.com/doi/pdf/10.1002/ece3.8381","page":"17471-17484","source":"Wiley Online Library","title":"Multidecadal changes in functional diversity lag behind the recovery of taxonomic diversity","volume":"11","author":[{"family":"Baker","given":"Nathan Jay"},{"family":"Pilotto","given":"Francesca"},{"family":"Haubrock","given":"Phillip Joschka"},{"family":"Beudert","given":"Burkhard"},{"family":"Haase","given":"Peter"}],"issued":{"date-parts":[["2021"]]}}}],"schema":"https://github.com/citation-style-language/schema/raw/master/csl-citation.json"} </w:instrText>
      </w:r>
      <w:r w:rsidR="00D15B7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Baker et al. 2021)</w:t>
      </w:r>
      <w:r w:rsidR="00D15B73" w:rsidRPr="00191B14">
        <w:rPr>
          <w:rFonts w:ascii="Times New Roman" w:hAnsi="Times New Roman" w:cs="Times New Roman"/>
          <w:sz w:val="24"/>
          <w:szCs w:val="24"/>
        </w:rPr>
        <w:fldChar w:fldCharType="end"/>
      </w:r>
      <w:r w:rsidR="00131CA0" w:rsidRPr="00191B14">
        <w:rPr>
          <w:rFonts w:ascii="Times New Roman" w:hAnsi="Times New Roman" w:cs="Times New Roman"/>
          <w:sz w:val="24"/>
          <w:szCs w:val="24"/>
        </w:rPr>
        <w:t>.</w:t>
      </w:r>
      <w:r w:rsidR="00525FA3">
        <w:rPr>
          <w:rFonts w:ascii="Times New Roman" w:hAnsi="Times New Roman" w:cs="Times New Roman"/>
          <w:sz w:val="24"/>
          <w:szCs w:val="24"/>
        </w:rPr>
        <w:t xml:space="preserve"> A steep positive slope indicates low </w:t>
      </w:r>
      <w:r w:rsidR="0001065C">
        <w:rPr>
          <w:rFonts w:ascii="Times New Roman" w:hAnsi="Times New Roman" w:cs="Times New Roman"/>
          <w:sz w:val="24"/>
          <w:szCs w:val="24"/>
        </w:rPr>
        <w:t>FRed</w:t>
      </w:r>
      <w:r w:rsidR="00525FA3">
        <w:rPr>
          <w:rFonts w:ascii="Times New Roman" w:hAnsi="Times New Roman" w:cs="Times New Roman"/>
          <w:sz w:val="24"/>
          <w:szCs w:val="24"/>
        </w:rPr>
        <w:t xml:space="preserve">, as additional species are functionally distinct and increase Q. A slope of zero indicates </w:t>
      </w:r>
      <w:r w:rsidR="0001065C">
        <w:rPr>
          <w:rFonts w:ascii="Times New Roman" w:hAnsi="Times New Roman" w:cs="Times New Roman"/>
          <w:sz w:val="24"/>
          <w:szCs w:val="24"/>
        </w:rPr>
        <w:t>high</w:t>
      </w:r>
      <w:r w:rsidR="00525FA3">
        <w:rPr>
          <w:rFonts w:ascii="Times New Roman" w:hAnsi="Times New Roman" w:cs="Times New Roman"/>
          <w:sz w:val="24"/>
          <w:szCs w:val="24"/>
        </w:rPr>
        <w:t xml:space="preserve"> </w:t>
      </w:r>
      <w:r w:rsidR="0001065C">
        <w:rPr>
          <w:rFonts w:ascii="Times New Roman" w:hAnsi="Times New Roman" w:cs="Times New Roman"/>
          <w:sz w:val="24"/>
          <w:szCs w:val="24"/>
        </w:rPr>
        <w:t>FRed</w:t>
      </w:r>
      <w:r w:rsidR="00525FA3">
        <w:rPr>
          <w:rFonts w:ascii="Times New Roman" w:hAnsi="Times New Roman" w:cs="Times New Roman"/>
          <w:sz w:val="24"/>
          <w:szCs w:val="24"/>
        </w:rPr>
        <w:t xml:space="preserve">, as additional species are not functionally distinct and do not change Q. </w:t>
      </w:r>
      <w:commentRangeStart w:id="23"/>
      <w:r w:rsidR="00525FA3">
        <w:rPr>
          <w:rFonts w:ascii="Times New Roman" w:hAnsi="Times New Roman" w:cs="Times New Roman"/>
          <w:sz w:val="24"/>
          <w:szCs w:val="24"/>
        </w:rPr>
        <w:t>A negative slope indicates functional convergence</w:t>
      </w:r>
      <w:commentRangeEnd w:id="23"/>
      <w:r w:rsidR="00C82B44">
        <w:rPr>
          <w:rStyle w:val="CommentReference"/>
        </w:rPr>
        <w:commentReference w:id="23"/>
      </w:r>
      <w:r w:rsidR="00525FA3">
        <w:rPr>
          <w:rFonts w:ascii="Times New Roman" w:hAnsi="Times New Roman" w:cs="Times New Roman"/>
          <w:sz w:val="24"/>
          <w:szCs w:val="24"/>
        </w:rPr>
        <w:t>, as species similarity increases as species are added.</w:t>
      </w:r>
      <w:r w:rsidR="00FD3AE2">
        <w:rPr>
          <w:rFonts w:ascii="Times New Roman" w:hAnsi="Times New Roman" w:cs="Times New Roman"/>
          <w:sz w:val="24"/>
          <w:szCs w:val="24"/>
        </w:rPr>
        <w:t xml:space="preserve"> </w:t>
      </w:r>
      <w:commentRangeStart w:id="24"/>
      <w:r w:rsidR="00F619A3" w:rsidRPr="00290A45">
        <w:rPr>
          <w:rFonts w:ascii="Times New Roman" w:eastAsiaTheme="minorEastAsia" w:hAnsi="Times New Roman" w:cs="Times New Roman"/>
          <w:sz w:val="24"/>
          <w:szCs w:val="24"/>
          <w:highlight w:val="yellow"/>
        </w:rPr>
        <w:t>T</w:t>
      </w:r>
      <w:r w:rsidR="00B31B3D" w:rsidRPr="00290A45">
        <w:rPr>
          <w:rFonts w:ascii="Times New Roman" w:eastAsiaTheme="minorEastAsia" w:hAnsi="Times New Roman" w:cs="Times New Roman"/>
          <w:sz w:val="24"/>
          <w:szCs w:val="24"/>
          <w:highlight w:val="yellow"/>
        </w:rPr>
        <w:t>o make the slope more interpretable, species richness was standardized between 0 and 1 to place it on the same scale as Q</w:t>
      </w:r>
      <w:r w:rsidR="004B60A0" w:rsidRPr="00290A45">
        <w:rPr>
          <w:rFonts w:ascii="Times New Roman" w:eastAsiaTheme="minorEastAsia" w:hAnsi="Times New Roman" w:cs="Times New Roman"/>
          <w:sz w:val="24"/>
          <w:szCs w:val="24"/>
          <w:highlight w:val="yellow"/>
        </w:rPr>
        <w:t>. Following this approach, a</w:t>
      </w:r>
      <w:r w:rsidR="007D1B11" w:rsidRPr="00290A45">
        <w:rPr>
          <w:rFonts w:ascii="Times New Roman" w:eastAsiaTheme="minorEastAsia" w:hAnsi="Times New Roman" w:cs="Times New Roman"/>
          <w:sz w:val="24"/>
          <w:szCs w:val="24"/>
          <w:highlight w:val="yellow"/>
        </w:rPr>
        <w:t xml:space="preserve"> slope of 1 represents maximum species richness being associated with maximum functional diversity.</w:t>
      </w:r>
      <w:commentRangeEnd w:id="24"/>
      <w:r w:rsidR="00290A45">
        <w:rPr>
          <w:rStyle w:val="CommentReference"/>
        </w:rPr>
        <w:commentReference w:id="24"/>
      </w:r>
      <w:r w:rsidR="00FD3AE2">
        <w:rPr>
          <w:rFonts w:ascii="Times New Roman" w:eastAsiaTheme="minorEastAsia" w:hAnsi="Times New Roman" w:cs="Times New Roman"/>
          <w:sz w:val="24"/>
          <w:szCs w:val="24"/>
        </w:rPr>
        <w:t xml:space="preserve"> </w:t>
      </w:r>
      <w:r w:rsidR="00FD3AE2" w:rsidRPr="00DB6F8E">
        <w:rPr>
          <w:rFonts w:ascii="Times New Roman" w:hAnsi="Times New Roman" w:cs="Times New Roman"/>
          <w:sz w:val="24"/>
          <w:szCs w:val="24"/>
        </w:rPr>
        <w:t>We consider taxonomic and functional diversity to be coupled when the</w:t>
      </w:r>
      <w:r w:rsidR="00FD3AE2" w:rsidRPr="00DB6F8E">
        <w:rPr>
          <w:rFonts w:ascii="Times New Roman" w:hAnsi="Times New Roman" w:cs="Times New Roman"/>
          <w:sz w:val="24"/>
          <w:szCs w:val="24"/>
        </w:rPr>
        <w:t xml:space="preserve"> regression analysis reveals</w:t>
      </w:r>
      <w:r w:rsidR="00FD3AE2" w:rsidRPr="00DB6F8E">
        <w:rPr>
          <w:rFonts w:ascii="Times New Roman" w:hAnsi="Times New Roman" w:cs="Times New Roman"/>
          <w:sz w:val="24"/>
          <w:szCs w:val="24"/>
        </w:rPr>
        <w:t xml:space="preserve"> a significant</w:t>
      </w:r>
      <w:r w:rsidR="00192247">
        <w:rPr>
          <w:rFonts w:ascii="Times New Roman" w:hAnsi="Times New Roman" w:cs="Times New Roman"/>
          <w:sz w:val="24"/>
          <w:szCs w:val="24"/>
        </w:rPr>
        <w:t xml:space="preserve"> </w:t>
      </w:r>
      <w:r w:rsidR="00FD3AE2" w:rsidRPr="00DB6F8E">
        <w:rPr>
          <w:rFonts w:ascii="Times New Roman" w:hAnsi="Times New Roman" w:cs="Times New Roman"/>
          <w:sz w:val="24"/>
          <w:szCs w:val="24"/>
        </w:rPr>
        <w:t>relationship at α=0.05.</w:t>
      </w:r>
    </w:p>
    <w:p w14:paraId="543286FF"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Comparing Community Composition</w:t>
      </w:r>
    </w:p>
    <w:p w14:paraId="3171CF09" w14:textId="7B67BC1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lastRenderedPageBreak/>
        <w:t xml:space="preserve">To analyze </w:t>
      </w:r>
      <w:r w:rsidR="00224876" w:rsidRPr="00191B14">
        <w:rPr>
          <w:rFonts w:ascii="Times New Roman" w:eastAsiaTheme="minorEastAsia" w:hAnsi="Times New Roman" w:cs="Times New Roman"/>
          <w:sz w:val="24"/>
          <w:szCs w:val="24"/>
        </w:rPr>
        <w:t>changes in taxonomic and functional composition</w:t>
      </w:r>
      <w:r w:rsidRPr="00191B14">
        <w:rPr>
          <w:rFonts w:ascii="Times New Roman" w:eastAsiaTheme="minorEastAsia" w:hAnsi="Times New Roman" w:cs="Times New Roman"/>
          <w:sz w:val="24"/>
          <w:szCs w:val="24"/>
        </w:rPr>
        <w:t>, we tested the difference in community composition by burn severity class four years after fire (the final year of species</w:t>
      </w:r>
      <w:r w:rsidR="00680495" w:rsidRPr="00191B14">
        <w:rPr>
          <w:rFonts w:ascii="Times New Roman" w:eastAsiaTheme="minorEastAsia" w:hAnsi="Times New Roman" w:cs="Times New Roman"/>
          <w:sz w:val="24"/>
          <w:szCs w:val="24"/>
        </w:rPr>
        <w:t xml:space="preserve"> cover</w:t>
      </w:r>
      <w:r w:rsidRPr="00191B14">
        <w:rPr>
          <w:rFonts w:ascii="Times New Roman" w:eastAsiaTheme="minorEastAsia" w:hAnsi="Times New Roman" w:cs="Times New Roman"/>
          <w:sz w:val="24"/>
          <w:szCs w:val="24"/>
        </w:rPr>
        <w:t xml:space="preserve"> data) using PERMANOVA </w:t>
      </w:r>
      <w:r w:rsidR="00913C8A" w:rsidRPr="00191B14">
        <w:rPr>
          <w:rFonts w:ascii="Times New Roman" w:eastAsiaTheme="minorEastAsia" w:hAnsi="Times New Roman" w:cs="Times New Roman"/>
          <w:sz w:val="24"/>
          <w:szCs w:val="24"/>
        </w:rPr>
        <w:t>with</w:t>
      </w:r>
      <w:r w:rsidRPr="00191B14">
        <w:rPr>
          <w:rFonts w:ascii="Times New Roman" w:eastAsiaTheme="minorEastAsia" w:hAnsi="Times New Roman" w:cs="Times New Roman"/>
          <w:sz w:val="24"/>
          <w:szCs w:val="24"/>
        </w:rPr>
        <w:t xml:space="preserve"> the</w:t>
      </w:r>
      <w:r w:rsidR="00913C8A" w:rsidRPr="00191B14">
        <w:rPr>
          <w:rFonts w:ascii="Times New Roman" w:eastAsiaTheme="minorEastAsia" w:hAnsi="Times New Roman" w:cs="Times New Roman"/>
          <w:sz w:val="24"/>
          <w:szCs w:val="24"/>
        </w:rPr>
        <w:t xml:space="preserve"> </w:t>
      </w:r>
      <w:r w:rsidR="00913C8A" w:rsidRPr="00191B14">
        <w:rPr>
          <w:rFonts w:ascii="Times New Roman" w:eastAsiaTheme="minorEastAsia" w:hAnsi="Times New Roman" w:cs="Times New Roman"/>
          <w:i/>
          <w:iCs/>
          <w:sz w:val="24"/>
          <w:szCs w:val="24"/>
        </w:rPr>
        <w:t xml:space="preserve">adonis2 </w:t>
      </w:r>
      <w:r w:rsidR="00913C8A" w:rsidRPr="00191B14">
        <w:rPr>
          <w:rFonts w:ascii="Times New Roman" w:hAnsi="Times New Roman" w:cs="Times New Roman"/>
          <w:sz w:val="24"/>
          <w:szCs w:val="24"/>
        </w:rPr>
        <w:t>function in the vegan package</w:t>
      </w:r>
      <w:r w:rsidR="00B1155E">
        <w:rPr>
          <w:rFonts w:ascii="Times New Roman" w:hAnsi="Times New Roman" w:cs="Times New Roman"/>
          <w:sz w:val="24"/>
          <w:szCs w:val="24"/>
        </w:rPr>
        <w:t xml:space="preserve"> </w:t>
      </w:r>
      <w:commentRangeStart w:id="25"/>
      <w:r w:rsidR="00B1155E">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JxtVHUaJ","properties":{"formattedCitation":"(Anderson 2001; 2017)","plainCitation":"(Anderson 2001; 2017)","noteIndex":0},"citationItems":[{"id":1747,"uris":["http://zotero.org/users/10036252/items/KWGBR3RT"],"itemData":{"id":1747,"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note":"_eprint: https://onlinelibrary.wiley.com/doi/pdf/10.1111/j.1442-9993.2001.01070.pp.x","page":"32-46","source":"Wiley Online Library","title":"A new method for non-parametric multivariate analysis of variance","volume":"26","author":[{"family":"Anderson","given":"Marti J."}],"issued":{"date-parts":[["2001"]]}}},{"id":1744,"uris":["http://zotero.org/users/10036252/items/TPDU5Q6X"],"itemData":{"id":1744,"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license":"Copyright © 2017 John Wiley &amp; Sons, Ltd. All rights reserved.","note":"_eprint: https://onlinelibrary.wiley.com/doi/pdf/10.1002/9781118445112.stat07841\nDOI: 10.1002/9781118445112.stat07841","page":"1-15","publisher":"John Wiley &amp; Sons, Ltd","source":"Wiley Online Library","title":"Permutational Multivariate Analysis of Variance (PERMANOVA)","URL":"https://onlinelibrary.wiley.com/doi/abs/10.1002/9781118445112.stat07841","author":[{"family":"Anderson","given":"Marti J."}],"accessed":{"date-parts":[["2025",2,18]]},"issued":{"date-parts":[["2017"]]}}}],"schema":"https://github.com/citation-style-language/schema/raw/master/csl-citation.json"} </w:instrText>
      </w:r>
      <w:r w:rsidR="00B1155E">
        <w:rPr>
          <w:rFonts w:ascii="Times New Roman" w:hAnsi="Times New Roman" w:cs="Times New Roman"/>
          <w:sz w:val="24"/>
          <w:szCs w:val="24"/>
        </w:rPr>
        <w:fldChar w:fldCharType="separate"/>
      </w:r>
      <w:r w:rsidR="00B1155E" w:rsidRPr="00B1155E">
        <w:rPr>
          <w:rFonts w:ascii="Times New Roman" w:hAnsi="Times New Roman" w:cs="Times New Roman"/>
          <w:sz w:val="24"/>
        </w:rPr>
        <w:t>(Anderson 2001; 2017)</w:t>
      </w:r>
      <w:r w:rsidR="00B1155E">
        <w:rPr>
          <w:rFonts w:ascii="Times New Roman" w:hAnsi="Times New Roman" w:cs="Times New Roman"/>
          <w:sz w:val="24"/>
          <w:szCs w:val="24"/>
        </w:rPr>
        <w:fldChar w:fldCharType="end"/>
      </w:r>
      <w:commentRangeEnd w:id="25"/>
      <w:r w:rsidR="00950615">
        <w:rPr>
          <w:rStyle w:val="CommentReference"/>
        </w:rPr>
        <w:commentReference w:id="25"/>
      </w:r>
      <w:r w:rsidR="00913C8A" w:rsidRPr="00191B14">
        <w:rPr>
          <w:rFonts w:ascii="Times New Roman" w:hAnsi="Times New Roman" w:cs="Times New Roman"/>
          <w:sz w:val="24"/>
          <w:szCs w:val="24"/>
        </w:rPr>
        <w:t xml:space="preserve">. Since the adonis2 functional does not provide pairwise comparisons of groups (i.e. severity), we performed a post-hoc pairwise </w:t>
      </w:r>
      <w:r w:rsidR="00E140A5" w:rsidRPr="00191B14">
        <w:rPr>
          <w:rFonts w:ascii="Times New Roman" w:hAnsi="Times New Roman" w:cs="Times New Roman"/>
          <w:sz w:val="24"/>
          <w:szCs w:val="24"/>
        </w:rPr>
        <w:t>PERMANOVA</w:t>
      </w:r>
      <w:r w:rsidR="00913C8A" w:rsidRPr="00191B14">
        <w:rPr>
          <w:rFonts w:ascii="Times New Roman" w:hAnsi="Times New Roman" w:cs="Times New Roman"/>
          <w:sz w:val="24"/>
          <w:szCs w:val="24"/>
        </w:rPr>
        <w:t xml:space="preserve"> using the</w:t>
      </w:r>
      <w:r w:rsidRPr="00191B14">
        <w:rPr>
          <w:rFonts w:ascii="Times New Roman" w:eastAsiaTheme="minorEastAsia" w:hAnsi="Times New Roman" w:cs="Times New Roman"/>
          <w:sz w:val="24"/>
          <w:szCs w:val="24"/>
        </w:rPr>
        <w:t xml:space="preserve"> </w:t>
      </w:r>
      <w:proofErr w:type="spellStart"/>
      <w:r w:rsidRPr="00191B14">
        <w:rPr>
          <w:rFonts w:ascii="Times New Roman" w:eastAsiaTheme="minorEastAsia" w:hAnsi="Times New Roman" w:cs="Times New Roman"/>
          <w:i/>
          <w:iCs/>
          <w:sz w:val="24"/>
          <w:szCs w:val="24"/>
        </w:rPr>
        <w:t>pairwise.adonis</w:t>
      </w:r>
      <w:proofErr w:type="spellEnd"/>
      <w:r w:rsidRPr="00191B14">
        <w:rPr>
          <w:rFonts w:ascii="Times New Roman" w:hAnsi="Times New Roman" w:cs="Times New Roman"/>
          <w:sz w:val="24"/>
          <w:szCs w:val="24"/>
        </w:rPr>
        <w:t xml:space="preserve"> function in the </w:t>
      </w:r>
      <w:proofErr w:type="spellStart"/>
      <w:r w:rsidRPr="00191B14">
        <w:rPr>
          <w:rFonts w:ascii="Times New Roman" w:hAnsi="Times New Roman" w:cs="Times New Roman"/>
          <w:sz w:val="24"/>
          <w:szCs w:val="24"/>
        </w:rPr>
        <w:t>pairwiseAdonis</w:t>
      </w:r>
      <w:proofErr w:type="spellEnd"/>
      <w:r w:rsidRPr="00191B14">
        <w:rPr>
          <w:rFonts w:ascii="Times New Roman" w:hAnsi="Times New Roman" w:cs="Times New Roman"/>
          <w:sz w:val="24"/>
          <w:szCs w:val="24"/>
        </w:rPr>
        <w:t xml:space="preserve"> package</w:t>
      </w:r>
      <w:r w:rsidR="00FD5C6C" w:rsidRPr="00191B14">
        <w:rPr>
          <w:rFonts w:ascii="Times New Roman" w:hAnsi="Times New Roman" w:cs="Times New Roman"/>
          <w:sz w:val="24"/>
          <w:szCs w:val="24"/>
        </w:rPr>
        <w:t xml:space="preserve"> </w:t>
      </w:r>
      <w:r w:rsidR="00FD5C6C" w:rsidRPr="00191B14">
        <w:rPr>
          <w:rFonts w:ascii="Times New Roman" w:hAnsi="Times New Roman" w:cs="Times New Roman"/>
          <w:sz w:val="24"/>
          <w:szCs w:val="24"/>
        </w:rPr>
        <w:fldChar w:fldCharType="begin"/>
      </w:r>
      <w:r w:rsidR="00FD5C6C" w:rsidRPr="00191B14">
        <w:rPr>
          <w:rFonts w:ascii="Times New Roman" w:hAnsi="Times New Roman" w:cs="Times New Roman"/>
          <w:sz w:val="24"/>
          <w:szCs w:val="24"/>
        </w:rPr>
        <w:instrText xml:space="preserve"> ADDIN ZOTERO_ITEM CSL_CITATION {"citationID":"9y5HkmBL","properties":{"formattedCitation":"(Martinez Arbizu 2020)","plainCitation":"(Martinez Arbizu 2020)","noteIndex":0},"citationItems":[{"id":1737,"uris":["http://zotero.org/users/10036252/items/I2T5THRC"],"itemData":{"id":1737,"type":"software","title":"pairwiseAdonis: Pairwise Multilevel Comparison using Adonis. R   package version 0.4.1.","author":[{"family":"Martinez Arbizu","given":"Pedro"}],"issued":{"date-parts":[["2020"]]}}}],"schema":"https://github.com/citation-style-language/schema/raw/master/csl-citation.json"} </w:instrText>
      </w:r>
      <w:r w:rsidR="00FD5C6C"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artinez Arbizu 2020)</w:t>
      </w:r>
      <w:r w:rsidR="00FD5C6C" w:rsidRPr="00191B14">
        <w:rPr>
          <w:rFonts w:ascii="Times New Roman" w:hAnsi="Times New Roman" w:cs="Times New Roman"/>
          <w:sz w:val="24"/>
          <w:szCs w:val="24"/>
        </w:rPr>
        <w:fldChar w:fldCharType="end"/>
      </w:r>
      <w:r w:rsidRPr="00191B14">
        <w:rPr>
          <w:rFonts w:ascii="Times New Roman" w:eastAsiaTheme="minorEastAsia" w:hAnsi="Times New Roman" w:cs="Times New Roman"/>
          <w:sz w:val="24"/>
          <w:szCs w:val="24"/>
        </w:rPr>
        <w:t>. We analyzed taxonomic community composition using Bray-Curtis dissimilarity and community matrices with relativized species cover. We analyzed functional community composition using Euclidian distance and community matrices with community weighted means (CWM) for each of our three traits (SLA, LDMC, height).</w:t>
      </w:r>
      <w:r w:rsidR="008F41A5" w:rsidRPr="00191B14">
        <w:rPr>
          <w:rFonts w:ascii="Times New Roman" w:eastAsiaTheme="minorEastAsia" w:hAnsi="Times New Roman" w:cs="Times New Roman"/>
          <w:sz w:val="24"/>
          <w:szCs w:val="24"/>
        </w:rPr>
        <w:t xml:space="preserve"> For this ordination analysis, the traits were log-transformed.</w:t>
      </w:r>
      <w:r w:rsidR="008C2296" w:rsidRPr="00191B14">
        <w:rPr>
          <w:rFonts w:ascii="Times New Roman" w:eastAsiaTheme="minorEastAsia" w:hAnsi="Times New Roman" w:cs="Times New Roman"/>
          <w:sz w:val="24"/>
          <w:szCs w:val="24"/>
        </w:rPr>
        <w:t xml:space="preserve"> </w:t>
      </w:r>
      <w:r w:rsidR="008C2296" w:rsidRPr="00191B14">
        <w:rPr>
          <w:rFonts w:ascii="Times New Roman" w:hAnsi="Times New Roman" w:cs="Times New Roman"/>
          <w:color w:val="000000" w:themeColor="text1"/>
          <w:sz w:val="24"/>
          <w:szCs w:val="24"/>
        </w:rPr>
        <w:t>Significant P</w:t>
      </w:r>
      <w:r w:rsidR="00AA03A4">
        <w:rPr>
          <w:rFonts w:ascii="Times New Roman" w:hAnsi="Times New Roman" w:cs="Times New Roman"/>
          <w:color w:val="000000" w:themeColor="text1"/>
          <w:sz w:val="24"/>
          <w:szCs w:val="24"/>
        </w:rPr>
        <w:t>ERM</w:t>
      </w:r>
      <w:r w:rsidR="008C2296" w:rsidRPr="00191B14">
        <w:rPr>
          <w:rFonts w:ascii="Times New Roman" w:hAnsi="Times New Roman" w:cs="Times New Roman"/>
          <w:color w:val="000000" w:themeColor="text1"/>
          <w:sz w:val="24"/>
          <w:szCs w:val="24"/>
        </w:rPr>
        <w:t xml:space="preserve">ANOVA results can not indicate whether groups differ in centroids or dispersion around centroids, so we also applied a test for </w:t>
      </w:r>
      <w:r w:rsidR="006F30F1">
        <w:rPr>
          <w:rFonts w:ascii="Times New Roman" w:hAnsi="Times New Roman" w:cs="Times New Roman"/>
          <w:color w:val="000000" w:themeColor="text1"/>
          <w:sz w:val="24"/>
          <w:szCs w:val="24"/>
        </w:rPr>
        <w:t>b</w:t>
      </w:r>
      <w:r w:rsidR="008C2296" w:rsidRPr="00191B14">
        <w:rPr>
          <w:rFonts w:ascii="Times New Roman" w:hAnsi="Times New Roman" w:cs="Times New Roman"/>
          <w:color w:val="000000" w:themeColor="text1"/>
          <w:sz w:val="24"/>
          <w:szCs w:val="24"/>
        </w:rPr>
        <w:t xml:space="preserve">eta dispersion, a multivariate analog to the Levene’s </w:t>
      </w:r>
      <w:commentRangeStart w:id="26"/>
      <w:r w:rsidR="008C2296" w:rsidRPr="00191B14">
        <w:rPr>
          <w:rFonts w:ascii="Times New Roman" w:hAnsi="Times New Roman" w:cs="Times New Roman"/>
          <w:color w:val="000000" w:themeColor="text1"/>
          <w:sz w:val="24"/>
          <w:szCs w:val="24"/>
        </w:rPr>
        <w:t>test</w:t>
      </w:r>
      <w:commentRangeEnd w:id="26"/>
      <w:r w:rsidR="008C2296" w:rsidRPr="00191B14">
        <w:rPr>
          <w:rStyle w:val="CommentReference"/>
          <w:sz w:val="24"/>
          <w:szCs w:val="24"/>
        </w:rPr>
        <w:commentReference w:id="26"/>
      </w:r>
      <w:r w:rsidR="0009121B">
        <w:rPr>
          <w:rFonts w:ascii="Times New Roman" w:hAnsi="Times New Roman" w:cs="Times New Roman"/>
          <w:color w:val="000000" w:themeColor="text1"/>
          <w:sz w:val="24"/>
          <w:szCs w:val="24"/>
        </w:rPr>
        <w:t xml:space="preserve"> </w:t>
      </w:r>
      <w:r w:rsidR="0009121B">
        <w:rPr>
          <w:rFonts w:ascii="Times New Roman" w:hAnsi="Times New Roman" w:cs="Times New Roman"/>
          <w:color w:val="000000" w:themeColor="text1"/>
          <w:sz w:val="24"/>
          <w:szCs w:val="24"/>
        </w:rPr>
        <w:fldChar w:fldCharType="begin"/>
      </w:r>
      <w:r w:rsidR="0009121B">
        <w:rPr>
          <w:rFonts w:ascii="Times New Roman" w:hAnsi="Times New Roman" w:cs="Times New Roman"/>
          <w:color w:val="000000" w:themeColor="text1"/>
          <w:sz w:val="24"/>
          <w:szCs w:val="24"/>
        </w:rPr>
        <w:instrText xml:space="preserve"> ADDIN ZOTERO_ITEM CSL_CITATION {"citationID":"CqY0UVa1","properties":{"formattedCitation":"(Anderson, Ellingsen, and McArdle 2006)","plainCitation":"(Anderson, Ellingsen, and McArdle 2006)","noteIndex":0},"citationItems":[{"id":1750,"uris":["http://zotero.org/users/10036252/items/RRDAXRJU"],"itemData":{"id":1750,"type":"article-journal","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container-title":"Ecology Letters","DOI":"10.1111/j.1461-0248.2006.00926.x","ISSN":"1461-0248","issue":"6","language":"en","note":"_eprint: https://onlinelibrary.wiley.com/doi/pdf/10.1111/j.1461-0248.2006.00926.x","page":"683-693","source":"Wiley Online Library","title":"Multivariate dispersion as a measure of beta diversity","volume":"9","author":[{"family":"Anderson","given":"Marti J."},{"family":"Ellingsen","given":"Kari E."},{"family":"McArdle","given":"Brian H."}],"issued":{"date-parts":[["2006"]]}}}],"schema":"https://github.com/citation-style-language/schema/raw/master/csl-citation.json"} </w:instrText>
      </w:r>
      <w:r w:rsidR="0009121B">
        <w:rPr>
          <w:rFonts w:ascii="Times New Roman" w:hAnsi="Times New Roman" w:cs="Times New Roman"/>
          <w:color w:val="000000" w:themeColor="text1"/>
          <w:sz w:val="24"/>
          <w:szCs w:val="24"/>
        </w:rPr>
        <w:fldChar w:fldCharType="separate"/>
      </w:r>
      <w:r w:rsidR="0009121B" w:rsidRPr="0009121B">
        <w:rPr>
          <w:rFonts w:ascii="Times New Roman" w:hAnsi="Times New Roman" w:cs="Times New Roman"/>
          <w:sz w:val="24"/>
        </w:rPr>
        <w:t>(Anderson, Ellingsen, and McArdle 2006)</w:t>
      </w:r>
      <w:r w:rsidR="0009121B">
        <w:rPr>
          <w:rFonts w:ascii="Times New Roman" w:hAnsi="Times New Roman" w:cs="Times New Roman"/>
          <w:color w:val="000000" w:themeColor="text1"/>
          <w:sz w:val="24"/>
          <w:szCs w:val="24"/>
        </w:rPr>
        <w:fldChar w:fldCharType="end"/>
      </w:r>
      <w:r w:rsidR="008C2296" w:rsidRPr="00191B14">
        <w:rPr>
          <w:rFonts w:ascii="Times New Roman" w:hAnsi="Times New Roman" w:cs="Times New Roman"/>
          <w:color w:val="000000" w:themeColor="text1"/>
          <w:sz w:val="24"/>
          <w:szCs w:val="24"/>
        </w:rPr>
        <w:t xml:space="preserve">. </w:t>
      </w:r>
    </w:p>
    <w:p w14:paraId="76206368" w14:textId="16881B5F" w:rsidR="00A34C72"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RESULTS</w:t>
      </w:r>
    </w:p>
    <w:p w14:paraId="7A8F1822" w14:textId="3E78E2F2" w:rsidR="00C970B8" w:rsidRPr="00191B14" w:rsidRDefault="00C970B8" w:rsidP="006A74FA">
      <w:pPr>
        <w:spacing w:line="480" w:lineRule="auto"/>
        <w:rPr>
          <w:rFonts w:ascii="Times New Roman" w:hAnsi="Times New Roman" w:cs="Times New Roman"/>
          <w:sz w:val="24"/>
          <w:szCs w:val="24"/>
        </w:rPr>
      </w:pPr>
      <w:commentRangeStart w:id="27"/>
      <w:r>
        <w:rPr>
          <w:rFonts w:ascii="Times New Roman" w:hAnsi="Times New Roman" w:cs="Times New Roman"/>
          <w:sz w:val="24"/>
          <w:szCs w:val="24"/>
        </w:rPr>
        <w:t>Three plots were lost during the 4 years of data collection: 2 in low-severity, 1 in high-severity. These 3 plots were removed from our data for the years they were missing, bringing the total number of plots to n = 57. Plots that had no vegetation cover in year 1 after fire were also omitted from analysis for that year (low-severity: n = 1; high-severity: n = 8), but they were included in analyses in years when they had vegetation cover.</w:t>
      </w:r>
      <w:commentRangeEnd w:id="27"/>
      <w:r>
        <w:rPr>
          <w:rStyle w:val="CommentReference"/>
        </w:rPr>
        <w:commentReference w:id="27"/>
      </w:r>
    </w:p>
    <w:p w14:paraId="5680771F" w14:textId="296A9393" w:rsidR="00EF666F" w:rsidRPr="00191B14" w:rsidRDefault="00EF666F"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Effect of fire severity on beta diversity</w:t>
      </w:r>
    </w:p>
    <w:p w14:paraId="0ED05DAA" w14:textId="08B62B69" w:rsidR="009067BF" w:rsidRPr="00191B14" w:rsidRDefault="002F3D39" w:rsidP="006A74FA">
      <w:pPr>
        <w:spacing w:line="480" w:lineRule="auto"/>
        <w:rPr>
          <w:rFonts w:ascii="Times New Roman" w:hAnsi="Times New Roman" w:cs="Times New Roman"/>
          <w:sz w:val="24"/>
          <w:szCs w:val="24"/>
        </w:rPr>
      </w:pPr>
      <w:r>
        <w:rPr>
          <w:rFonts w:ascii="Times New Roman" w:hAnsi="Times New Roman" w:cs="Times New Roman"/>
          <w:color w:val="000000" w:themeColor="text1"/>
          <w:sz w:val="24"/>
          <w:szCs w:val="24"/>
        </w:rPr>
        <w:t xml:space="preserve">The taxonomic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were significantly below zero in all severities over all four years</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is</w:t>
      </w:r>
      <w:r>
        <w:rPr>
          <w:rFonts w:ascii="Times New Roman" w:hAnsi="Times New Roman" w:cs="Times New Roman"/>
          <w:color w:val="000000" w:themeColor="text1"/>
          <w:sz w:val="24"/>
          <w:szCs w:val="24"/>
        </w:rPr>
        <w:t xml:space="preserve"> indicates that</w:t>
      </w:r>
      <w:r>
        <w:rPr>
          <w:rFonts w:ascii="Times New Roman" w:hAnsi="Times New Roman" w:cs="Times New Roman"/>
          <w:color w:val="000000" w:themeColor="text1"/>
          <w:sz w:val="24"/>
          <w:szCs w:val="24"/>
        </w:rPr>
        <w:t xml:space="preserve">, </w:t>
      </w:r>
      <w:r w:rsidRPr="00191B14">
        <w:rPr>
          <w:rFonts w:ascii="Times New Roman" w:hAnsi="Times New Roman" w:cs="Times New Roman"/>
          <w:sz w:val="24"/>
          <w:szCs w:val="24"/>
        </w:rPr>
        <w:t>given α and γ</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 </w:t>
      </w:r>
      <w:r w:rsidR="00470BD1">
        <w:rPr>
          <w:rFonts w:ascii="Times New Roman" w:hAnsi="Times New Roman" w:cs="Times New Roman"/>
          <w:color w:val="000000" w:themeColor="text1"/>
          <w:sz w:val="24"/>
          <w:szCs w:val="24"/>
        </w:rPr>
        <w:t>species across plots were more homogeneous</w:t>
      </w:r>
      <w:r>
        <w:rPr>
          <w:rFonts w:ascii="Times New Roman" w:hAnsi="Times New Roman" w:cs="Times New Roman"/>
          <w:color w:val="000000" w:themeColor="text1"/>
          <w:sz w:val="24"/>
          <w:szCs w:val="24"/>
        </w:rPr>
        <w:t xml:space="preserve"> than if the </w:t>
      </w:r>
      <w:r>
        <w:rPr>
          <w:rFonts w:ascii="Times New Roman" w:hAnsi="Times New Roman" w:cs="Times New Roman"/>
          <w:color w:val="000000" w:themeColor="text1"/>
          <w:sz w:val="24"/>
          <w:szCs w:val="24"/>
        </w:rPr>
        <w:lastRenderedPageBreak/>
        <w:t>community was assembling from the species pool randomly</w:t>
      </w:r>
      <w:r>
        <w:rPr>
          <w:rFonts w:ascii="Times New Roman" w:hAnsi="Times New Roman" w:cs="Times New Roman"/>
          <w:sz w:val="24"/>
          <w:szCs w:val="24"/>
        </w:rPr>
        <w:t>.</w:t>
      </w:r>
      <w:r>
        <w:rPr>
          <w:rFonts w:ascii="Times New Roman" w:hAnsi="Times New Roman" w:cs="Times New Roman"/>
          <w:sz w:val="24"/>
          <w:szCs w:val="24"/>
        </w:rPr>
        <w:t xml:space="preserve"> However, the </w:t>
      </w:r>
      <w:r w:rsidR="00EF666F" w:rsidRPr="00191B14">
        <w:rPr>
          <w:rFonts w:ascii="Times New Roman" w:hAnsi="Times New Roman" w:cs="Times New Roman"/>
          <w:sz w:val="24"/>
          <w:szCs w:val="24"/>
        </w:rPr>
        <w:t>trajector</w:t>
      </w:r>
      <w:r w:rsidR="003A6757" w:rsidRPr="00191B14">
        <w:rPr>
          <w:rFonts w:ascii="Times New Roman" w:hAnsi="Times New Roman" w:cs="Times New Roman"/>
          <w:sz w:val="24"/>
          <w:szCs w:val="24"/>
        </w:rPr>
        <w:t>ies</w:t>
      </w:r>
      <w:r w:rsidR="00EF666F" w:rsidRPr="00191B14">
        <w:rPr>
          <w:rFonts w:ascii="Times New Roman" w:hAnsi="Times New Roman" w:cs="Times New Roman"/>
          <w:sz w:val="24"/>
          <w:szCs w:val="24"/>
        </w:rPr>
        <w:t xml:space="preserve"> of</w:t>
      </w:r>
      <w:r w:rsidR="0044016C" w:rsidRPr="00191B14">
        <w:rPr>
          <w:rFonts w:ascii="Times New Roman" w:hAnsi="Times New Roman" w:cs="Times New Roman"/>
          <w:sz w:val="24"/>
          <w:szCs w:val="24"/>
        </w:rPr>
        <w:t xml:space="preserve"> taxonomic </w:t>
      </w:r>
      <w:r w:rsidR="009067BF" w:rsidRPr="00191B14">
        <w:rPr>
          <w:rFonts w:ascii="Times New Roman" w:hAnsi="Times New Roman" w:cs="Times New Roman"/>
          <w:color w:val="000000" w:themeColor="text1"/>
          <w:sz w:val="24"/>
          <w:szCs w:val="24"/>
        </w:rPr>
        <w:t xml:space="preserve">β-deviations </w:t>
      </w:r>
      <w:r>
        <w:rPr>
          <w:rFonts w:ascii="Times New Roman" w:hAnsi="Times New Roman" w:cs="Times New Roman"/>
          <w:color w:val="000000" w:themeColor="text1"/>
          <w:sz w:val="24"/>
          <w:szCs w:val="24"/>
        </w:rPr>
        <w:t xml:space="preserve">varied significantly by severity, as revealed by our quadratic regression </w:t>
      </w:r>
      <w:r w:rsidR="009067BF" w:rsidRPr="00191B14">
        <w:rPr>
          <w:rFonts w:ascii="Times New Roman" w:hAnsi="Times New Roman" w:cs="Times New Roman"/>
          <w:color w:val="000000" w:themeColor="text1"/>
          <w:sz w:val="24"/>
          <w:szCs w:val="24"/>
        </w:rPr>
        <w:t>(F</w:t>
      </w:r>
      <w:r w:rsidR="007C1A73" w:rsidRPr="007C1A73">
        <w:rPr>
          <w:rFonts w:ascii="Times New Roman" w:hAnsi="Times New Roman" w:cs="Times New Roman"/>
          <w:color w:val="000000" w:themeColor="text1"/>
          <w:sz w:val="24"/>
          <w:szCs w:val="24"/>
          <w:vertAlign w:val="subscript"/>
        </w:rPr>
        <w:t>[</w:t>
      </w:r>
      <w:r w:rsidR="009067BF" w:rsidRPr="00191B14">
        <w:rPr>
          <w:rFonts w:ascii="Times New Roman" w:hAnsi="Times New Roman" w:cs="Times New Roman"/>
          <w:color w:val="000000" w:themeColor="text1"/>
          <w:sz w:val="24"/>
          <w:szCs w:val="24"/>
          <w:vertAlign w:val="subscript"/>
        </w:rPr>
        <w:t>11</w:t>
      </w:r>
      <w:r w:rsidR="00D36D93" w:rsidRPr="00191B14">
        <w:rPr>
          <w:rFonts w:ascii="Times New Roman" w:hAnsi="Times New Roman" w:cs="Times New Roman"/>
          <w:color w:val="000000" w:themeColor="text1"/>
          <w:sz w:val="24"/>
          <w:szCs w:val="24"/>
          <w:vertAlign w:val="subscript"/>
        </w:rPr>
        <w:t>/11</w:t>
      </w:r>
      <w:r w:rsidR="009067BF" w:rsidRPr="00191B14">
        <w:rPr>
          <w:rFonts w:ascii="Times New Roman" w:hAnsi="Times New Roman" w:cs="Times New Roman"/>
          <w:color w:val="000000" w:themeColor="text1"/>
          <w:sz w:val="24"/>
          <w:szCs w:val="24"/>
          <w:vertAlign w:val="subscript"/>
        </w:rPr>
        <w:t>,976</w:t>
      </w:r>
      <w:r w:rsidR="007C1A73">
        <w:rPr>
          <w:rFonts w:ascii="Times New Roman" w:hAnsi="Times New Roman" w:cs="Times New Roman"/>
          <w:color w:val="000000" w:themeColor="text1"/>
          <w:sz w:val="24"/>
          <w:szCs w:val="24"/>
          <w:vertAlign w:val="subscript"/>
        </w:rPr>
        <w:t>]</w:t>
      </w:r>
      <w:r w:rsidR="00D36D93" w:rsidRPr="00191B14">
        <w:rPr>
          <w:rFonts w:ascii="Times New Roman" w:hAnsi="Times New Roman" w:cs="Times New Roman"/>
          <w:color w:val="000000" w:themeColor="text1"/>
          <w:sz w:val="24"/>
          <w:szCs w:val="24"/>
        </w:rPr>
        <w:t xml:space="preserve"> </w:t>
      </w:r>
      <w:r w:rsidR="009067BF" w:rsidRPr="00191B14">
        <w:rPr>
          <w:rFonts w:ascii="Times New Roman" w:hAnsi="Times New Roman" w:cs="Times New Roman"/>
          <w:color w:val="000000" w:themeColor="text1"/>
          <w:sz w:val="24"/>
          <w:szCs w:val="24"/>
        </w:rPr>
        <w:t>=</w:t>
      </w:r>
      <w:r w:rsidR="009067BF" w:rsidRPr="00191B14">
        <w:rPr>
          <w:sz w:val="24"/>
          <w:szCs w:val="24"/>
        </w:rPr>
        <w:t xml:space="preserve"> </w:t>
      </w:r>
      <w:r w:rsidR="009067BF" w:rsidRPr="00191B14">
        <w:rPr>
          <w:rFonts w:ascii="Times New Roman" w:hAnsi="Times New Roman" w:cs="Times New Roman"/>
          <w:color w:val="000000" w:themeColor="text1"/>
          <w:sz w:val="24"/>
          <w:szCs w:val="24"/>
        </w:rPr>
        <w:t>16,617.06</w:t>
      </w:r>
      <w:r w:rsidR="00D36D93" w:rsidRPr="00191B14">
        <w:rPr>
          <w:rFonts w:ascii="Times New Roman" w:hAnsi="Times New Roman" w:cs="Times New Roman"/>
          <w:color w:val="000000" w:themeColor="text1"/>
          <w:sz w:val="24"/>
          <w:szCs w:val="24"/>
        </w:rPr>
        <w:t xml:space="preserve">, </w:t>
      </w:r>
      <w:r w:rsidR="00D36D93" w:rsidRPr="00191B14">
        <w:rPr>
          <w:rFonts w:ascii="Times New Roman" w:hAnsi="Times New Roman" w:cs="Times New Roman"/>
          <w:i/>
          <w:iCs/>
          <w:color w:val="000000" w:themeColor="text1"/>
          <w:sz w:val="24"/>
          <w:szCs w:val="24"/>
        </w:rPr>
        <w:t xml:space="preserve">p </w:t>
      </w:r>
      <w:r w:rsidR="00D36D93" w:rsidRPr="00191B14">
        <w:rPr>
          <w:rFonts w:ascii="Times New Roman" w:hAnsi="Times New Roman" w:cs="Times New Roman"/>
          <w:color w:val="000000" w:themeColor="text1"/>
          <w:sz w:val="24"/>
          <w:szCs w:val="24"/>
        </w:rPr>
        <w:t>&lt; 0.001, R</w:t>
      </w:r>
      <w:r w:rsidR="00D36D93" w:rsidRPr="00191B14">
        <w:rPr>
          <w:rFonts w:ascii="Times New Roman" w:hAnsi="Times New Roman" w:cs="Times New Roman"/>
          <w:color w:val="000000" w:themeColor="text1"/>
          <w:sz w:val="24"/>
          <w:szCs w:val="24"/>
          <w:vertAlign w:val="superscript"/>
        </w:rPr>
        <w:t>2</w:t>
      </w:r>
      <w:r w:rsidR="00D36D93" w:rsidRPr="00191B14">
        <w:rPr>
          <w:rFonts w:ascii="Times New Roman" w:hAnsi="Times New Roman" w:cs="Times New Roman"/>
          <w:color w:val="000000" w:themeColor="text1"/>
          <w:sz w:val="24"/>
          <w:szCs w:val="24"/>
        </w:rPr>
        <w:t xml:space="preserve"> =</w:t>
      </w:r>
      <w:r w:rsidR="00D36D93" w:rsidRPr="00191B14">
        <w:rPr>
          <w:sz w:val="24"/>
          <w:szCs w:val="24"/>
        </w:rPr>
        <w:t xml:space="preserve"> </w:t>
      </w:r>
      <w:r w:rsidR="00D36D93" w:rsidRPr="00191B14">
        <w:rPr>
          <w:rFonts w:ascii="Times New Roman" w:hAnsi="Times New Roman" w:cs="Times New Roman"/>
          <w:color w:val="000000" w:themeColor="text1"/>
          <w:sz w:val="24"/>
          <w:szCs w:val="24"/>
        </w:rPr>
        <w:t>0.94/0.94;</w:t>
      </w:r>
      <w:r w:rsidR="009067BF" w:rsidRPr="00191B14">
        <w:rPr>
          <w:rFonts w:ascii="Times New Roman" w:hAnsi="Times New Roman" w:cs="Times New Roman"/>
          <w:color w:val="000000" w:themeColor="text1"/>
          <w:sz w:val="24"/>
          <w:szCs w:val="24"/>
        </w:rPr>
        <w:t xml:space="preserve"> Fig. 1</w:t>
      </w:r>
      <w:r w:rsidR="003A6757" w:rsidRPr="00191B14">
        <w:rPr>
          <w:rFonts w:ascii="Times New Roman" w:hAnsi="Times New Roman" w:cs="Times New Roman"/>
          <w:color w:val="000000" w:themeColor="text1"/>
          <w:sz w:val="24"/>
          <w:szCs w:val="24"/>
        </w:rPr>
        <w:t>a</w:t>
      </w:r>
      <w:r w:rsidR="009067BF" w:rsidRPr="00191B14">
        <w:rPr>
          <w:rFonts w:ascii="Times New Roman" w:hAnsi="Times New Roman" w:cs="Times New Roman"/>
          <w:color w:val="000000" w:themeColor="text1"/>
          <w:sz w:val="24"/>
          <w:szCs w:val="24"/>
        </w:rPr>
        <w:t xml:space="preserve">). Both </w:t>
      </w:r>
      <w:r w:rsidR="00782F89" w:rsidRPr="00191B14">
        <w:rPr>
          <w:rFonts w:ascii="Times New Roman" w:hAnsi="Times New Roman" w:cs="Times New Roman"/>
          <w:color w:val="000000" w:themeColor="text1"/>
          <w:sz w:val="24"/>
          <w:szCs w:val="24"/>
        </w:rPr>
        <w:t xml:space="preserve">the </w:t>
      </w:r>
      <w:r w:rsidR="009067BF" w:rsidRPr="00191B14">
        <w:rPr>
          <w:rFonts w:ascii="Times New Roman" w:hAnsi="Times New Roman" w:cs="Times New Roman"/>
          <w:color w:val="000000" w:themeColor="text1"/>
          <w:sz w:val="24"/>
          <w:szCs w:val="24"/>
        </w:rPr>
        <w:t xml:space="preserve">low-severity plots </w:t>
      </w:r>
      <w:r w:rsidR="00782F89" w:rsidRPr="00191B14">
        <w:rPr>
          <w:rFonts w:ascii="Times New Roman" w:hAnsi="Times New Roman" w:cs="Times New Roman"/>
          <w:color w:val="000000" w:themeColor="text1"/>
          <w:sz w:val="24"/>
          <w:szCs w:val="24"/>
        </w:rPr>
        <w:t>(Estimate = 3.93, SE = 0.0</w:t>
      </w:r>
      <w:r w:rsidR="00EC0A76" w:rsidRPr="00191B14">
        <w:rPr>
          <w:rFonts w:ascii="Times New Roman" w:hAnsi="Times New Roman" w:cs="Times New Roman"/>
          <w:color w:val="000000" w:themeColor="text1"/>
          <w:sz w:val="24"/>
          <w:szCs w:val="24"/>
        </w:rPr>
        <w:t>8</w:t>
      </w:r>
      <w:r w:rsidR="00782F89" w:rsidRPr="00191B14">
        <w:rPr>
          <w:rFonts w:ascii="Times New Roman" w:hAnsi="Times New Roman" w:cs="Times New Roman"/>
          <w:color w:val="000000" w:themeColor="text1"/>
          <w:sz w:val="24"/>
          <w:szCs w:val="24"/>
        </w:rPr>
        <w:t xml:space="preserve">, t = 51.34, </w:t>
      </w:r>
      <w:r w:rsidR="00782F89" w:rsidRPr="00191B14">
        <w:rPr>
          <w:rFonts w:ascii="Times New Roman" w:hAnsi="Times New Roman" w:cs="Times New Roman"/>
          <w:i/>
          <w:iCs/>
          <w:color w:val="000000" w:themeColor="text1"/>
          <w:sz w:val="24"/>
          <w:szCs w:val="24"/>
        </w:rPr>
        <w:t>p</w:t>
      </w:r>
      <w:r w:rsidR="00782F89" w:rsidRPr="00191B14">
        <w:rPr>
          <w:rFonts w:ascii="Times New Roman" w:hAnsi="Times New Roman" w:cs="Times New Roman"/>
          <w:color w:val="000000" w:themeColor="text1"/>
          <w:sz w:val="24"/>
          <w:szCs w:val="24"/>
        </w:rPr>
        <w:t xml:space="preserve"> &lt; 0.001) </w:t>
      </w:r>
      <w:r w:rsidR="009067BF" w:rsidRPr="00191B14">
        <w:rPr>
          <w:rFonts w:ascii="Times New Roman" w:hAnsi="Times New Roman" w:cs="Times New Roman"/>
          <w:color w:val="000000" w:themeColor="text1"/>
          <w:sz w:val="24"/>
          <w:szCs w:val="24"/>
        </w:rPr>
        <w:t>and</w:t>
      </w:r>
      <w:r w:rsidR="00782F89" w:rsidRPr="00191B14">
        <w:rPr>
          <w:rFonts w:ascii="Times New Roman" w:hAnsi="Times New Roman" w:cs="Times New Roman"/>
          <w:color w:val="000000" w:themeColor="text1"/>
          <w:sz w:val="24"/>
          <w:szCs w:val="24"/>
        </w:rPr>
        <w:t xml:space="preserve"> the</w:t>
      </w:r>
      <w:r w:rsidR="009067BF" w:rsidRPr="00191B14">
        <w:rPr>
          <w:rFonts w:ascii="Times New Roman" w:hAnsi="Times New Roman" w:cs="Times New Roman"/>
          <w:color w:val="000000" w:themeColor="text1"/>
          <w:sz w:val="24"/>
          <w:szCs w:val="24"/>
        </w:rPr>
        <w:t xml:space="preserve"> high-severity plots</w:t>
      </w:r>
      <w:r w:rsidR="00782F89" w:rsidRPr="00191B14">
        <w:rPr>
          <w:rFonts w:ascii="Times New Roman" w:hAnsi="Times New Roman" w:cs="Times New Roman"/>
          <w:color w:val="000000" w:themeColor="text1"/>
          <w:sz w:val="24"/>
          <w:szCs w:val="24"/>
        </w:rPr>
        <w:t xml:space="preserve"> (Estimate = </w:t>
      </w:r>
      <w:r w:rsidR="005E0E0A" w:rsidRPr="00191B14">
        <w:rPr>
          <w:rFonts w:ascii="Times New Roman" w:hAnsi="Times New Roman" w:cs="Times New Roman"/>
          <w:color w:val="000000" w:themeColor="text1"/>
          <w:sz w:val="24"/>
          <w:szCs w:val="24"/>
        </w:rPr>
        <w:t>-</w:t>
      </w:r>
      <w:r w:rsidR="00782F89" w:rsidRPr="00191B14">
        <w:rPr>
          <w:rFonts w:ascii="Times New Roman" w:hAnsi="Times New Roman" w:cs="Times New Roman"/>
          <w:color w:val="000000" w:themeColor="text1"/>
          <w:sz w:val="24"/>
          <w:szCs w:val="24"/>
        </w:rPr>
        <w:t>9.12, SE = 0.0</w:t>
      </w:r>
      <w:r w:rsidR="008607BD" w:rsidRPr="00191B14">
        <w:rPr>
          <w:rFonts w:ascii="Times New Roman" w:hAnsi="Times New Roman" w:cs="Times New Roman"/>
          <w:color w:val="000000" w:themeColor="text1"/>
          <w:sz w:val="24"/>
          <w:szCs w:val="24"/>
        </w:rPr>
        <w:t>8</w:t>
      </w:r>
      <w:r w:rsidR="00782F89" w:rsidRPr="00191B14">
        <w:rPr>
          <w:rFonts w:ascii="Times New Roman" w:hAnsi="Times New Roman" w:cs="Times New Roman"/>
          <w:color w:val="000000" w:themeColor="text1"/>
          <w:sz w:val="24"/>
          <w:szCs w:val="24"/>
        </w:rPr>
        <w:t>, t = -119.0</w:t>
      </w:r>
      <w:r w:rsidR="008607BD" w:rsidRPr="00191B14">
        <w:rPr>
          <w:rFonts w:ascii="Times New Roman" w:hAnsi="Times New Roman" w:cs="Times New Roman"/>
          <w:color w:val="000000" w:themeColor="text1"/>
          <w:sz w:val="24"/>
          <w:szCs w:val="24"/>
        </w:rPr>
        <w:t>3</w:t>
      </w:r>
      <w:r w:rsidR="00782F89" w:rsidRPr="00191B14">
        <w:rPr>
          <w:rFonts w:ascii="Times New Roman" w:hAnsi="Times New Roman" w:cs="Times New Roman"/>
          <w:color w:val="000000" w:themeColor="text1"/>
          <w:sz w:val="24"/>
          <w:szCs w:val="24"/>
        </w:rPr>
        <w:t xml:space="preserve">, </w:t>
      </w:r>
      <w:r w:rsidR="00782F89" w:rsidRPr="00191B14">
        <w:rPr>
          <w:rFonts w:ascii="Times New Roman" w:hAnsi="Times New Roman" w:cs="Times New Roman"/>
          <w:i/>
          <w:iCs/>
          <w:color w:val="000000" w:themeColor="text1"/>
          <w:sz w:val="24"/>
          <w:szCs w:val="24"/>
        </w:rPr>
        <w:t>p</w:t>
      </w:r>
      <w:r w:rsidR="00782F89" w:rsidRPr="00191B14">
        <w:rPr>
          <w:rFonts w:ascii="Times New Roman" w:hAnsi="Times New Roman" w:cs="Times New Roman"/>
          <w:color w:val="000000" w:themeColor="text1"/>
          <w:sz w:val="24"/>
          <w:szCs w:val="24"/>
        </w:rPr>
        <w:t xml:space="preserve"> &lt; 0.001)</w:t>
      </w:r>
      <w:r w:rsidR="009067BF" w:rsidRPr="00191B14">
        <w:rPr>
          <w:rFonts w:ascii="Times New Roman" w:hAnsi="Times New Roman" w:cs="Times New Roman"/>
          <w:color w:val="000000" w:themeColor="text1"/>
          <w:sz w:val="24"/>
          <w:szCs w:val="24"/>
        </w:rPr>
        <w:t xml:space="preserve"> had significantly different trajectories than</w:t>
      </w:r>
      <w:r w:rsidR="00782F89" w:rsidRPr="00191B14">
        <w:rPr>
          <w:rFonts w:ascii="Times New Roman" w:hAnsi="Times New Roman" w:cs="Times New Roman"/>
          <w:color w:val="000000" w:themeColor="text1"/>
          <w:sz w:val="24"/>
          <w:szCs w:val="24"/>
        </w:rPr>
        <w:t xml:space="preserve"> the</w:t>
      </w:r>
      <w:r w:rsidR="009067BF" w:rsidRPr="00191B14">
        <w:rPr>
          <w:rFonts w:ascii="Times New Roman" w:hAnsi="Times New Roman" w:cs="Times New Roman"/>
          <w:color w:val="000000" w:themeColor="text1"/>
          <w:sz w:val="24"/>
          <w:szCs w:val="24"/>
        </w:rPr>
        <w:t xml:space="preserve"> unburned plots</w:t>
      </w:r>
      <w:r w:rsidR="00782F89" w:rsidRPr="00191B1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AD3302">
        <w:rPr>
          <w:rFonts w:ascii="Times New Roman" w:hAnsi="Times New Roman" w:cs="Times New Roman"/>
          <w:color w:val="000000" w:themeColor="text1"/>
          <w:sz w:val="24"/>
          <w:szCs w:val="24"/>
        </w:rPr>
        <w:t>For</w:t>
      </w:r>
      <w:r w:rsidR="007071A1">
        <w:rPr>
          <w:rFonts w:ascii="Times New Roman" w:hAnsi="Times New Roman" w:cs="Times New Roman"/>
          <w:color w:val="000000" w:themeColor="text1"/>
          <w:sz w:val="24"/>
          <w:szCs w:val="24"/>
        </w:rPr>
        <w:t xml:space="preserve"> the low-severity plots, the </w:t>
      </w:r>
      <w:r w:rsidR="007071A1" w:rsidRPr="00191B14">
        <w:rPr>
          <w:rFonts w:ascii="Times New Roman" w:hAnsi="Times New Roman" w:cs="Times New Roman"/>
          <w:color w:val="000000" w:themeColor="text1"/>
          <w:sz w:val="24"/>
          <w:szCs w:val="24"/>
        </w:rPr>
        <w:t>β-deviations</w:t>
      </w:r>
      <w:r w:rsidR="007071A1">
        <w:rPr>
          <w:rFonts w:ascii="Times New Roman" w:hAnsi="Times New Roman" w:cs="Times New Roman"/>
          <w:color w:val="000000" w:themeColor="text1"/>
          <w:sz w:val="24"/>
          <w:szCs w:val="24"/>
        </w:rPr>
        <w:t xml:space="preserve"> were similar to the unburned plots in </w:t>
      </w:r>
      <w:r w:rsidR="005D37C7">
        <w:rPr>
          <w:rFonts w:ascii="Times New Roman" w:hAnsi="Times New Roman" w:cs="Times New Roman"/>
          <w:color w:val="000000" w:themeColor="text1"/>
          <w:sz w:val="24"/>
          <w:szCs w:val="24"/>
        </w:rPr>
        <w:t>year 1</w:t>
      </w:r>
      <w:r w:rsidR="007071A1">
        <w:rPr>
          <w:rFonts w:ascii="Times New Roman" w:hAnsi="Times New Roman" w:cs="Times New Roman"/>
          <w:color w:val="000000" w:themeColor="text1"/>
          <w:sz w:val="24"/>
          <w:szCs w:val="24"/>
        </w:rPr>
        <w:t xml:space="preserve"> after fire and then remained higher</w:t>
      </w:r>
      <w:r w:rsidR="00BC37A4">
        <w:rPr>
          <w:rFonts w:ascii="Times New Roman" w:hAnsi="Times New Roman" w:cs="Times New Roman"/>
          <w:color w:val="000000" w:themeColor="text1"/>
          <w:sz w:val="24"/>
          <w:szCs w:val="24"/>
        </w:rPr>
        <w:t xml:space="preserve"> </w:t>
      </w:r>
      <w:r w:rsidR="007071A1">
        <w:rPr>
          <w:rFonts w:ascii="Times New Roman" w:hAnsi="Times New Roman" w:cs="Times New Roman"/>
          <w:color w:val="000000" w:themeColor="text1"/>
          <w:sz w:val="24"/>
          <w:szCs w:val="24"/>
        </w:rPr>
        <w:t>for years 2 through 4.</w:t>
      </w:r>
      <w:r w:rsidR="00AD3302">
        <w:rPr>
          <w:rFonts w:ascii="Times New Roman" w:hAnsi="Times New Roman" w:cs="Times New Roman"/>
          <w:color w:val="000000" w:themeColor="text1"/>
          <w:sz w:val="24"/>
          <w:szCs w:val="24"/>
        </w:rPr>
        <w:t xml:space="preserve"> For the high-severity plots, the </w:t>
      </w:r>
      <w:r w:rsidR="00AD3302" w:rsidRPr="00191B14">
        <w:rPr>
          <w:rFonts w:ascii="Times New Roman" w:hAnsi="Times New Roman" w:cs="Times New Roman"/>
          <w:color w:val="000000" w:themeColor="text1"/>
          <w:sz w:val="24"/>
          <w:szCs w:val="24"/>
        </w:rPr>
        <w:t>β-deviations</w:t>
      </w:r>
      <w:r w:rsidR="00AD3302">
        <w:rPr>
          <w:rFonts w:ascii="Times New Roman" w:hAnsi="Times New Roman" w:cs="Times New Roman"/>
          <w:color w:val="000000" w:themeColor="text1"/>
          <w:sz w:val="24"/>
          <w:szCs w:val="24"/>
        </w:rPr>
        <w:t xml:space="preserve"> </w:t>
      </w:r>
      <w:r w:rsidR="005D37C7">
        <w:rPr>
          <w:rFonts w:ascii="Times New Roman" w:hAnsi="Times New Roman" w:cs="Times New Roman"/>
          <w:color w:val="000000" w:themeColor="text1"/>
          <w:sz w:val="24"/>
          <w:szCs w:val="24"/>
        </w:rPr>
        <w:t xml:space="preserve">followed a more variable trajectory compared to the unburned plots. The high-severity </w:t>
      </w:r>
      <w:r w:rsidR="005D37C7" w:rsidRPr="00191B14">
        <w:rPr>
          <w:rFonts w:ascii="Times New Roman" w:hAnsi="Times New Roman" w:cs="Times New Roman"/>
          <w:color w:val="000000" w:themeColor="text1"/>
          <w:sz w:val="24"/>
          <w:szCs w:val="24"/>
        </w:rPr>
        <w:t>β-deviations</w:t>
      </w:r>
      <w:r w:rsidR="005D37C7">
        <w:rPr>
          <w:rFonts w:ascii="Times New Roman" w:hAnsi="Times New Roman" w:cs="Times New Roman"/>
          <w:color w:val="000000" w:themeColor="text1"/>
          <w:sz w:val="24"/>
          <w:szCs w:val="24"/>
        </w:rPr>
        <w:t xml:space="preserve"> </w:t>
      </w:r>
      <w:r w:rsidR="00AD3302">
        <w:rPr>
          <w:rFonts w:ascii="Times New Roman" w:hAnsi="Times New Roman" w:cs="Times New Roman"/>
          <w:color w:val="000000" w:themeColor="text1"/>
          <w:sz w:val="24"/>
          <w:szCs w:val="24"/>
        </w:rPr>
        <w:t xml:space="preserve">were higher than the unburned </w:t>
      </w:r>
      <w:r w:rsidR="00A73613">
        <w:rPr>
          <w:rFonts w:ascii="Times New Roman" w:hAnsi="Times New Roman" w:cs="Times New Roman"/>
          <w:color w:val="000000" w:themeColor="text1"/>
          <w:sz w:val="24"/>
          <w:szCs w:val="24"/>
        </w:rPr>
        <w:t xml:space="preserve">plots </w:t>
      </w:r>
      <w:r w:rsidR="00AD3302">
        <w:rPr>
          <w:rFonts w:ascii="Times New Roman" w:hAnsi="Times New Roman" w:cs="Times New Roman"/>
          <w:color w:val="000000" w:themeColor="text1"/>
          <w:sz w:val="24"/>
          <w:szCs w:val="24"/>
        </w:rPr>
        <w:t xml:space="preserve">in </w:t>
      </w:r>
      <w:r w:rsidR="005D37C7">
        <w:rPr>
          <w:rFonts w:ascii="Times New Roman" w:hAnsi="Times New Roman" w:cs="Times New Roman"/>
          <w:color w:val="000000" w:themeColor="text1"/>
          <w:sz w:val="24"/>
          <w:szCs w:val="24"/>
        </w:rPr>
        <w:t>year 1</w:t>
      </w:r>
      <w:r w:rsidR="00AD3302">
        <w:rPr>
          <w:rFonts w:ascii="Times New Roman" w:hAnsi="Times New Roman" w:cs="Times New Roman"/>
          <w:color w:val="000000" w:themeColor="text1"/>
          <w:sz w:val="24"/>
          <w:szCs w:val="24"/>
        </w:rPr>
        <w:t xml:space="preserve"> after fire, lower in </w:t>
      </w:r>
      <w:r w:rsidR="005D37C7">
        <w:rPr>
          <w:rFonts w:ascii="Times New Roman" w:hAnsi="Times New Roman" w:cs="Times New Roman"/>
          <w:color w:val="000000" w:themeColor="text1"/>
          <w:sz w:val="24"/>
          <w:szCs w:val="24"/>
        </w:rPr>
        <w:t>year 2</w:t>
      </w:r>
      <w:r w:rsidR="00AD3302">
        <w:rPr>
          <w:rFonts w:ascii="Times New Roman" w:hAnsi="Times New Roman" w:cs="Times New Roman"/>
          <w:color w:val="000000" w:themeColor="text1"/>
          <w:sz w:val="24"/>
          <w:szCs w:val="24"/>
        </w:rPr>
        <w:t>, similar</w:t>
      </w:r>
      <w:r w:rsidR="00A73613">
        <w:rPr>
          <w:rFonts w:ascii="Times New Roman" w:hAnsi="Times New Roman" w:cs="Times New Roman"/>
          <w:color w:val="000000" w:themeColor="text1"/>
          <w:sz w:val="24"/>
          <w:szCs w:val="24"/>
        </w:rPr>
        <w:t xml:space="preserve"> in</w:t>
      </w:r>
      <w:r w:rsidR="00AD3302">
        <w:rPr>
          <w:rFonts w:ascii="Times New Roman" w:hAnsi="Times New Roman" w:cs="Times New Roman"/>
          <w:color w:val="000000" w:themeColor="text1"/>
          <w:sz w:val="24"/>
          <w:szCs w:val="24"/>
        </w:rPr>
        <w:t xml:space="preserve"> </w:t>
      </w:r>
      <w:r w:rsidR="005D37C7">
        <w:rPr>
          <w:rFonts w:ascii="Times New Roman" w:hAnsi="Times New Roman" w:cs="Times New Roman"/>
          <w:color w:val="000000" w:themeColor="text1"/>
          <w:sz w:val="24"/>
          <w:szCs w:val="24"/>
        </w:rPr>
        <w:t>year 3 and then higher again in year 4.</w:t>
      </w:r>
      <w:r w:rsidR="00470BD1">
        <w:rPr>
          <w:rFonts w:ascii="Times New Roman" w:hAnsi="Times New Roman" w:cs="Times New Roman"/>
          <w:color w:val="000000" w:themeColor="text1"/>
          <w:sz w:val="24"/>
          <w:szCs w:val="24"/>
        </w:rPr>
        <w:t xml:space="preserve"> </w:t>
      </w:r>
      <w:r w:rsidR="00470BD1" w:rsidRPr="00191B14">
        <w:rPr>
          <w:rFonts w:ascii="Times New Roman" w:hAnsi="Times New Roman" w:cs="Times New Roman"/>
          <w:color w:val="000000" w:themeColor="text1"/>
          <w:sz w:val="24"/>
          <w:szCs w:val="24"/>
        </w:rPr>
        <w:t xml:space="preserve">Although the trajectories </w:t>
      </w:r>
      <w:r w:rsidR="00DF38E4">
        <w:rPr>
          <w:rFonts w:ascii="Times New Roman" w:hAnsi="Times New Roman" w:cs="Times New Roman"/>
          <w:color w:val="000000" w:themeColor="text1"/>
          <w:sz w:val="24"/>
          <w:szCs w:val="24"/>
        </w:rPr>
        <w:t>of</w:t>
      </w:r>
      <w:r w:rsidR="00470BD1" w:rsidRPr="00191B14">
        <w:rPr>
          <w:rFonts w:ascii="Times New Roman" w:hAnsi="Times New Roman" w:cs="Times New Roman"/>
          <w:color w:val="000000" w:themeColor="text1"/>
          <w:sz w:val="24"/>
          <w:szCs w:val="24"/>
        </w:rPr>
        <w:t xml:space="preserve"> the unburned and low-severity </w:t>
      </w:r>
      <w:r w:rsidR="00DF38E4" w:rsidRPr="00191B14">
        <w:rPr>
          <w:rFonts w:ascii="Times New Roman" w:hAnsi="Times New Roman" w:cs="Times New Roman"/>
          <w:color w:val="000000" w:themeColor="text1"/>
          <w:sz w:val="24"/>
          <w:szCs w:val="24"/>
        </w:rPr>
        <w:t>β-deviation</w:t>
      </w:r>
      <w:r w:rsidR="00DF38E4">
        <w:rPr>
          <w:rFonts w:ascii="Times New Roman" w:hAnsi="Times New Roman" w:cs="Times New Roman"/>
          <w:color w:val="000000" w:themeColor="text1"/>
          <w:sz w:val="24"/>
          <w:szCs w:val="24"/>
        </w:rPr>
        <w:t>s</w:t>
      </w:r>
      <w:r w:rsidR="00470BD1" w:rsidRPr="00191B14">
        <w:rPr>
          <w:rFonts w:ascii="Times New Roman" w:hAnsi="Times New Roman" w:cs="Times New Roman"/>
          <w:color w:val="000000" w:themeColor="text1"/>
          <w:sz w:val="24"/>
          <w:szCs w:val="24"/>
        </w:rPr>
        <w:t xml:space="preserve"> were significantly different from each other, they had a similar shape and direction</w:t>
      </w:r>
      <w:r w:rsidR="00470BD1">
        <w:rPr>
          <w:rFonts w:ascii="Times New Roman" w:hAnsi="Times New Roman" w:cs="Times New Roman"/>
          <w:color w:val="000000" w:themeColor="text1"/>
          <w:sz w:val="24"/>
          <w:szCs w:val="24"/>
        </w:rPr>
        <w:t xml:space="preserve">, while </w:t>
      </w:r>
      <w:r w:rsidR="00470BD1" w:rsidRPr="00191B14">
        <w:rPr>
          <w:rFonts w:ascii="Times New Roman" w:hAnsi="Times New Roman" w:cs="Times New Roman"/>
          <w:color w:val="000000" w:themeColor="text1"/>
          <w:sz w:val="24"/>
          <w:szCs w:val="24"/>
        </w:rPr>
        <w:t xml:space="preserve">the </w:t>
      </w:r>
      <w:r w:rsidR="00DF38E4">
        <w:rPr>
          <w:rFonts w:ascii="Times New Roman" w:hAnsi="Times New Roman" w:cs="Times New Roman"/>
          <w:color w:val="000000" w:themeColor="text1"/>
          <w:sz w:val="24"/>
          <w:szCs w:val="24"/>
        </w:rPr>
        <w:t xml:space="preserve">trajectory of the </w:t>
      </w:r>
      <w:r w:rsidR="00470BD1" w:rsidRPr="00191B14">
        <w:rPr>
          <w:rFonts w:ascii="Times New Roman" w:hAnsi="Times New Roman" w:cs="Times New Roman"/>
          <w:color w:val="000000" w:themeColor="text1"/>
          <w:sz w:val="24"/>
          <w:szCs w:val="24"/>
        </w:rPr>
        <w:t xml:space="preserve">high-severity </w:t>
      </w:r>
      <w:r w:rsidR="00DF38E4" w:rsidRPr="00191B14">
        <w:rPr>
          <w:rFonts w:ascii="Times New Roman" w:hAnsi="Times New Roman" w:cs="Times New Roman"/>
          <w:color w:val="000000" w:themeColor="text1"/>
          <w:sz w:val="24"/>
          <w:szCs w:val="24"/>
        </w:rPr>
        <w:t>β-deviation</w:t>
      </w:r>
      <w:r w:rsidR="00DF38E4">
        <w:rPr>
          <w:rFonts w:ascii="Times New Roman" w:hAnsi="Times New Roman" w:cs="Times New Roman"/>
          <w:color w:val="000000" w:themeColor="text1"/>
          <w:sz w:val="24"/>
          <w:szCs w:val="24"/>
        </w:rPr>
        <w:t>s</w:t>
      </w:r>
      <w:r w:rsidR="00470BD1" w:rsidRPr="00191B14">
        <w:rPr>
          <w:rFonts w:ascii="Times New Roman" w:hAnsi="Times New Roman" w:cs="Times New Roman"/>
          <w:color w:val="000000" w:themeColor="text1"/>
          <w:sz w:val="24"/>
          <w:szCs w:val="24"/>
        </w:rPr>
        <w:t xml:space="preserve"> had a unique shape and direction</w:t>
      </w:r>
      <w:commentRangeStart w:id="28"/>
      <w:r w:rsidR="00782F89" w:rsidRPr="00191B14">
        <w:rPr>
          <w:rFonts w:ascii="Times New Roman" w:hAnsi="Times New Roman" w:cs="Times New Roman"/>
          <w:color w:val="000000" w:themeColor="text1"/>
          <w:sz w:val="24"/>
          <w:szCs w:val="24"/>
        </w:rPr>
        <w:t>.</w:t>
      </w:r>
      <w:commentRangeEnd w:id="28"/>
      <w:r w:rsidR="00224876" w:rsidRPr="00191B14">
        <w:rPr>
          <w:rStyle w:val="CommentReference"/>
          <w:sz w:val="24"/>
          <w:szCs w:val="24"/>
        </w:rPr>
        <w:commentReference w:id="28"/>
      </w:r>
    </w:p>
    <w:p w14:paraId="32BA6EA6" w14:textId="05D428F8" w:rsidR="00D21B5A" w:rsidRDefault="00470BD1" w:rsidP="00FC53A8">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functional</w:t>
      </w:r>
      <w:r>
        <w:rPr>
          <w:rFonts w:ascii="Times New Roman" w:hAnsi="Times New Roman" w:cs="Times New Roman"/>
          <w:color w:val="000000" w:themeColor="text1"/>
          <w:sz w:val="24"/>
          <w:szCs w:val="24"/>
        </w:rPr>
        <w:t xml:space="preserve">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were </w:t>
      </w:r>
      <w:r>
        <w:rPr>
          <w:rFonts w:ascii="Times New Roman" w:hAnsi="Times New Roman" w:cs="Times New Roman"/>
          <w:color w:val="000000" w:themeColor="text1"/>
          <w:sz w:val="24"/>
          <w:szCs w:val="24"/>
        </w:rPr>
        <w:t xml:space="preserve">closer to zero than the taxonomic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and ranged from negative to positive. This </w:t>
      </w:r>
      <w:r>
        <w:rPr>
          <w:rFonts w:ascii="Times New Roman" w:hAnsi="Times New Roman" w:cs="Times New Roman"/>
          <w:color w:val="000000" w:themeColor="text1"/>
          <w:sz w:val="24"/>
          <w:szCs w:val="24"/>
        </w:rPr>
        <w:t xml:space="preserve">indicates that, </w:t>
      </w:r>
      <w:r w:rsidRPr="00191B14">
        <w:rPr>
          <w:rFonts w:ascii="Times New Roman" w:hAnsi="Times New Roman" w:cs="Times New Roman"/>
          <w:sz w:val="24"/>
          <w:szCs w:val="24"/>
        </w:rPr>
        <w:t>given α and γ</w:t>
      </w:r>
      <w:r>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functional diversity</w:t>
      </w:r>
      <w:r>
        <w:rPr>
          <w:rFonts w:ascii="Times New Roman" w:hAnsi="Times New Roman" w:cs="Times New Roman"/>
          <w:color w:val="000000" w:themeColor="text1"/>
          <w:sz w:val="24"/>
          <w:szCs w:val="24"/>
        </w:rPr>
        <w:t xml:space="preserve"> across plots </w:t>
      </w:r>
      <w:r>
        <w:rPr>
          <w:rFonts w:ascii="Times New Roman" w:hAnsi="Times New Roman" w:cs="Times New Roman"/>
          <w:color w:val="000000" w:themeColor="text1"/>
          <w:sz w:val="24"/>
          <w:szCs w:val="24"/>
        </w:rPr>
        <w:t xml:space="preserve">was closer to random than taxonomic diversity, </w:t>
      </w:r>
      <w:r w:rsidR="00AE2B68">
        <w:rPr>
          <w:rFonts w:ascii="Times New Roman" w:hAnsi="Times New Roman" w:cs="Times New Roman"/>
          <w:color w:val="000000" w:themeColor="text1"/>
          <w:sz w:val="24"/>
          <w:szCs w:val="24"/>
        </w:rPr>
        <w:t>but</w:t>
      </w:r>
      <w:r>
        <w:rPr>
          <w:rFonts w:ascii="Times New Roman" w:hAnsi="Times New Roman" w:cs="Times New Roman"/>
          <w:color w:val="000000" w:themeColor="text1"/>
          <w:sz w:val="24"/>
          <w:szCs w:val="24"/>
        </w:rPr>
        <w:t xml:space="preserve"> </w:t>
      </w:r>
      <w:r w:rsidR="00A73613">
        <w:rPr>
          <w:rFonts w:ascii="Times New Roman" w:hAnsi="Times New Roman" w:cs="Times New Roman"/>
          <w:color w:val="000000" w:themeColor="text1"/>
          <w:sz w:val="24"/>
          <w:szCs w:val="24"/>
        </w:rPr>
        <w:t xml:space="preserve">we observed </w:t>
      </w:r>
      <w:r w:rsidR="00FC53A8">
        <w:rPr>
          <w:rFonts w:ascii="Times New Roman" w:hAnsi="Times New Roman" w:cs="Times New Roman"/>
          <w:color w:val="000000" w:themeColor="text1"/>
          <w:sz w:val="24"/>
          <w:szCs w:val="24"/>
        </w:rPr>
        <w:t xml:space="preserve">both </w:t>
      </w:r>
      <w:r w:rsidR="00AE2B68">
        <w:rPr>
          <w:rFonts w:ascii="Times New Roman" w:hAnsi="Times New Roman" w:cs="Times New Roman"/>
          <w:color w:val="000000" w:themeColor="text1"/>
          <w:sz w:val="24"/>
          <w:szCs w:val="24"/>
        </w:rPr>
        <w:t xml:space="preserve">homogeneity and heterogeneity </w:t>
      </w:r>
      <w:r w:rsidR="00A73613">
        <w:rPr>
          <w:rFonts w:ascii="Times New Roman" w:hAnsi="Times New Roman" w:cs="Times New Roman"/>
          <w:color w:val="000000" w:themeColor="text1"/>
          <w:sz w:val="24"/>
          <w:szCs w:val="24"/>
        </w:rPr>
        <w:t>of functional traits across plots</w:t>
      </w:r>
      <w:r>
        <w:rPr>
          <w:rFonts w:ascii="Times New Roman" w:hAnsi="Times New Roman" w:cs="Times New Roman"/>
          <w:sz w:val="24"/>
          <w:szCs w:val="24"/>
        </w:rPr>
        <w:t>.</w:t>
      </w:r>
      <w:r w:rsidR="00FC53A8">
        <w:rPr>
          <w:rFonts w:ascii="Times New Roman" w:hAnsi="Times New Roman" w:cs="Times New Roman"/>
          <w:sz w:val="24"/>
          <w:szCs w:val="24"/>
        </w:rPr>
        <w:t xml:space="preserve"> </w:t>
      </w:r>
      <w:r w:rsidR="00D53986">
        <w:rPr>
          <w:rFonts w:ascii="Times New Roman" w:hAnsi="Times New Roman" w:cs="Times New Roman"/>
          <w:sz w:val="24"/>
          <w:szCs w:val="24"/>
        </w:rPr>
        <w:t>O</w:t>
      </w:r>
      <w:r w:rsidR="00FC53A8">
        <w:rPr>
          <w:rFonts w:ascii="Times New Roman" w:hAnsi="Times New Roman" w:cs="Times New Roman"/>
          <w:color w:val="000000" w:themeColor="text1"/>
          <w:sz w:val="24"/>
          <w:szCs w:val="24"/>
        </w:rPr>
        <w:t xml:space="preserve">ur quadratic regressions revealed that </w:t>
      </w:r>
      <w:r w:rsidR="00FC53A8">
        <w:rPr>
          <w:rFonts w:ascii="Times New Roman" w:hAnsi="Times New Roman" w:cs="Times New Roman"/>
          <w:sz w:val="24"/>
          <w:szCs w:val="24"/>
        </w:rPr>
        <w:t>f</w:t>
      </w:r>
      <w:r w:rsidR="003A6757" w:rsidRPr="00191B14">
        <w:rPr>
          <w:rFonts w:ascii="Times New Roman" w:hAnsi="Times New Roman" w:cs="Times New Roman"/>
          <w:sz w:val="24"/>
          <w:szCs w:val="24"/>
        </w:rPr>
        <w:t xml:space="preserve">ire severity had a significant effect on the trajectories of </w:t>
      </w:r>
      <w:r w:rsidR="0044016C" w:rsidRPr="00191B14">
        <w:rPr>
          <w:rFonts w:ascii="Times New Roman" w:hAnsi="Times New Roman" w:cs="Times New Roman"/>
          <w:sz w:val="24"/>
          <w:szCs w:val="24"/>
        </w:rPr>
        <w:t>functional</w:t>
      </w:r>
      <w:r w:rsidR="00EF666F" w:rsidRPr="00191B14">
        <w:rPr>
          <w:rFonts w:ascii="Times New Roman" w:hAnsi="Times New Roman" w:cs="Times New Roman"/>
          <w:sz w:val="24"/>
          <w:szCs w:val="24"/>
        </w:rPr>
        <w:t xml:space="preserve"> </w:t>
      </w:r>
      <w:r w:rsidR="00EF666F" w:rsidRPr="00191B14">
        <w:rPr>
          <w:rFonts w:ascii="Times New Roman" w:hAnsi="Times New Roman" w:cs="Times New Roman"/>
          <w:color w:val="000000" w:themeColor="text1"/>
          <w:sz w:val="24"/>
          <w:szCs w:val="24"/>
        </w:rPr>
        <w:t>β-deviation</w:t>
      </w:r>
      <w:r w:rsidR="003A6757" w:rsidRPr="00191B14">
        <w:rPr>
          <w:rFonts w:ascii="Times New Roman" w:hAnsi="Times New Roman" w:cs="Times New Roman"/>
          <w:color w:val="000000" w:themeColor="text1"/>
          <w:sz w:val="24"/>
          <w:szCs w:val="24"/>
        </w:rPr>
        <w:t>s</w:t>
      </w:r>
      <w:r w:rsidR="00FC53A8">
        <w:rPr>
          <w:rFonts w:ascii="Times New Roman" w:hAnsi="Times New Roman" w:cs="Times New Roman"/>
          <w:color w:val="000000" w:themeColor="text1"/>
          <w:sz w:val="24"/>
          <w:szCs w:val="24"/>
        </w:rPr>
        <w:t xml:space="preserve"> </w:t>
      </w:r>
      <w:r w:rsidR="003A6757" w:rsidRPr="00191B14">
        <w:rPr>
          <w:rFonts w:ascii="Times New Roman" w:hAnsi="Times New Roman" w:cs="Times New Roman"/>
          <w:color w:val="000000" w:themeColor="text1"/>
          <w:sz w:val="24"/>
          <w:szCs w:val="24"/>
        </w:rPr>
        <w:t>(F</w:t>
      </w:r>
      <w:r w:rsidR="007C1A73">
        <w:rPr>
          <w:rFonts w:ascii="Times New Roman" w:hAnsi="Times New Roman" w:cs="Times New Roman"/>
          <w:color w:val="000000" w:themeColor="text1"/>
          <w:sz w:val="24"/>
          <w:szCs w:val="24"/>
          <w:vertAlign w:val="subscript"/>
        </w:rPr>
        <w:t>[1</w:t>
      </w:r>
      <w:r w:rsidR="003A6757" w:rsidRPr="00191B14">
        <w:rPr>
          <w:rFonts w:ascii="Times New Roman" w:hAnsi="Times New Roman" w:cs="Times New Roman"/>
          <w:color w:val="000000" w:themeColor="text1"/>
          <w:sz w:val="24"/>
          <w:szCs w:val="24"/>
          <w:vertAlign w:val="subscript"/>
        </w:rPr>
        <w:t>1/11,976</w:t>
      </w:r>
      <w:r w:rsidR="007C1A73">
        <w:rPr>
          <w:rFonts w:ascii="Times New Roman" w:hAnsi="Times New Roman" w:cs="Times New Roman"/>
          <w:color w:val="000000" w:themeColor="text1"/>
          <w:sz w:val="24"/>
          <w:szCs w:val="24"/>
          <w:vertAlign w:val="subscript"/>
        </w:rPr>
        <w:t>]</w:t>
      </w:r>
      <w:r w:rsidR="003A6757" w:rsidRPr="00191B14">
        <w:rPr>
          <w:rFonts w:ascii="Times New Roman" w:hAnsi="Times New Roman" w:cs="Times New Roman"/>
          <w:color w:val="000000" w:themeColor="text1"/>
          <w:sz w:val="24"/>
          <w:szCs w:val="24"/>
        </w:rPr>
        <w:t xml:space="preserve"> = </w:t>
      </w:r>
      <w:r w:rsidR="00D21B5A" w:rsidRPr="00191B14">
        <w:rPr>
          <w:rFonts w:ascii="Times New Roman" w:hAnsi="Times New Roman" w:cs="Times New Roman"/>
          <w:color w:val="000000" w:themeColor="text1"/>
          <w:sz w:val="24"/>
          <w:szCs w:val="24"/>
        </w:rPr>
        <w:t>2248.78</w:t>
      </w:r>
      <w:r w:rsidR="003A6757" w:rsidRPr="00191B14">
        <w:rPr>
          <w:rFonts w:ascii="Times New Roman" w:hAnsi="Times New Roman" w:cs="Times New Roman"/>
          <w:color w:val="000000" w:themeColor="text1"/>
          <w:sz w:val="24"/>
          <w:szCs w:val="24"/>
        </w:rPr>
        <w:t xml:space="preserve">, </w:t>
      </w:r>
      <w:r w:rsidR="003A6757" w:rsidRPr="00191B14">
        <w:rPr>
          <w:rFonts w:ascii="Times New Roman" w:hAnsi="Times New Roman" w:cs="Times New Roman"/>
          <w:i/>
          <w:iCs/>
          <w:color w:val="000000" w:themeColor="text1"/>
          <w:sz w:val="24"/>
          <w:szCs w:val="24"/>
        </w:rPr>
        <w:t xml:space="preserve">p </w:t>
      </w:r>
      <w:r w:rsidR="003A6757" w:rsidRPr="00191B14">
        <w:rPr>
          <w:rFonts w:ascii="Times New Roman" w:hAnsi="Times New Roman" w:cs="Times New Roman"/>
          <w:color w:val="000000" w:themeColor="text1"/>
          <w:sz w:val="24"/>
          <w:szCs w:val="24"/>
        </w:rPr>
        <w:t>&lt; 0.001, R</w:t>
      </w:r>
      <w:r w:rsidR="003A6757" w:rsidRPr="00191B14">
        <w:rPr>
          <w:rFonts w:ascii="Times New Roman" w:hAnsi="Times New Roman" w:cs="Times New Roman"/>
          <w:color w:val="000000" w:themeColor="text1"/>
          <w:sz w:val="24"/>
          <w:szCs w:val="24"/>
          <w:vertAlign w:val="superscript"/>
        </w:rPr>
        <w:t>2</w:t>
      </w:r>
      <w:r w:rsidR="003A6757" w:rsidRPr="00191B14">
        <w:rPr>
          <w:rFonts w:ascii="Times New Roman" w:hAnsi="Times New Roman" w:cs="Times New Roman"/>
          <w:color w:val="000000" w:themeColor="text1"/>
          <w:sz w:val="24"/>
          <w:szCs w:val="24"/>
        </w:rPr>
        <w:t xml:space="preserve"> =</w:t>
      </w:r>
      <w:r w:rsidR="003A6757" w:rsidRPr="00191B14">
        <w:rPr>
          <w:sz w:val="24"/>
          <w:szCs w:val="24"/>
        </w:rPr>
        <w:t xml:space="preserve"> </w:t>
      </w:r>
      <w:r w:rsidR="003A6757" w:rsidRPr="00191B14">
        <w:rPr>
          <w:rFonts w:ascii="Times New Roman" w:hAnsi="Times New Roman" w:cs="Times New Roman"/>
          <w:color w:val="000000" w:themeColor="text1"/>
          <w:sz w:val="24"/>
          <w:szCs w:val="24"/>
        </w:rPr>
        <w:t>0.</w:t>
      </w:r>
      <w:r w:rsidR="00D21B5A" w:rsidRPr="00191B14">
        <w:rPr>
          <w:rFonts w:ascii="Times New Roman" w:hAnsi="Times New Roman" w:cs="Times New Roman"/>
          <w:color w:val="000000" w:themeColor="text1"/>
          <w:sz w:val="24"/>
          <w:szCs w:val="24"/>
        </w:rPr>
        <w:t>67</w:t>
      </w:r>
      <w:r w:rsidR="003A6757" w:rsidRPr="00191B14">
        <w:rPr>
          <w:rFonts w:ascii="Times New Roman" w:hAnsi="Times New Roman" w:cs="Times New Roman"/>
          <w:color w:val="000000" w:themeColor="text1"/>
          <w:sz w:val="24"/>
          <w:szCs w:val="24"/>
        </w:rPr>
        <w:t>/0.</w:t>
      </w:r>
      <w:r w:rsidR="00D21B5A" w:rsidRPr="00191B14">
        <w:rPr>
          <w:rFonts w:ascii="Times New Roman" w:hAnsi="Times New Roman" w:cs="Times New Roman"/>
          <w:color w:val="000000" w:themeColor="text1"/>
          <w:sz w:val="24"/>
          <w:szCs w:val="24"/>
        </w:rPr>
        <w:t>67</w:t>
      </w:r>
      <w:r w:rsidR="003A6757" w:rsidRPr="00191B14">
        <w:rPr>
          <w:rFonts w:ascii="Times New Roman" w:hAnsi="Times New Roman" w:cs="Times New Roman"/>
          <w:color w:val="000000" w:themeColor="text1"/>
          <w:sz w:val="24"/>
          <w:szCs w:val="24"/>
        </w:rPr>
        <w:t>; Fig. 1</w:t>
      </w:r>
      <w:r w:rsidR="00D21B5A" w:rsidRPr="00191B14">
        <w:rPr>
          <w:rFonts w:ascii="Times New Roman" w:hAnsi="Times New Roman" w:cs="Times New Roman"/>
          <w:color w:val="000000" w:themeColor="text1"/>
          <w:sz w:val="24"/>
          <w:szCs w:val="24"/>
        </w:rPr>
        <w:t>b</w:t>
      </w:r>
      <w:r w:rsidR="003A6757" w:rsidRPr="00191B14">
        <w:rPr>
          <w:rFonts w:ascii="Times New Roman" w:hAnsi="Times New Roman" w:cs="Times New Roman"/>
          <w:color w:val="000000" w:themeColor="text1"/>
          <w:sz w:val="24"/>
          <w:szCs w:val="24"/>
        </w:rPr>
        <w:t>)</w:t>
      </w:r>
      <w:r w:rsidR="00EF666F" w:rsidRPr="00191B14">
        <w:rPr>
          <w:rFonts w:ascii="Times New Roman" w:hAnsi="Times New Roman" w:cs="Times New Roman"/>
          <w:color w:val="000000" w:themeColor="text1"/>
          <w:sz w:val="24"/>
          <w:szCs w:val="24"/>
        </w:rPr>
        <w:t>.</w:t>
      </w:r>
      <w:r w:rsidR="00D21B5A" w:rsidRPr="00191B14">
        <w:rPr>
          <w:rFonts w:ascii="Times New Roman" w:hAnsi="Times New Roman" w:cs="Times New Roman"/>
          <w:color w:val="000000" w:themeColor="text1"/>
          <w:sz w:val="24"/>
          <w:szCs w:val="24"/>
        </w:rPr>
        <w:t xml:space="preserve"> Both the low-severity plots (Estimate = 1.29, SE = 0.04, t = 29.36, </w:t>
      </w:r>
      <w:r w:rsidR="00D21B5A" w:rsidRPr="00191B14">
        <w:rPr>
          <w:rFonts w:ascii="Times New Roman" w:hAnsi="Times New Roman" w:cs="Times New Roman"/>
          <w:i/>
          <w:iCs/>
          <w:color w:val="000000" w:themeColor="text1"/>
          <w:sz w:val="24"/>
          <w:szCs w:val="24"/>
        </w:rPr>
        <w:t>p</w:t>
      </w:r>
      <w:r w:rsidR="00D21B5A" w:rsidRPr="00191B14">
        <w:rPr>
          <w:rFonts w:ascii="Times New Roman" w:hAnsi="Times New Roman" w:cs="Times New Roman"/>
          <w:color w:val="000000" w:themeColor="text1"/>
          <w:sz w:val="24"/>
          <w:szCs w:val="24"/>
        </w:rPr>
        <w:t xml:space="preserve"> &lt; 0.001) and the high-severity plots (Estimate = -0.49, SE = 0.04, t</w:t>
      </w:r>
      <w:r w:rsidR="00E5133A">
        <w:rPr>
          <w:rFonts w:ascii="Times New Roman" w:hAnsi="Times New Roman" w:cs="Times New Roman"/>
          <w:color w:val="000000" w:themeColor="text1"/>
          <w:sz w:val="24"/>
          <w:szCs w:val="24"/>
        </w:rPr>
        <w:t xml:space="preserve"> </w:t>
      </w:r>
      <w:r w:rsidR="00D21B5A" w:rsidRPr="00191B14">
        <w:rPr>
          <w:rFonts w:ascii="Times New Roman" w:hAnsi="Times New Roman" w:cs="Times New Roman"/>
          <w:color w:val="000000" w:themeColor="text1"/>
          <w:sz w:val="24"/>
          <w:szCs w:val="24"/>
        </w:rPr>
        <w:t xml:space="preserve">= -11.25, </w:t>
      </w:r>
      <w:r w:rsidR="00D21B5A" w:rsidRPr="00191B14">
        <w:rPr>
          <w:rFonts w:ascii="Times New Roman" w:hAnsi="Times New Roman" w:cs="Times New Roman"/>
          <w:i/>
          <w:iCs/>
          <w:color w:val="000000" w:themeColor="text1"/>
          <w:sz w:val="24"/>
          <w:szCs w:val="24"/>
        </w:rPr>
        <w:t>p</w:t>
      </w:r>
      <w:r w:rsidR="00D21B5A" w:rsidRPr="00191B14">
        <w:rPr>
          <w:rFonts w:ascii="Times New Roman" w:hAnsi="Times New Roman" w:cs="Times New Roman"/>
          <w:color w:val="000000" w:themeColor="text1"/>
          <w:sz w:val="24"/>
          <w:szCs w:val="24"/>
        </w:rPr>
        <w:t xml:space="preserve"> &lt; 0.001) had significantly different trajectories than the unburned plots</w:t>
      </w:r>
      <w:r w:rsidR="00EF666F" w:rsidRPr="00191B14">
        <w:rPr>
          <w:rFonts w:ascii="Times New Roman" w:hAnsi="Times New Roman" w:cs="Times New Roman"/>
          <w:color w:val="000000" w:themeColor="text1"/>
          <w:sz w:val="24"/>
          <w:szCs w:val="24"/>
        </w:rPr>
        <w:t>.</w:t>
      </w:r>
      <w:r w:rsidR="00D21B5A" w:rsidRPr="00191B14">
        <w:rPr>
          <w:rFonts w:ascii="Times New Roman" w:hAnsi="Times New Roman" w:cs="Times New Roman"/>
          <w:color w:val="000000" w:themeColor="text1"/>
          <w:sz w:val="24"/>
          <w:szCs w:val="24"/>
        </w:rPr>
        <w:t xml:space="preserve"> </w:t>
      </w:r>
      <w:r w:rsidR="00FC53A8">
        <w:rPr>
          <w:rFonts w:ascii="Times New Roman" w:hAnsi="Times New Roman" w:cs="Times New Roman"/>
          <w:color w:val="000000" w:themeColor="text1"/>
          <w:sz w:val="24"/>
          <w:szCs w:val="24"/>
        </w:rPr>
        <w:t xml:space="preserve">For the low-severity plots, the </w:t>
      </w:r>
      <w:r w:rsidR="00FC53A8" w:rsidRPr="00191B14">
        <w:rPr>
          <w:rFonts w:ascii="Times New Roman" w:hAnsi="Times New Roman" w:cs="Times New Roman"/>
          <w:color w:val="000000" w:themeColor="text1"/>
          <w:sz w:val="24"/>
          <w:szCs w:val="24"/>
        </w:rPr>
        <w:t>β-deviations</w:t>
      </w:r>
      <w:r w:rsidR="00FC53A8">
        <w:rPr>
          <w:rFonts w:ascii="Times New Roman" w:hAnsi="Times New Roman" w:cs="Times New Roman"/>
          <w:color w:val="000000" w:themeColor="text1"/>
          <w:sz w:val="24"/>
          <w:szCs w:val="24"/>
        </w:rPr>
        <w:t xml:space="preserve"> were similar to the unburned plots</w:t>
      </w:r>
      <w:r w:rsidR="00BD76FF">
        <w:rPr>
          <w:rFonts w:ascii="Times New Roman" w:hAnsi="Times New Roman" w:cs="Times New Roman"/>
          <w:color w:val="000000" w:themeColor="text1"/>
          <w:sz w:val="24"/>
          <w:szCs w:val="24"/>
        </w:rPr>
        <w:t xml:space="preserve"> in year 1 after fire, and then remained higher for years 2 through 4. </w:t>
      </w:r>
      <w:r w:rsidR="008B732F">
        <w:rPr>
          <w:rFonts w:ascii="Times New Roman" w:hAnsi="Times New Roman" w:cs="Times New Roman"/>
          <w:color w:val="000000" w:themeColor="text1"/>
          <w:sz w:val="24"/>
          <w:szCs w:val="24"/>
        </w:rPr>
        <w:t xml:space="preserve">The low-severity </w:t>
      </w:r>
      <w:r w:rsidR="008B732F" w:rsidRPr="00191B14">
        <w:rPr>
          <w:rFonts w:ascii="Times New Roman" w:hAnsi="Times New Roman" w:cs="Times New Roman"/>
          <w:color w:val="000000" w:themeColor="text1"/>
          <w:sz w:val="24"/>
          <w:szCs w:val="24"/>
        </w:rPr>
        <w:t>β-deviations</w:t>
      </w:r>
      <w:r w:rsidR="008B732F">
        <w:rPr>
          <w:rFonts w:ascii="Times New Roman" w:hAnsi="Times New Roman" w:cs="Times New Roman"/>
          <w:color w:val="000000" w:themeColor="text1"/>
          <w:sz w:val="24"/>
          <w:szCs w:val="24"/>
        </w:rPr>
        <w:t xml:space="preserve"> </w:t>
      </w:r>
      <w:r w:rsidR="008B732F">
        <w:rPr>
          <w:rFonts w:ascii="Times New Roman" w:hAnsi="Times New Roman" w:cs="Times New Roman"/>
          <w:color w:val="000000" w:themeColor="text1"/>
          <w:sz w:val="24"/>
          <w:szCs w:val="24"/>
        </w:rPr>
        <w:t>were negative in year 1 after fire, positive in</w:t>
      </w:r>
      <w:r w:rsidR="00BD76FF">
        <w:rPr>
          <w:rFonts w:ascii="Times New Roman" w:hAnsi="Times New Roman" w:cs="Times New Roman"/>
          <w:color w:val="000000" w:themeColor="text1"/>
          <w:sz w:val="24"/>
          <w:szCs w:val="24"/>
        </w:rPr>
        <w:t xml:space="preserve"> years 2 and 3, indicating functional heterogeneity across plots, and then were </w:t>
      </w:r>
      <w:r w:rsidR="00BD76FF">
        <w:rPr>
          <w:rFonts w:ascii="Times New Roman" w:hAnsi="Times New Roman" w:cs="Times New Roman"/>
          <w:color w:val="000000" w:themeColor="text1"/>
          <w:sz w:val="24"/>
          <w:szCs w:val="24"/>
        </w:rPr>
        <w:lastRenderedPageBreak/>
        <w:t xml:space="preserve">indistinguishable from zero in year 4, indicating functional randomness across plots. For the high-severity plots, the </w:t>
      </w:r>
      <w:r w:rsidR="00BD76FF" w:rsidRPr="00191B14">
        <w:rPr>
          <w:rFonts w:ascii="Times New Roman" w:hAnsi="Times New Roman" w:cs="Times New Roman"/>
          <w:color w:val="000000" w:themeColor="text1"/>
          <w:sz w:val="24"/>
          <w:szCs w:val="24"/>
        </w:rPr>
        <w:t>β-deviations</w:t>
      </w:r>
      <w:r w:rsidR="00BD76FF">
        <w:rPr>
          <w:rFonts w:ascii="Times New Roman" w:hAnsi="Times New Roman" w:cs="Times New Roman"/>
          <w:color w:val="000000" w:themeColor="text1"/>
          <w:sz w:val="24"/>
          <w:szCs w:val="24"/>
        </w:rPr>
        <w:t xml:space="preserve"> were higher than the unburned for all four years. The high-severity </w:t>
      </w:r>
      <w:r w:rsidR="00BD76FF" w:rsidRPr="00191B14">
        <w:rPr>
          <w:rFonts w:ascii="Times New Roman" w:hAnsi="Times New Roman" w:cs="Times New Roman"/>
          <w:color w:val="000000" w:themeColor="text1"/>
          <w:sz w:val="24"/>
          <w:szCs w:val="24"/>
        </w:rPr>
        <w:t>β-deviations</w:t>
      </w:r>
      <w:r w:rsidR="00BD76FF">
        <w:rPr>
          <w:rFonts w:ascii="Times New Roman" w:hAnsi="Times New Roman" w:cs="Times New Roman"/>
          <w:color w:val="000000" w:themeColor="text1"/>
          <w:sz w:val="24"/>
          <w:szCs w:val="24"/>
        </w:rPr>
        <w:t xml:space="preserve"> were positive in year 1, indistinguishable from zero in year 2, and positive in years 3 and 4.</w:t>
      </w:r>
      <w:r w:rsidR="00D92EB5" w:rsidRPr="00191B14">
        <w:rPr>
          <w:rFonts w:ascii="Times New Roman" w:hAnsi="Times New Roman" w:cs="Times New Roman"/>
          <w:color w:val="000000" w:themeColor="text1"/>
          <w:sz w:val="24"/>
          <w:szCs w:val="24"/>
        </w:rPr>
        <w:t xml:space="preserve"> </w:t>
      </w:r>
      <w:r w:rsidR="007B3085">
        <w:rPr>
          <w:rFonts w:ascii="Times New Roman" w:hAnsi="Times New Roman" w:cs="Times New Roman"/>
          <w:color w:val="000000" w:themeColor="text1"/>
          <w:sz w:val="24"/>
          <w:szCs w:val="24"/>
        </w:rPr>
        <w:t xml:space="preserve">As with the taxonomic diversity, </w:t>
      </w:r>
      <w:r w:rsidR="007B3085" w:rsidRPr="00191B14">
        <w:rPr>
          <w:rFonts w:ascii="Times New Roman" w:hAnsi="Times New Roman" w:cs="Times New Roman"/>
          <w:color w:val="000000" w:themeColor="text1"/>
          <w:sz w:val="24"/>
          <w:szCs w:val="24"/>
        </w:rPr>
        <w:t>the trajectories</w:t>
      </w:r>
      <w:r w:rsidR="007B3085">
        <w:rPr>
          <w:rFonts w:ascii="Times New Roman" w:hAnsi="Times New Roman" w:cs="Times New Roman"/>
          <w:color w:val="000000" w:themeColor="text1"/>
          <w:sz w:val="24"/>
          <w:szCs w:val="24"/>
        </w:rPr>
        <w:t xml:space="preserve"> of the</w:t>
      </w:r>
      <w:r w:rsidR="007B3085" w:rsidRPr="00191B14">
        <w:rPr>
          <w:rFonts w:ascii="Times New Roman" w:hAnsi="Times New Roman" w:cs="Times New Roman"/>
          <w:color w:val="000000" w:themeColor="text1"/>
          <w:sz w:val="24"/>
          <w:szCs w:val="24"/>
        </w:rPr>
        <w:t xml:space="preserve"> unburned and low-severity </w:t>
      </w:r>
      <w:r w:rsidR="00DF38E4" w:rsidRPr="00191B14">
        <w:rPr>
          <w:rFonts w:ascii="Times New Roman" w:hAnsi="Times New Roman" w:cs="Times New Roman"/>
          <w:color w:val="000000" w:themeColor="text1"/>
          <w:sz w:val="24"/>
          <w:szCs w:val="24"/>
        </w:rPr>
        <w:t>β-deviation</w:t>
      </w:r>
      <w:r w:rsidR="00DF38E4">
        <w:rPr>
          <w:rFonts w:ascii="Times New Roman" w:hAnsi="Times New Roman" w:cs="Times New Roman"/>
          <w:color w:val="000000" w:themeColor="text1"/>
          <w:sz w:val="24"/>
          <w:szCs w:val="24"/>
        </w:rPr>
        <w:t>s</w:t>
      </w:r>
      <w:r w:rsidR="007B3085" w:rsidRPr="00191B14">
        <w:rPr>
          <w:rFonts w:ascii="Times New Roman" w:hAnsi="Times New Roman" w:cs="Times New Roman"/>
          <w:color w:val="000000" w:themeColor="text1"/>
          <w:sz w:val="24"/>
          <w:szCs w:val="24"/>
        </w:rPr>
        <w:t xml:space="preserve"> were significantly different from each other, </w:t>
      </w:r>
      <w:r w:rsidR="007B3085">
        <w:rPr>
          <w:rFonts w:ascii="Times New Roman" w:hAnsi="Times New Roman" w:cs="Times New Roman"/>
          <w:color w:val="000000" w:themeColor="text1"/>
          <w:sz w:val="24"/>
          <w:szCs w:val="24"/>
        </w:rPr>
        <w:t xml:space="preserve">but </w:t>
      </w:r>
      <w:r w:rsidR="007B3085" w:rsidRPr="00191B14">
        <w:rPr>
          <w:rFonts w:ascii="Times New Roman" w:hAnsi="Times New Roman" w:cs="Times New Roman"/>
          <w:color w:val="000000" w:themeColor="text1"/>
          <w:sz w:val="24"/>
          <w:szCs w:val="24"/>
        </w:rPr>
        <w:t>they had a similar shape and direction</w:t>
      </w:r>
      <w:r w:rsidR="007B3085">
        <w:rPr>
          <w:rFonts w:ascii="Times New Roman" w:hAnsi="Times New Roman" w:cs="Times New Roman"/>
          <w:color w:val="000000" w:themeColor="text1"/>
          <w:sz w:val="24"/>
          <w:szCs w:val="24"/>
        </w:rPr>
        <w:t xml:space="preserve">, while </w:t>
      </w:r>
      <w:r w:rsidR="007B3085" w:rsidRPr="00191B14">
        <w:rPr>
          <w:rFonts w:ascii="Times New Roman" w:hAnsi="Times New Roman" w:cs="Times New Roman"/>
          <w:color w:val="000000" w:themeColor="text1"/>
          <w:sz w:val="24"/>
          <w:szCs w:val="24"/>
        </w:rPr>
        <w:t xml:space="preserve">the </w:t>
      </w:r>
      <w:r w:rsidR="007B3085">
        <w:rPr>
          <w:rFonts w:ascii="Times New Roman" w:hAnsi="Times New Roman" w:cs="Times New Roman"/>
          <w:color w:val="000000" w:themeColor="text1"/>
          <w:sz w:val="24"/>
          <w:szCs w:val="24"/>
        </w:rPr>
        <w:t>trajectory of the</w:t>
      </w:r>
      <w:r w:rsidR="00DF38E4">
        <w:rPr>
          <w:rFonts w:ascii="Times New Roman" w:hAnsi="Times New Roman" w:cs="Times New Roman"/>
          <w:color w:val="000000" w:themeColor="text1"/>
          <w:sz w:val="24"/>
          <w:szCs w:val="24"/>
        </w:rPr>
        <w:t xml:space="preserve"> </w:t>
      </w:r>
      <w:r w:rsidR="00DF38E4" w:rsidRPr="00191B14">
        <w:rPr>
          <w:rFonts w:ascii="Times New Roman" w:hAnsi="Times New Roman" w:cs="Times New Roman"/>
          <w:color w:val="000000" w:themeColor="text1"/>
          <w:sz w:val="24"/>
          <w:szCs w:val="24"/>
        </w:rPr>
        <w:t>high-severity</w:t>
      </w:r>
      <w:r w:rsidR="007B3085">
        <w:rPr>
          <w:rFonts w:ascii="Times New Roman" w:hAnsi="Times New Roman" w:cs="Times New Roman"/>
          <w:color w:val="000000" w:themeColor="text1"/>
          <w:sz w:val="24"/>
          <w:szCs w:val="24"/>
        </w:rPr>
        <w:t xml:space="preserve"> </w:t>
      </w:r>
      <w:r w:rsidR="007B3085" w:rsidRPr="00191B14">
        <w:rPr>
          <w:rFonts w:ascii="Times New Roman" w:hAnsi="Times New Roman" w:cs="Times New Roman"/>
          <w:color w:val="000000" w:themeColor="text1"/>
          <w:sz w:val="24"/>
          <w:szCs w:val="24"/>
        </w:rPr>
        <w:t>β-deviation</w:t>
      </w:r>
      <w:r w:rsidR="007B3085">
        <w:rPr>
          <w:rFonts w:ascii="Times New Roman" w:hAnsi="Times New Roman" w:cs="Times New Roman"/>
          <w:color w:val="000000" w:themeColor="text1"/>
          <w:sz w:val="24"/>
          <w:szCs w:val="24"/>
        </w:rPr>
        <w:t>s</w:t>
      </w:r>
      <w:r w:rsidR="007B3085" w:rsidRPr="00191B14">
        <w:rPr>
          <w:rFonts w:ascii="Times New Roman" w:hAnsi="Times New Roman" w:cs="Times New Roman"/>
          <w:color w:val="000000" w:themeColor="text1"/>
          <w:sz w:val="24"/>
          <w:szCs w:val="24"/>
        </w:rPr>
        <w:t xml:space="preserve"> had a unique shape and direction</w:t>
      </w:r>
    </w:p>
    <w:p w14:paraId="27FAC7B6" w14:textId="0BA113BB" w:rsidR="008B732F" w:rsidRPr="00FC53A8" w:rsidRDefault="008B732F" w:rsidP="00FC53A8">
      <w:pPr>
        <w:spacing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By year 4, the unburned plots had the lowest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both taxonomically and functionally, while </w:t>
      </w:r>
      <w:r w:rsidR="004F6375">
        <w:rPr>
          <w:rFonts w:ascii="Times New Roman" w:hAnsi="Times New Roman" w:cs="Times New Roman"/>
          <w:color w:val="000000" w:themeColor="text1"/>
          <w:sz w:val="24"/>
          <w:szCs w:val="24"/>
        </w:rPr>
        <w:t xml:space="preserve">the low-severity plots had the highest taxonomic </w:t>
      </w:r>
      <w:r w:rsidR="004F6375" w:rsidRPr="00191B14">
        <w:rPr>
          <w:rFonts w:ascii="Times New Roman" w:hAnsi="Times New Roman" w:cs="Times New Roman"/>
          <w:color w:val="000000" w:themeColor="text1"/>
          <w:sz w:val="24"/>
          <w:szCs w:val="24"/>
        </w:rPr>
        <w:t>β-deviations</w:t>
      </w:r>
      <w:r w:rsidR="004F6375">
        <w:rPr>
          <w:rFonts w:ascii="Times New Roman" w:hAnsi="Times New Roman" w:cs="Times New Roman"/>
          <w:color w:val="000000" w:themeColor="text1"/>
          <w:sz w:val="24"/>
          <w:szCs w:val="24"/>
        </w:rPr>
        <w:t xml:space="preserve"> and the high-severity had the highest functional </w:t>
      </w:r>
      <w:r w:rsidR="004F6375" w:rsidRPr="00191B14">
        <w:rPr>
          <w:rFonts w:ascii="Times New Roman" w:hAnsi="Times New Roman" w:cs="Times New Roman"/>
          <w:color w:val="000000" w:themeColor="text1"/>
          <w:sz w:val="24"/>
          <w:szCs w:val="24"/>
        </w:rPr>
        <w:t>β-deviations</w:t>
      </w:r>
      <w:r w:rsidR="004F6375">
        <w:rPr>
          <w:rFonts w:ascii="Times New Roman" w:hAnsi="Times New Roman" w:cs="Times New Roman"/>
          <w:color w:val="000000" w:themeColor="text1"/>
          <w:sz w:val="24"/>
          <w:szCs w:val="24"/>
        </w:rPr>
        <w:t>.</w:t>
      </w:r>
    </w:p>
    <w:p w14:paraId="23770F8E" w14:textId="43D3E30E" w:rsidR="00EF666F" w:rsidRPr="00191B14" w:rsidRDefault="00EF666F"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Coupling of taxonomic and functional diversity</w:t>
      </w:r>
    </w:p>
    <w:p w14:paraId="52528259" w14:textId="17343DD1" w:rsidR="00371301" w:rsidRPr="00191B14" w:rsidRDefault="00C970B8" w:rsidP="006A74FA">
      <w:pPr>
        <w:spacing w:line="480" w:lineRule="auto"/>
        <w:rPr>
          <w:rFonts w:ascii="Times New Roman" w:hAnsi="Times New Roman" w:cs="Times New Roman"/>
          <w:color w:val="000000" w:themeColor="text1"/>
          <w:sz w:val="24"/>
          <w:szCs w:val="24"/>
        </w:rPr>
      </w:pPr>
      <w:commentRangeStart w:id="29"/>
      <w:r>
        <w:rPr>
          <w:rFonts w:ascii="Times New Roman" w:hAnsi="Times New Roman" w:cs="Times New Roman"/>
          <w:color w:val="000000" w:themeColor="text1"/>
          <w:sz w:val="24"/>
          <w:szCs w:val="24"/>
        </w:rPr>
        <w:t>Plots with only one species have a Q = 0 and were omitted from this analysis (year 1: n = 9; year 2: n = 4; year 3: n = 3; year 4: n = 3; total n = 19 out of 224 measurements of Q).</w:t>
      </w:r>
      <w:commentRangeEnd w:id="29"/>
      <w:r>
        <w:rPr>
          <w:rStyle w:val="CommentReference"/>
        </w:rPr>
        <w:commentReference w:id="29"/>
      </w:r>
      <w:r>
        <w:rPr>
          <w:rFonts w:ascii="Times New Roman" w:hAnsi="Times New Roman" w:cs="Times New Roman"/>
          <w:color w:val="000000" w:themeColor="text1"/>
          <w:sz w:val="24"/>
          <w:szCs w:val="24"/>
        </w:rPr>
        <w:t xml:space="preserve"> </w:t>
      </w:r>
      <w:r w:rsidR="00371301" w:rsidRPr="00191B14">
        <w:rPr>
          <w:rFonts w:ascii="Times New Roman" w:hAnsi="Times New Roman" w:cs="Times New Roman"/>
          <w:color w:val="000000" w:themeColor="text1"/>
          <w:sz w:val="24"/>
          <w:szCs w:val="24"/>
        </w:rPr>
        <w:t>The slope of the line between standardized species richness and Q varied with burn severity and year (Fig. 2</w:t>
      </w:r>
      <w:r w:rsidR="00993A1F">
        <w:rPr>
          <w:rFonts w:ascii="Times New Roman" w:hAnsi="Times New Roman" w:cs="Times New Roman"/>
          <w:color w:val="000000" w:themeColor="text1"/>
          <w:sz w:val="24"/>
          <w:szCs w:val="24"/>
        </w:rPr>
        <w:t>, Table 2</w:t>
      </w:r>
      <w:r w:rsidR="00371301" w:rsidRPr="00191B14">
        <w:rPr>
          <w:rFonts w:ascii="Times New Roman" w:hAnsi="Times New Roman" w:cs="Times New Roman"/>
          <w:color w:val="000000" w:themeColor="text1"/>
          <w:sz w:val="24"/>
          <w:szCs w:val="24"/>
        </w:rPr>
        <w:t>).</w:t>
      </w:r>
      <w:r w:rsidR="00FD3AE2">
        <w:rPr>
          <w:rFonts w:ascii="Times New Roman" w:hAnsi="Times New Roman" w:cs="Times New Roman"/>
          <w:color w:val="000000" w:themeColor="text1"/>
          <w:sz w:val="24"/>
          <w:szCs w:val="24"/>
        </w:rPr>
        <w:t xml:space="preserve"> Coupling of taxonomic and functional diversity was only observed in the unburned plots, where</w:t>
      </w:r>
      <w:r w:rsidR="00371301" w:rsidRPr="00191B14">
        <w:rPr>
          <w:rFonts w:ascii="Times New Roman" w:hAnsi="Times New Roman" w:cs="Times New Roman"/>
          <w:color w:val="000000" w:themeColor="text1"/>
          <w:sz w:val="24"/>
          <w:szCs w:val="24"/>
        </w:rPr>
        <w:t xml:space="preserve"> the slope</w:t>
      </w:r>
      <w:r w:rsidR="00853E50" w:rsidRPr="00191B14">
        <w:rPr>
          <w:rFonts w:ascii="Times New Roman" w:hAnsi="Times New Roman" w:cs="Times New Roman"/>
          <w:color w:val="000000" w:themeColor="text1"/>
          <w:sz w:val="24"/>
          <w:szCs w:val="24"/>
        </w:rPr>
        <w:t>s</w:t>
      </w:r>
      <w:r w:rsidR="00371301" w:rsidRPr="00191B14">
        <w:rPr>
          <w:rFonts w:ascii="Times New Roman" w:hAnsi="Times New Roman" w:cs="Times New Roman"/>
          <w:color w:val="000000" w:themeColor="text1"/>
          <w:sz w:val="24"/>
          <w:szCs w:val="24"/>
        </w:rPr>
        <w:t xml:space="preserve"> w</w:t>
      </w:r>
      <w:r w:rsidR="00853E50" w:rsidRPr="00191B14">
        <w:rPr>
          <w:rFonts w:ascii="Times New Roman" w:hAnsi="Times New Roman" w:cs="Times New Roman"/>
          <w:color w:val="000000" w:themeColor="text1"/>
          <w:sz w:val="24"/>
          <w:szCs w:val="24"/>
        </w:rPr>
        <w:t>ere</w:t>
      </w:r>
      <w:r w:rsidR="00371301" w:rsidRPr="00191B14">
        <w:rPr>
          <w:rFonts w:ascii="Times New Roman" w:hAnsi="Times New Roman" w:cs="Times New Roman"/>
          <w:color w:val="000000" w:themeColor="text1"/>
          <w:sz w:val="24"/>
          <w:szCs w:val="24"/>
        </w:rPr>
        <w:t xml:space="preserve"> positive, relatively steep, relatively stable through time</w:t>
      </w:r>
      <w:r w:rsidR="009D5448" w:rsidRPr="00191B14">
        <w:rPr>
          <w:rFonts w:ascii="Times New Roman" w:hAnsi="Times New Roman" w:cs="Times New Roman"/>
          <w:color w:val="000000" w:themeColor="text1"/>
          <w:sz w:val="24"/>
          <w:szCs w:val="24"/>
        </w:rPr>
        <w:t>, and significant</w:t>
      </w:r>
      <w:r w:rsidR="00993A1F">
        <w:rPr>
          <w:rFonts w:ascii="Times New Roman" w:hAnsi="Times New Roman" w:cs="Times New Roman"/>
          <w:color w:val="000000" w:themeColor="text1"/>
          <w:sz w:val="24"/>
          <w:szCs w:val="24"/>
        </w:rPr>
        <w:t>.</w:t>
      </w:r>
      <w:r w:rsidR="00853E50" w:rsidRPr="00191B14">
        <w:rPr>
          <w:rFonts w:ascii="Times New Roman" w:hAnsi="Times New Roman" w:cs="Times New Roman"/>
          <w:color w:val="000000" w:themeColor="text1"/>
          <w:sz w:val="24"/>
          <w:szCs w:val="24"/>
        </w:rPr>
        <w:t xml:space="preserve"> In the low</w:t>
      </w:r>
      <w:r w:rsidR="009D5448" w:rsidRPr="00191B14">
        <w:rPr>
          <w:rFonts w:ascii="Times New Roman" w:hAnsi="Times New Roman" w:cs="Times New Roman"/>
          <w:color w:val="000000" w:themeColor="text1"/>
          <w:sz w:val="24"/>
          <w:szCs w:val="24"/>
        </w:rPr>
        <w:t>-</w:t>
      </w:r>
      <w:r w:rsidR="00853E50" w:rsidRPr="00191B14">
        <w:rPr>
          <w:rFonts w:ascii="Times New Roman" w:hAnsi="Times New Roman" w:cs="Times New Roman"/>
          <w:color w:val="000000" w:themeColor="text1"/>
          <w:sz w:val="24"/>
          <w:szCs w:val="24"/>
        </w:rPr>
        <w:t>severity plots, the slopes were positive, but varied in steepness through time</w:t>
      </w:r>
      <w:r w:rsidR="009D5448" w:rsidRPr="00191B14">
        <w:rPr>
          <w:rFonts w:ascii="Times New Roman" w:hAnsi="Times New Roman" w:cs="Times New Roman"/>
          <w:color w:val="000000" w:themeColor="text1"/>
          <w:sz w:val="24"/>
          <w:szCs w:val="24"/>
        </w:rPr>
        <w:t>, and were not significant. In the high-severity plots, the slopes varied in both steepness and direction and were not significant.</w:t>
      </w:r>
    </w:p>
    <w:p w14:paraId="0713F97A" w14:textId="77047B30" w:rsidR="0044016C" w:rsidRPr="00191B14" w:rsidRDefault="0044016C"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Community composition</w:t>
      </w:r>
    </w:p>
    <w:p w14:paraId="10725377" w14:textId="71A2B46A" w:rsidR="00233094" w:rsidRDefault="00535E55" w:rsidP="00F77888">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lastRenderedPageBreak/>
        <w:t>Our PERMANOVA revealed that s</w:t>
      </w:r>
      <w:commentRangeStart w:id="30"/>
      <w:r w:rsidR="00AF02C3" w:rsidRPr="00191B14">
        <w:rPr>
          <w:rFonts w:ascii="Times New Roman" w:hAnsi="Times New Roman" w:cs="Times New Roman"/>
          <w:color w:val="000000" w:themeColor="text1"/>
          <w:sz w:val="24"/>
          <w:szCs w:val="24"/>
        </w:rPr>
        <w:t xml:space="preserve">everity had a significant effect on </w:t>
      </w:r>
      <w:r w:rsidR="006D7247" w:rsidRPr="00191B14">
        <w:rPr>
          <w:rFonts w:ascii="Times New Roman" w:hAnsi="Times New Roman" w:cs="Times New Roman"/>
          <w:color w:val="000000" w:themeColor="text1"/>
          <w:sz w:val="24"/>
          <w:szCs w:val="24"/>
        </w:rPr>
        <w:t>both taxonomic</w:t>
      </w:r>
      <w:r w:rsidR="00277B06" w:rsidRPr="00191B14">
        <w:rPr>
          <w:rFonts w:ascii="Times New Roman" w:hAnsi="Times New Roman" w:cs="Times New Roman"/>
          <w:color w:val="000000" w:themeColor="text1"/>
          <w:sz w:val="24"/>
          <w:szCs w:val="24"/>
        </w:rPr>
        <w:t xml:space="preserve"> composition</w:t>
      </w:r>
      <w:r w:rsidR="00A94E79" w:rsidRPr="00191B14">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F</w:t>
      </w:r>
      <w:r w:rsidR="00870435" w:rsidRPr="00191B14">
        <w:rPr>
          <w:rFonts w:ascii="Times New Roman" w:hAnsi="Times New Roman" w:cs="Times New Roman"/>
          <w:color w:val="000000" w:themeColor="text1"/>
          <w:sz w:val="24"/>
          <w:szCs w:val="24"/>
          <w:vertAlign w:val="subscript"/>
        </w:rPr>
        <w:t>[2]</w:t>
      </w:r>
      <w:r w:rsidR="00E5133A">
        <w:rPr>
          <w:rFonts w:ascii="Times New Roman" w:hAnsi="Times New Roman" w:cs="Times New Roman"/>
          <w:color w:val="000000" w:themeColor="text1"/>
          <w:sz w:val="24"/>
          <w:szCs w:val="24"/>
          <w:vertAlign w:val="subscript"/>
        </w:rPr>
        <w:t xml:space="preserve"> </w:t>
      </w:r>
      <w:r w:rsidR="00870435" w:rsidRPr="00191B14">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 xml:space="preserve">4.83, </w:t>
      </w:r>
      <w:r w:rsidR="00A94E79" w:rsidRPr="00191B14">
        <w:rPr>
          <w:rFonts w:ascii="Times New Roman" w:hAnsi="Times New Roman" w:cs="Times New Roman"/>
          <w:i/>
          <w:iCs/>
          <w:color w:val="000000" w:themeColor="text1"/>
          <w:sz w:val="24"/>
          <w:szCs w:val="24"/>
        </w:rPr>
        <w:t>p</w:t>
      </w:r>
      <w:r w:rsidR="00A94E79" w:rsidRPr="00191B14">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A94E79" w:rsidRPr="00191B14">
        <w:rPr>
          <w:rFonts w:ascii="Times New Roman" w:hAnsi="Times New Roman" w:cs="Times New Roman"/>
          <w:color w:val="000000" w:themeColor="text1"/>
          <w:sz w:val="24"/>
          <w:szCs w:val="24"/>
        </w:rPr>
        <w:t>)</w:t>
      </w:r>
      <w:r w:rsidR="006D7247" w:rsidRPr="00191B14">
        <w:rPr>
          <w:rFonts w:ascii="Times New Roman" w:hAnsi="Times New Roman" w:cs="Times New Roman"/>
          <w:color w:val="000000" w:themeColor="text1"/>
          <w:sz w:val="24"/>
          <w:szCs w:val="24"/>
        </w:rPr>
        <w:t xml:space="preserve"> and functional</w:t>
      </w:r>
      <w:r w:rsidR="00277B06" w:rsidRPr="00191B14">
        <w:rPr>
          <w:rFonts w:ascii="Times New Roman" w:hAnsi="Times New Roman" w:cs="Times New Roman"/>
          <w:color w:val="000000" w:themeColor="text1"/>
          <w:sz w:val="24"/>
          <w:szCs w:val="24"/>
        </w:rPr>
        <w:t xml:space="preserve"> composition</w:t>
      </w:r>
      <w:r w:rsidR="00AF02C3" w:rsidRPr="00191B14">
        <w:rPr>
          <w:rFonts w:ascii="Times New Roman" w:hAnsi="Times New Roman" w:cs="Times New Roman"/>
          <w:color w:val="000000" w:themeColor="text1"/>
          <w:sz w:val="24"/>
          <w:szCs w:val="24"/>
        </w:rPr>
        <w:t xml:space="preserve"> </w:t>
      </w:r>
      <w:r w:rsidR="00A94E79" w:rsidRPr="00191B14">
        <w:rPr>
          <w:rFonts w:ascii="Times New Roman" w:hAnsi="Times New Roman" w:cs="Times New Roman"/>
          <w:color w:val="000000" w:themeColor="text1"/>
          <w:sz w:val="24"/>
          <w:szCs w:val="24"/>
        </w:rPr>
        <w:t>(</w:t>
      </w:r>
      <w:r w:rsidR="00870435" w:rsidRPr="00191B14">
        <w:rPr>
          <w:rFonts w:ascii="Times New Roman" w:hAnsi="Times New Roman" w:cs="Times New Roman"/>
          <w:color w:val="000000" w:themeColor="text1"/>
          <w:sz w:val="24"/>
          <w:szCs w:val="24"/>
        </w:rPr>
        <w:t>F</w:t>
      </w:r>
      <w:r w:rsidR="00870435" w:rsidRPr="00191B14">
        <w:rPr>
          <w:rFonts w:ascii="Times New Roman" w:hAnsi="Times New Roman" w:cs="Times New Roman"/>
          <w:color w:val="000000" w:themeColor="text1"/>
          <w:sz w:val="24"/>
          <w:szCs w:val="24"/>
          <w:vertAlign w:val="subscript"/>
        </w:rPr>
        <w:t>[2]</w:t>
      </w:r>
      <w:r w:rsidR="00E5133A" w:rsidRP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 xml:space="preserve">7.85, </w:t>
      </w:r>
      <w:r w:rsidR="00A94E79" w:rsidRPr="00191B14">
        <w:rPr>
          <w:rFonts w:ascii="Times New Roman" w:hAnsi="Times New Roman" w:cs="Times New Roman"/>
          <w:i/>
          <w:iCs/>
          <w:color w:val="000000" w:themeColor="text1"/>
          <w:sz w:val="24"/>
          <w:szCs w:val="24"/>
        </w:rPr>
        <w:t>p</w:t>
      </w:r>
      <w:r w:rsidR="00A94E79" w:rsidRPr="00191B14">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A94E79" w:rsidRPr="00191B14">
        <w:rPr>
          <w:rFonts w:ascii="Times New Roman" w:hAnsi="Times New Roman" w:cs="Times New Roman"/>
          <w:color w:val="000000" w:themeColor="text1"/>
          <w:sz w:val="24"/>
          <w:szCs w:val="24"/>
        </w:rPr>
        <w:t xml:space="preserve">) </w:t>
      </w:r>
      <w:r w:rsidR="00AF02C3" w:rsidRPr="00191B14">
        <w:rPr>
          <w:rFonts w:ascii="Times New Roman" w:hAnsi="Times New Roman" w:cs="Times New Roman"/>
          <w:color w:val="000000" w:themeColor="text1"/>
          <w:sz w:val="24"/>
          <w:szCs w:val="24"/>
        </w:rPr>
        <w:t>four years after fire</w:t>
      </w:r>
      <w:r w:rsidR="003F191B" w:rsidRPr="00191B14">
        <w:rPr>
          <w:rFonts w:ascii="Times New Roman" w:hAnsi="Times New Roman" w:cs="Times New Roman"/>
          <w:color w:val="000000" w:themeColor="text1"/>
          <w:sz w:val="24"/>
          <w:szCs w:val="24"/>
        </w:rPr>
        <w:t xml:space="preserve"> (Fig. 3)</w:t>
      </w:r>
      <w:r w:rsidR="006D7247" w:rsidRPr="00191B14">
        <w:rPr>
          <w:rFonts w:ascii="Times New Roman" w:hAnsi="Times New Roman" w:cs="Times New Roman"/>
          <w:color w:val="000000" w:themeColor="text1"/>
          <w:sz w:val="24"/>
          <w:szCs w:val="24"/>
        </w:rPr>
        <w:t>.</w:t>
      </w:r>
      <w:commentRangeEnd w:id="30"/>
      <w:r w:rsidR="008C2296" w:rsidRPr="00191B14">
        <w:rPr>
          <w:rStyle w:val="CommentReference"/>
          <w:sz w:val="24"/>
          <w:szCs w:val="24"/>
        </w:rPr>
        <w:commentReference w:id="30"/>
      </w:r>
    </w:p>
    <w:p w14:paraId="3E59D69A" w14:textId="6D2C6891" w:rsidR="006F30F1" w:rsidRPr="00A92996" w:rsidRDefault="00E140A5" w:rsidP="00233094">
      <w:pPr>
        <w:spacing w:line="480" w:lineRule="auto"/>
        <w:ind w:firstLine="720"/>
        <w:rPr>
          <w:rFonts w:ascii="Times New Roman" w:hAnsi="Times New Roman" w:cs="Times New Roman"/>
          <w:color w:val="000000" w:themeColor="text1"/>
          <w:sz w:val="24"/>
          <w:szCs w:val="24"/>
        </w:rPr>
      </w:pPr>
      <w:r w:rsidRPr="00BC41D2">
        <w:rPr>
          <w:rFonts w:ascii="Times New Roman" w:hAnsi="Times New Roman" w:cs="Times New Roman"/>
          <w:color w:val="000000" w:themeColor="text1"/>
          <w:sz w:val="24"/>
          <w:szCs w:val="24"/>
        </w:rPr>
        <w:t>Our post-hoc pairwise PERMANOVA revealed that</w:t>
      </w:r>
      <w:r w:rsidR="00927733" w:rsidRPr="00BC41D2">
        <w:rPr>
          <w:rFonts w:ascii="Times New Roman" w:hAnsi="Times New Roman" w:cs="Times New Roman"/>
          <w:color w:val="000000" w:themeColor="text1"/>
          <w:sz w:val="24"/>
          <w:szCs w:val="24"/>
        </w:rPr>
        <w:t>, both taxonomically and functionally,</w:t>
      </w:r>
      <w:r w:rsidRPr="00BC41D2">
        <w:rPr>
          <w:rFonts w:ascii="Times New Roman" w:hAnsi="Times New Roman" w:cs="Times New Roman"/>
          <w:color w:val="000000" w:themeColor="text1"/>
          <w:sz w:val="24"/>
          <w:szCs w:val="24"/>
        </w:rPr>
        <w:t xml:space="preserve"> the high-severity plots were </w:t>
      </w:r>
      <w:r w:rsidR="00927733" w:rsidRPr="00BC41D2">
        <w:rPr>
          <w:rFonts w:ascii="Times New Roman" w:hAnsi="Times New Roman" w:cs="Times New Roman"/>
          <w:color w:val="000000" w:themeColor="text1"/>
          <w:sz w:val="24"/>
          <w:szCs w:val="24"/>
        </w:rPr>
        <w:t>significantly different from the unburned</w:t>
      </w:r>
      <w:r w:rsidR="00F77888" w:rsidRPr="00BC41D2">
        <w:rPr>
          <w:rFonts w:ascii="Times New Roman" w:hAnsi="Times New Roman" w:cs="Times New Roman"/>
          <w:color w:val="000000" w:themeColor="text1"/>
          <w:sz w:val="24"/>
          <w:szCs w:val="24"/>
        </w:rPr>
        <w:t xml:space="preserve"> plots (taxonomic: F</w:t>
      </w:r>
      <w:r w:rsidR="00F77888" w:rsidRPr="00BC41D2">
        <w:rPr>
          <w:rFonts w:ascii="Times New Roman" w:hAnsi="Times New Roman" w:cs="Times New Roman"/>
          <w:color w:val="000000" w:themeColor="text1"/>
          <w:sz w:val="24"/>
          <w:szCs w:val="24"/>
          <w:vertAlign w:val="subscript"/>
        </w:rPr>
        <w:t>[1]</w:t>
      </w:r>
      <w:r w:rsidR="00E5133A" w:rsidRP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8.20,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 xml:space="preserve">0.18,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functional:</w:t>
      </w:r>
      <w:r w:rsidR="00927733" w:rsidRPr="00BC41D2">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15.03</w:t>
      </w:r>
      <w:r w:rsidR="00F77888" w:rsidRPr="00BC41D2">
        <w:rPr>
          <w:rFonts w:ascii="Times New Roman" w:hAnsi="Times New Roman" w:cs="Times New Roman"/>
          <w:color w:val="000000" w:themeColor="text1"/>
          <w:sz w:val="24"/>
          <w:szCs w:val="24"/>
        </w:rPr>
        <w:t>,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w:t>
      </w:r>
      <w:r w:rsidR="00F77888" w:rsidRPr="00BC41D2">
        <w:rPr>
          <w:rFonts w:ascii="Times New Roman" w:hAnsi="Times New Roman" w:cs="Times New Roman"/>
          <w:color w:val="000000" w:themeColor="text1"/>
          <w:sz w:val="24"/>
          <w:szCs w:val="24"/>
        </w:rPr>
        <w:t>29</w:t>
      </w:r>
      <w:r w:rsidR="00F77888" w:rsidRPr="00BC41D2">
        <w:rPr>
          <w:rFonts w:ascii="Times New Roman" w:hAnsi="Times New Roman" w:cs="Times New Roman"/>
          <w:color w:val="000000" w:themeColor="text1"/>
          <w:sz w:val="24"/>
          <w:szCs w:val="24"/>
        </w:rPr>
        <w:t xml:space="preserve">,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xml:space="preserve">) </w:t>
      </w:r>
      <w:r w:rsidR="00927733" w:rsidRPr="00BC41D2">
        <w:rPr>
          <w:rFonts w:ascii="Times New Roman" w:hAnsi="Times New Roman" w:cs="Times New Roman"/>
          <w:color w:val="000000" w:themeColor="text1"/>
          <w:sz w:val="24"/>
          <w:szCs w:val="24"/>
        </w:rPr>
        <w:t>and low-severity plots</w:t>
      </w:r>
      <w:r w:rsidR="00F77888" w:rsidRPr="00BC41D2">
        <w:rPr>
          <w:rFonts w:ascii="Times New Roman" w:hAnsi="Times New Roman" w:cs="Times New Roman"/>
          <w:color w:val="000000" w:themeColor="text1"/>
          <w:sz w:val="24"/>
          <w:szCs w:val="24"/>
        </w:rPr>
        <w:t xml:space="preserve"> (taxonomic: </w:t>
      </w:r>
      <w:r w:rsidR="00F77888" w:rsidRPr="00BC41D2">
        <w:rPr>
          <w:rFonts w:ascii="Times New Roman" w:hAnsi="Times New Roman" w:cs="Times New Roman"/>
          <w:color w:val="000000" w:themeColor="text1"/>
          <w:sz w:val="24"/>
          <w:szCs w:val="24"/>
        </w:rPr>
        <w:t>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4.44</w:t>
      </w:r>
      <w:r w:rsidR="00F77888" w:rsidRPr="00BC41D2">
        <w:rPr>
          <w:rFonts w:ascii="Times New Roman" w:hAnsi="Times New Roman" w:cs="Times New Roman"/>
          <w:color w:val="000000" w:themeColor="text1"/>
          <w:sz w:val="24"/>
          <w:szCs w:val="24"/>
        </w:rPr>
        <w:t>,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1</w:t>
      </w:r>
      <w:r w:rsidR="00F77888" w:rsidRPr="00BC41D2">
        <w:rPr>
          <w:rFonts w:ascii="Times New Roman" w:hAnsi="Times New Roman" w:cs="Times New Roman"/>
          <w:color w:val="000000" w:themeColor="text1"/>
          <w:sz w:val="24"/>
          <w:szCs w:val="24"/>
        </w:rPr>
        <w:t>1</w:t>
      </w:r>
      <w:r w:rsidR="00F77888" w:rsidRPr="00BC41D2">
        <w:rPr>
          <w:rFonts w:ascii="Times New Roman" w:hAnsi="Times New Roman" w:cs="Times New Roman"/>
          <w:color w:val="000000" w:themeColor="text1"/>
          <w:sz w:val="24"/>
          <w:szCs w:val="24"/>
        </w:rPr>
        <w:t xml:space="preserve">,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xml:space="preserve">; functional: </w:t>
      </w:r>
      <w:r w:rsidR="00F77888" w:rsidRPr="00BC41D2">
        <w:rPr>
          <w:rFonts w:ascii="Times New Roman" w:hAnsi="Times New Roman" w:cs="Times New Roman"/>
          <w:color w:val="000000" w:themeColor="text1"/>
          <w:sz w:val="24"/>
          <w:szCs w:val="24"/>
        </w:rPr>
        <w:t>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6.67</w:t>
      </w:r>
      <w:r w:rsidR="00F77888" w:rsidRPr="00BC41D2">
        <w:rPr>
          <w:rFonts w:ascii="Times New Roman" w:hAnsi="Times New Roman" w:cs="Times New Roman"/>
          <w:color w:val="000000" w:themeColor="text1"/>
          <w:sz w:val="24"/>
          <w:szCs w:val="24"/>
        </w:rPr>
        <w:t>,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1</w:t>
      </w:r>
      <w:r w:rsidR="00F77888" w:rsidRPr="00BC41D2">
        <w:rPr>
          <w:rFonts w:ascii="Times New Roman" w:hAnsi="Times New Roman" w:cs="Times New Roman"/>
          <w:color w:val="000000" w:themeColor="text1"/>
          <w:sz w:val="24"/>
          <w:szCs w:val="24"/>
        </w:rPr>
        <w:t>6</w:t>
      </w:r>
      <w:r w:rsidR="00F77888" w:rsidRPr="00BC41D2">
        <w:rPr>
          <w:rFonts w:ascii="Times New Roman" w:hAnsi="Times New Roman" w:cs="Times New Roman"/>
          <w:color w:val="000000" w:themeColor="text1"/>
          <w:sz w:val="24"/>
          <w:szCs w:val="24"/>
        </w:rPr>
        <w:t xml:space="preserve">,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00</w:t>
      </w:r>
      <w:r w:rsidR="00F77888" w:rsidRPr="00BC41D2">
        <w:rPr>
          <w:rFonts w:ascii="Times New Roman" w:hAnsi="Times New Roman" w:cs="Times New Roman"/>
          <w:color w:val="000000" w:themeColor="text1"/>
          <w:sz w:val="24"/>
          <w:szCs w:val="24"/>
        </w:rPr>
        <w:t>9</w:t>
      </w:r>
      <w:r w:rsidR="00BC41D2" w:rsidRPr="00BC41D2">
        <w:rPr>
          <w:rFonts w:ascii="Times New Roman" w:hAnsi="Times New Roman" w:cs="Times New Roman"/>
          <w:color w:val="000000" w:themeColor="text1"/>
          <w:sz w:val="24"/>
          <w:szCs w:val="24"/>
        </w:rPr>
        <w:t>)</w:t>
      </w:r>
      <w:r w:rsidR="00927733" w:rsidRPr="00BC41D2">
        <w:rPr>
          <w:rFonts w:ascii="Times New Roman" w:hAnsi="Times New Roman" w:cs="Times New Roman"/>
          <w:color w:val="000000" w:themeColor="text1"/>
          <w:sz w:val="24"/>
          <w:szCs w:val="24"/>
        </w:rPr>
        <w:t>, while the unburned and low-severity plots were not different from each other</w:t>
      </w:r>
      <w:r w:rsidR="00BC41D2" w:rsidRPr="00BC41D2">
        <w:rPr>
          <w:rFonts w:ascii="Times New Roman" w:hAnsi="Times New Roman" w:cs="Times New Roman"/>
          <w:color w:val="000000" w:themeColor="text1"/>
          <w:sz w:val="24"/>
          <w:szCs w:val="24"/>
        </w:rPr>
        <w:t xml:space="preserve"> (taxonomic: </w:t>
      </w:r>
      <w:r w:rsidR="00BC41D2" w:rsidRPr="00BC41D2">
        <w:rPr>
          <w:rFonts w:ascii="Times New Roman" w:hAnsi="Times New Roman" w:cs="Times New Roman"/>
          <w:color w:val="000000" w:themeColor="text1"/>
          <w:sz w:val="24"/>
          <w:szCs w:val="24"/>
        </w:rPr>
        <w:t>F</w:t>
      </w:r>
      <w:r w:rsidR="00BC41D2"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2.04</w:t>
      </w:r>
      <w:r w:rsidR="00BC41D2" w:rsidRPr="00BC41D2">
        <w:rPr>
          <w:rFonts w:ascii="Times New Roman" w:hAnsi="Times New Roman" w:cs="Times New Roman"/>
          <w:color w:val="000000" w:themeColor="text1"/>
          <w:sz w:val="24"/>
          <w:szCs w:val="24"/>
        </w:rPr>
        <w:t>, R</w:t>
      </w:r>
      <w:r w:rsidR="00BC41D2"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w:t>
      </w:r>
      <w:r w:rsidR="00BC41D2" w:rsidRPr="00BC41D2">
        <w:rPr>
          <w:rFonts w:ascii="Times New Roman" w:hAnsi="Times New Roman" w:cs="Times New Roman"/>
          <w:color w:val="000000" w:themeColor="text1"/>
          <w:sz w:val="24"/>
          <w:szCs w:val="24"/>
        </w:rPr>
        <w:t>05</w:t>
      </w:r>
      <w:r w:rsidR="00BC41D2" w:rsidRPr="00BC41D2">
        <w:rPr>
          <w:rFonts w:ascii="Times New Roman" w:hAnsi="Times New Roman" w:cs="Times New Roman"/>
          <w:color w:val="000000" w:themeColor="text1"/>
          <w:sz w:val="24"/>
          <w:szCs w:val="24"/>
        </w:rPr>
        <w:t xml:space="preserve">, </w:t>
      </w:r>
      <w:r w:rsidR="00BC41D2" w:rsidRPr="00E5133A">
        <w:rPr>
          <w:rFonts w:ascii="Times New Roman" w:hAnsi="Times New Roman" w:cs="Times New Roman"/>
          <w:i/>
          <w:iCs/>
          <w:color w:val="000000" w:themeColor="text1"/>
          <w:sz w:val="24"/>
          <w:szCs w:val="24"/>
        </w:rPr>
        <w:t>p</w:t>
      </w:r>
      <w:r w:rsidR="00BC41D2"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0</w:t>
      </w:r>
      <w:r w:rsidR="00BC41D2" w:rsidRPr="00BC41D2">
        <w:rPr>
          <w:rFonts w:ascii="Times New Roman" w:hAnsi="Times New Roman" w:cs="Times New Roman"/>
          <w:color w:val="000000" w:themeColor="text1"/>
          <w:sz w:val="24"/>
          <w:szCs w:val="24"/>
        </w:rPr>
        <w:t>6</w:t>
      </w:r>
      <w:r w:rsidR="00472462">
        <w:rPr>
          <w:rFonts w:ascii="Times New Roman" w:hAnsi="Times New Roman" w:cs="Times New Roman"/>
          <w:color w:val="000000" w:themeColor="text1"/>
          <w:sz w:val="24"/>
          <w:szCs w:val="24"/>
        </w:rPr>
        <w:t>4</w:t>
      </w:r>
      <w:r w:rsidR="00BC41D2" w:rsidRPr="00BC41D2">
        <w:rPr>
          <w:rFonts w:ascii="Times New Roman" w:hAnsi="Times New Roman" w:cs="Times New Roman"/>
          <w:color w:val="000000" w:themeColor="text1"/>
          <w:sz w:val="24"/>
          <w:szCs w:val="24"/>
        </w:rPr>
        <w:t xml:space="preserve">; functional: </w:t>
      </w:r>
      <w:r w:rsidR="00BC41D2" w:rsidRPr="00BC41D2">
        <w:rPr>
          <w:rFonts w:ascii="Times New Roman" w:hAnsi="Times New Roman" w:cs="Times New Roman"/>
          <w:color w:val="000000" w:themeColor="text1"/>
          <w:sz w:val="24"/>
          <w:szCs w:val="24"/>
        </w:rPr>
        <w:t>F</w:t>
      </w:r>
      <w:r w:rsidR="00BC41D2"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vertAlign w:val="subscript"/>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1.05</w:t>
      </w:r>
      <w:r w:rsidR="00BC41D2" w:rsidRPr="00BC41D2">
        <w:rPr>
          <w:rFonts w:ascii="Times New Roman" w:hAnsi="Times New Roman" w:cs="Times New Roman"/>
          <w:color w:val="000000" w:themeColor="text1"/>
          <w:sz w:val="24"/>
          <w:szCs w:val="24"/>
        </w:rPr>
        <w:t>, R</w:t>
      </w:r>
      <w:r w:rsidR="00BC41D2"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w:t>
      </w:r>
      <w:r w:rsidR="00BC41D2" w:rsidRPr="00BC41D2">
        <w:rPr>
          <w:rFonts w:ascii="Times New Roman" w:hAnsi="Times New Roman" w:cs="Times New Roman"/>
          <w:color w:val="000000" w:themeColor="text1"/>
          <w:sz w:val="24"/>
          <w:szCs w:val="24"/>
        </w:rPr>
        <w:t>03</w:t>
      </w:r>
      <w:r w:rsidR="00BC41D2" w:rsidRPr="00BC41D2">
        <w:rPr>
          <w:rFonts w:ascii="Times New Roman" w:hAnsi="Times New Roman" w:cs="Times New Roman"/>
          <w:color w:val="000000" w:themeColor="text1"/>
          <w:sz w:val="24"/>
          <w:szCs w:val="24"/>
        </w:rPr>
        <w:t xml:space="preserve">, </w:t>
      </w:r>
      <w:r w:rsidR="00BC41D2" w:rsidRPr="00E5133A">
        <w:rPr>
          <w:rFonts w:ascii="Times New Roman" w:hAnsi="Times New Roman" w:cs="Times New Roman"/>
          <w:i/>
          <w:iCs/>
          <w:color w:val="000000" w:themeColor="text1"/>
          <w:sz w:val="24"/>
          <w:szCs w:val="24"/>
        </w:rPr>
        <w:t>p</w:t>
      </w:r>
      <w:r w:rsidR="00BC41D2"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w:t>
      </w:r>
      <w:r w:rsidR="00BC41D2" w:rsidRPr="00BC41D2">
        <w:rPr>
          <w:rFonts w:ascii="Times New Roman" w:hAnsi="Times New Roman" w:cs="Times New Roman"/>
          <w:color w:val="000000" w:themeColor="text1"/>
          <w:sz w:val="24"/>
          <w:szCs w:val="24"/>
        </w:rPr>
        <w:t>98</w:t>
      </w:r>
      <w:r w:rsidR="00472462">
        <w:rPr>
          <w:rFonts w:ascii="Times New Roman" w:hAnsi="Times New Roman" w:cs="Times New Roman"/>
          <w:color w:val="000000" w:themeColor="text1"/>
          <w:sz w:val="24"/>
          <w:szCs w:val="24"/>
        </w:rPr>
        <w:t>3</w:t>
      </w:r>
      <w:r w:rsidR="00233094">
        <w:rPr>
          <w:rFonts w:ascii="Times New Roman" w:hAnsi="Times New Roman" w:cs="Times New Roman"/>
          <w:color w:val="000000" w:themeColor="text1"/>
          <w:sz w:val="24"/>
          <w:szCs w:val="24"/>
        </w:rPr>
        <w:t>)</w:t>
      </w:r>
      <w:r w:rsidR="00927733" w:rsidRPr="00BC41D2">
        <w:rPr>
          <w:rFonts w:ascii="Times New Roman" w:hAnsi="Times New Roman" w:cs="Times New Roman"/>
          <w:color w:val="000000" w:themeColor="text1"/>
          <w:sz w:val="24"/>
          <w:szCs w:val="24"/>
        </w:rPr>
        <w:t>.</w:t>
      </w:r>
      <w:r w:rsidR="00927733">
        <w:rPr>
          <w:rFonts w:ascii="Times New Roman" w:hAnsi="Times New Roman" w:cs="Times New Roman"/>
          <w:color w:val="000000" w:themeColor="text1"/>
          <w:sz w:val="24"/>
          <w:szCs w:val="24"/>
        </w:rPr>
        <w:t xml:space="preserve"> </w:t>
      </w:r>
      <w:r w:rsidR="00A92996">
        <w:rPr>
          <w:rFonts w:ascii="Times New Roman" w:hAnsi="Times New Roman" w:cs="Times New Roman"/>
          <w:color w:val="000000" w:themeColor="text1"/>
          <w:sz w:val="24"/>
          <w:szCs w:val="24"/>
        </w:rPr>
        <w:t>All P</w:t>
      </w:r>
      <w:r w:rsidR="00A92996">
        <w:rPr>
          <w:rFonts w:ascii="Times New Roman" w:hAnsi="Times New Roman" w:cs="Times New Roman"/>
          <w:i/>
          <w:iCs/>
          <w:color w:val="000000" w:themeColor="text1"/>
          <w:sz w:val="24"/>
          <w:szCs w:val="24"/>
        </w:rPr>
        <w:t xml:space="preserve"> </w:t>
      </w:r>
      <w:r w:rsidR="00A92996">
        <w:rPr>
          <w:rFonts w:ascii="Times New Roman" w:hAnsi="Times New Roman" w:cs="Times New Roman"/>
          <w:color w:val="000000" w:themeColor="text1"/>
          <w:sz w:val="24"/>
          <w:szCs w:val="24"/>
        </w:rPr>
        <w:t>values for PERMANOVA results are adjusted.</w:t>
      </w:r>
    </w:p>
    <w:p w14:paraId="1BE406D2" w14:textId="0C190A3A" w:rsidR="00E140A5" w:rsidRPr="00561F7E" w:rsidRDefault="0092783E" w:rsidP="00233094">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ur test of</w:t>
      </w:r>
      <w:r w:rsidR="006F30F1">
        <w:rPr>
          <w:rFonts w:ascii="Times New Roman" w:hAnsi="Times New Roman" w:cs="Times New Roman"/>
          <w:color w:val="000000" w:themeColor="text1"/>
          <w:sz w:val="24"/>
          <w:szCs w:val="24"/>
        </w:rPr>
        <w:t xml:space="preserve"> beta dispersion revealed </w:t>
      </w:r>
      <w:r>
        <w:rPr>
          <w:rFonts w:ascii="Times New Roman" w:hAnsi="Times New Roman" w:cs="Times New Roman"/>
          <w:color w:val="000000" w:themeColor="text1"/>
          <w:sz w:val="24"/>
          <w:szCs w:val="24"/>
        </w:rPr>
        <w:t xml:space="preserve">that there were </w:t>
      </w:r>
      <w:r w:rsidR="006F30F1">
        <w:rPr>
          <w:rFonts w:ascii="Times New Roman" w:hAnsi="Times New Roman" w:cs="Times New Roman"/>
          <w:color w:val="000000" w:themeColor="text1"/>
          <w:sz w:val="24"/>
          <w:szCs w:val="24"/>
        </w:rPr>
        <w:t xml:space="preserve">significant differences in </w:t>
      </w:r>
      <w:r w:rsidR="0013445F">
        <w:rPr>
          <w:rFonts w:ascii="Times New Roman" w:hAnsi="Times New Roman" w:cs="Times New Roman"/>
          <w:color w:val="000000" w:themeColor="text1"/>
          <w:sz w:val="24"/>
          <w:szCs w:val="24"/>
        </w:rPr>
        <w:t>dispersion</w:t>
      </w:r>
      <w:r>
        <w:rPr>
          <w:rFonts w:ascii="Times New Roman" w:hAnsi="Times New Roman" w:cs="Times New Roman"/>
          <w:color w:val="000000" w:themeColor="text1"/>
          <w:sz w:val="24"/>
          <w:szCs w:val="24"/>
        </w:rPr>
        <w:t xml:space="preserve"> in taxonomic diversity (</w:t>
      </w:r>
      <w:r w:rsidRPr="00BC41D2">
        <w:rPr>
          <w:rFonts w:ascii="Times New Roman" w:hAnsi="Times New Roman" w:cs="Times New Roman"/>
          <w:color w:val="000000" w:themeColor="text1"/>
          <w:sz w:val="24"/>
          <w:szCs w:val="24"/>
        </w:rPr>
        <w:t>F</w:t>
      </w:r>
      <w:r w:rsidRPr="00BC41D2">
        <w:rPr>
          <w:rFonts w:ascii="Times New Roman" w:hAnsi="Times New Roman" w:cs="Times New Roman"/>
          <w:color w:val="000000" w:themeColor="text1"/>
          <w:sz w:val="24"/>
          <w:szCs w:val="24"/>
          <w:vertAlign w:val="subscript"/>
        </w:rPr>
        <w:t>[</w:t>
      </w:r>
      <w:r>
        <w:rPr>
          <w:rFonts w:ascii="Times New Roman" w:hAnsi="Times New Roman" w:cs="Times New Roman"/>
          <w:color w:val="000000" w:themeColor="text1"/>
          <w:sz w:val="24"/>
          <w:szCs w:val="24"/>
          <w:vertAlign w:val="subscript"/>
        </w:rPr>
        <w:t>2</w:t>
      </w:r>
      <w:r w:rsidRPr="00BC41D2">
        <w:rPr>
          <w:rFonts w:ascii="Times New Roman" w:hAnsi="Times New Roman" w:cs="Times New Roman"/>
          <w:color w:val="000000" w:themeColor="text1"/>
          <w:sz w:val="24"/>
          <w:szCs w:val="24"/>
          <w:vertAlign w:val="subscript"/>
        </w:rPr>
        <w:t>]</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3.27</w:t>
      </w:r>
      <w:r w:rsidRPr="00BC41D2">
        <w:rPr>
          <w:rFonts w:ascii="Times New Roman" w:hAnsi="Times New Roman" w:cs="Times New Roman"/>
          <w:color w:val="000000" w:themeColor="text1"/>
          <w:sz w:val="24"/>
          <w:szCs w:val="24"/>
        </w:rPr>
        <w:t xml:space="preserve">, </w:t>
      </w:r>
      <w:r w:rsidRPr="0092783E">
        <w:rPr>
          <w:rFonts w:ascii="Times New Roman" w:hAnsi="Times New Roman" w:cs="Times New Roman"/>
          <w:i/>
          <w:iCs/>
          <w:color w:val="000000" w:themeColor="text1"/>
          <w:sz w:val="24"/>
          <w:szCs w:val="24"/>
        </w:rPr>
        <w:t>p</w:t>
      </w:r>
      <w:r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0.0</w:t>
      </w:r>
      <w:r w:rsidR="00472462">
        <w:rPr>
          <w:rFonts w:ascii="Times New Roman" w:hAnsi="Times New Roman" w:cs="Times New Roman"/>
          <w:color w:val="000000" w:themeColor="text1"/>
          <w:sz w:val="24"/>
          <w:szCs w:val="24"/>
        </w:rPr>
        <w:t>46</w:t>
      </w:r>
      <w:r>
        <w:rPr>
          <w:rFonts w:ascii="Times New Roman" w:hAnsi="Times New Roman" w:cs="Times New Roman"/>
          <w:color w:val="000000" w:themeColor="text1"/>
          <w:sz w:val="24"/>
          <w:szCs w:val="24"/>
        </w:rPr>
        <w:t>) across the severity gradient, but not functional diversity (</w:t>
      </w:r>
      <w:r w:rsidRPr="00BC41D2">
        <w:rPr>
          <w:rFonts w:ascii="Times New Roman" w:hAnsi="Times New Roman" w:cs="Times New Roman"/>
          <w:color w:val="000000" w:themeColor="text1"/>
          <w:sz w:val="24"/>
          <w:szCs w:val="24"/>
        </w:rPr>
        <w:t>F</w:t>
      </w:r>
      <w:r w:rsidRPr="00BC41D2">
        <w:rPr>
          <w:rFonts w:ascii="Times New Roman" w:hAnsi="Times New Roman" w:cs="Times New Roman"/>
          <w:color w:val="000000" w:themeColor="text1"/>
          <w:sz w:val="24"/>
          <w:szCs w:val="24"/>
          <w:vertAlign w:val="subscript"/>
        </w:rPr>
        <w:t>[</w:t>
      </w:r>
      <w:r>
        <w:rPr>
          <w:rFonts w:ascii="Times New Roman" w:hAnsi="Times New Roman" w:cs="Times New Roman"/>
          <w:color w:val="000000" w:themeColor="text1"/>
          <w:sz w:val="24"/>
          <w:szCs w:val="24"/>
          <w:vertAlign w:val="subscript"/>
        </w:rPr>
        <w:t>2</w:t>
      </w:r>
      <w:r w:rsidRPr="00BC41D2">
        <w:rPr>
          <w:rFonts w:ascii="Times New Roman" w:hAnsi="Times New Roman" w:cs="Times New Roman"/>
          <w:color w:val="000000" w:themeColor="text1"/>
          <w:sz w:val="24"/>
          <w:szCs w:val="24"/>
          <w:vertAlign w:val="subscript"/>
        </w:rPr>
        <w:t>]</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40</w:t>
      </w:r>
      <w:r w:rsidRPr="00BC41D2">
        <w:rPr>
          <w:rFonts w:ascii="Times New Roman" w:hAnsi="Times New Roman" w:cs="Times New Roman"/>
          <w:color w:val="000000" w:themeColor="text1"/>
          <w:sz w:val="24"/>
          <w:szCs w:val="24"/>
        </w:rPr>
        <w:t xml:space="preserve">, </w:t>
      </w:r>
      <w:r w:rsidRPr="0092783E">
        <w:rPr>
          <w:rFonts w:ascii="Times New Roman" w:hAnsi="Times New Roman" w:cs="Times New Roman"/>
          <w:i/>
          <w:iCs/>
          <w:color w:val="000000" w:themeColor="text1"/>
          <w:sz w:val="24"/>
          <w:szCs w:val="24"/>
        </w:rPr>
        <w:t>p</w:t>
      </w:r>
      <w:r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0</w:t>
      </w:r>
      <w:r w:rsidR="00472462">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A post-hoc Tukey’s honestly significant difference test revealed that, for taxonomic diversity, only the low-severity and high-severity plots </w:t>
      </w:r>
      <w:r w:rsidR="0013445F">
        <w:rPr>
          <w:rFonts w:ascii="Times New Roman" w:hAnsi="Times New Roman" w:cs="Times New Roman"/>
          <w:color w:val="000000" w:themeColor="text1"/>
          <w:sz w:val="24"/>
          <w:szCs w:val="24"/>
        </w:rPr>
        <w:t xml:space="preserve">significantly </w:t>
      </w:r>
      <w:r>
        <w:rPr>
          <w:rFonts w:ascii="Times New Roman" w:hAnsi="Times New Roman" w:cs="Times New Roman"/>
          <w:color w:val="000000" w:themeColor="text1"/>
          <w:sz w:val="24"/>
          <w:szCs w:val="24"/>
        </w:rPr>
        <w:t xml:space="preserve">differed in </w:t>
      </w:r>
      <w:r w:rsidR="0013445F">
        <w:rPr>
          <w:rFonts w:ascii="Times New Roman" w:hAnsi="Times New Roman" w:cs="Times New Roman"/>
          <w:color w:val="000000" w:themeColor="text1"/>
          <w:sz w:val="24"/>
          <w:szCs w:val="24"/>
        </w:rPr>
        <w:t xml:space="preserve">dispersion </w:t>
      </w:r>
      <w:r w:rsidR="00561F7E">
        <w:rPr>
          <w:rFonts w:ascii="Times New Roman" w:hAnsi="Times New Roman" w:cs="Times New Roman"/>
          <w:color w:val="000000" w:themeColor="text1"/>
          <w:sz w:val="24"/>
          <w:szCs w:val="24"/>
        </w:rPr>
        <w:t>(</w:t>
      </w:r>
      <w:r w:rsidR="00561F7E" w:rsidRPr="00561F7E">
        <w:rPr>
          <w:rFonts w:ascii="Times New Roman" w:hAnsi="Times New Roman" w:cs="Times New Roman"/>
          <w:i/>
          <w:iCs/>
          <w:color w:val="000000" w:themeColor="text1"/>
          <w:sz w:val="24"/>
          <w:szCs w:val="24"/>
        </w:rPr>
        <w:t>p</w:t>
      </w:r>
      <w:r w:rsidR="00E5133A">
        <w:rPr>
          <w:rFonts w:ascii="Times New Roman" w:hAnsi="Times New Roman" w:cs="Times New Roman"/>
          <w:i/>
          <w:iCs/>
          <w:color w:val="000000" w:themeColor="text1"/>
          <w:sz w:val="24"/>
          <w:szCs w:val="24"/>
        </w:rPr>
        <w:t xml:space="preserve"> </w:t>
      </w:r>
      <w:r w:rsidR="00561F7E" w:rsidRPr="00561F7E">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561F7E" w:rsidRPr="00561F7E">
        <w:rPr>
          <w:rFonts w:ascii="Times New Roman" w:hAnsi="Times New Roman" w:cs="Times New Roman"/>
          <w:color w:val="000000" w:themeColor="text1"/>
          <w:sz w:val="24"/>
          <w:szCs w:val="24"/>
        </w:rPr>
        <w:t>0</w:t>
      </w:r>
      <w:r w:rsidR="00561F7E">
        <w:rPr>
          <w:rFonts w:ascii="Times New Roman" w:hAnsi="Times New Roman" w:cs="Times New Roman"/>
          <w:color w:val="000000" w:themeColor="text1"/>
          <w:sz w:val="24"/>
          <w:szCs w:val="24"/>
        </w:rPr>
        <w:t>.05</w:t>
      </w:r>
      <w:r w:rsidR="00472462">
        <w:rPr>
          <w:rFonts w:ascii="Times New Roman" w:hAnsi="Times New Roman" w:cs="Times New Roman"/>
          <w:color w:val="000000" w:themeColor="text1"/>
          <w:sz w:val="24"/>
          <w:szCs w:val="24"/>
        </w:rPr>
        <w:t>4</w:t>
      </w:r>
      <w:r w:rsidR="00561F7E">
        <w:rPr>
          <w:rFonts w:ascii="Times New Roman" w:hAnsi="Times New Roman" w:cs="Times New Roman"/>
          <w:color w:val="000000" w:themeColor="text1"/>
          <w:sz w:val="24"/>
          <w:szCs w:val="24"/>
        </w:rPr>
        <w:t>)</w:t>
      </w:r>
      <w:r w:rsidR="00EA6035">
        <w:rPr>
          <w:rFonts w:ascii="Times New Roman" w:hAnsi="Times New Roman" w:cs="Times New Roman"/>
          <w:color w:val="000000" w:themeColor="text1"/>
          <w:sz w:val="24"/>
          <w:szCs w:val="24"/>
        </w:rPr>
        <w:t>.</w:t>
      </w:r>
    </w:p>
    <w:p w14:paraId="3963E62B" w14:textId="77777777" w:rsidR="00233094" w:rsidRPr="00F77888" w:rsidRDefault="00233094" w:rsidP="00233094">
      <w:pPr>
        <w:spacing w:line="480" w:lineRule="auto"/>
        <w:ind w:firstLine="720"/>
        <w:rPr>
          <w:rFonts w:ascii="Times New Roman" w:hAnsi="Times New Roman" w:cs="Times New Roman"/>
          <w:color w:val="000000" w:themeColor="text1"/>
          <w:sz w:val="24"/>
          <w:szCs w:val="24"/>
        </w:rPr>
      </w:pPr>
    </w:p>
    <w:p w14:paraId="234A4F0B" w14:textId="27D073D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DISCUSSION</w:t>
      </w:r>
    </w:p>
    <w:p w14:paraId="6CDFA958" w14:textId="324C6371" w:rsidR="00A34C72" w:rsidRDefault="0038722F"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isturbance regimes are changing globally with uncertain consequences for </w:t>
      </w:r>
      <w:r w:rsidR="0074703E">
        <w:rPr>
          <w:rFonts w:ascii="Times New Roman" w:hAnsi="Times New Roman" w:cs="Times New Roman"/>
          <w:color w:val="000000" w:themeColor="text1"/>
          <w:sz w:val="24"/>
          <w:szCs w:val="24"/>
        </w:rPr>
        <w:t xml:space="preserve">the assembly and functioning of ecological communities. </w:t>
      </w:r>
      <w:r w:rsidR="009038BB">
        <w:rPr>
          <w:rFonts w:ascii="Times New Roman" w:hAnsi="Times New Roman" w:cs="Times New Roman"/>
          <w:color w:val="000000" w:themeColor="text1"/>
          <w:sz w:val="24"/>
          <w:szCs w:val="24"/>
        </w:rPr>
        <w:t xml:space="preserve">Wildfire regimes, in particular, have experienced wide deviations from historic norms from the </w:t>
      </w:r>
      <w:r w:rsidR="00D305FC">
        <w:rPr>
          <w:rFonts w:ascii="Times New Roman" w:hAnsi="Times New Roman" w:cs="Times New Roman"/>
          <w:color w:val="000000" w:themeColor="text1"/>
          <w:sz w:val="24"/>
          <w:szCs w:val="24"/>
        </w:rPr>
        <w:t xml:space="preserve">complete </w:t>
      </w:r>
      <w:r w:rsidR="009038BB">
        <w:rPr>
          <w:rFonts w:ascii="Times New Roman" w:hAnsi="Times New Roman" w:cs="Times New Roman"/>
          <w:color w:val="000000" w:themeColor="text1"/>
          <w:sz w:val="24"/>
          <w:szCs w:val="24"/>
        </w:rPr>
        <w:t xml:space="preserve">exclusion of wildfire to catastrophic wildfires of high-severity. </w:t>
      </w:r>
      <w:r w:rsidR="00C7183A">
        <w:rPr>
          <w:rFonts w:ascii="Times New Roman" w:hAnsi="Times New Roman" w:cs="Times New Roman"/>
          <w:color w:val="000000" w:themeColor="text1"/>
          <w:sz w:val="24"/>
          <w:szCs w:val="24"/>
        </w:rPr>
        <w:t xml:space="preserve">Here, we provide evidence that high-severity </w:t>
      </w:r>
      <w:r w:rsidR="00430CCF">
        <w:rPr>
          <w:rFonts w:ascii="Times New Roman" w:hAnsi="Times New Roman" w:cs="Times New Roman"/>
          <w:color w:val="000000" w:themeColor="text1"/>
          <w:sz w:val="24"/>
          <w:szCs w:val="24"/>
        </w:rPr>
        <w:t xml:space="preserve">fire </w:t>
      </w:r>
      <w:r w:rsidR="00C7183A">
        <w:rPr>
          <w:rFonts w:ascii="Times New Roman" w:hAnsi="Times New Roman" w:cs="Times New Roman"/>
          <w:color w:val="000000" w:themeColor="text1"/>
          <w:sz w:val="24"/>
          <w:szCs w:val="24"/>
        </w:rPr>
        <w:t>alter</w:t>
      </w:r>
      <w:r w:rsidR="00D9023D">
        <w:rPr>
          <w:rFonts w:ascii="Times New Roman" w:hAnsi="Times New Roman" w:cs="Times New Roman"/>
          <w:color w:val="000000" w:themeColor="text1"/>
          <w:sz w:val="24"/>
          <w:szCs w:val="24"/>
        </w:rPr>
        <w:t>ed</w:t>
      </w:r>
      <w:r w:rsidR="00C7183A">
        <w:rPr>
          <w:rFonts w:ascii="Times New Roman" w:hAnsi="Times New Roman" w:cs="Times New Roman"/>
          <w:color w:val="000000" w:themeColor="text1"/>
          <w:sz w:val="24"/>
          <w:szCs w:val="24"/>
        </w:rPr>
        <w:t xml:space="preserve"> the trajectories and mechanisms of community assembly in an ecosystem adapted to low-severity fire</w:t>
      </w:r>
      <w:r w:rsidR="00921387" w:rsidRPr="00191B14">
        <w:rPr>
          <w:rFonts w:ascii="Times New Roman" w:hAnsi="Times New Roman" w:cs="Times New Roman"/>
          <w:color w:val="000000" w:themeColor="text1"/>
          <w:sz w:val="24"/>
          <w:szCs w:val="24"/>
        </w:rPr>
        <w:t>.</w:t>
      </w:r>
    </w:p>
    <w:p w14:paraId="0891EF4A" w14:textId="3376979C" w:rsidR="008D4E02" w:rsidRDefault="008D4E02"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rajectories of community assembly</w:t>
      </w:r>
    </w:p>
    <w:p w14:paraId="0A14ABF5" w14:textId="653FFA6C" w:rsidR="00AF2D4F" w:rsidRDefault="00FC7BE4"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severity fire altered the trajectory of community assembly mechanisms</w:t>
      </w:r>
      <w:r w:rsidR="009A3F10">
        <w:rPr>
          <w:rFonts w:ascii="Times New Roman" w:hAnsi="Times New Roman" w:cs="Times New Roman"/>
          <w:color w:val="000000" w:themeColor="text1"/>
          <w:sz w:val="24"/>
          <w:szCs w:val="24"/>
        </w:rPr>
        <w:t xml:space="preserve">, as measured using </w:t>
      </w:r>
      <w:r w:rsidR="009A3F10" w:rsidRPr="00191B14">
        <w:rPr>
          <w:rFonts w:ascii="Times New Roman" w:hAnsi="Times New Roman" w:cs="Times New Roman"/>
          <w:color w:val="000000" w:themeColor="text1"/>
          <w:sz w:val="24"/>
          <w:szCs w:val="24"/>
        </w:rPr>
        <w:t>β-deviations</w:t>
      </w:r>
      <w:r w:rsidR="009A3F1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for the first four years following fire, </w:t>
      </w:r>
      <w:r w:rsidR="00D66E14">
        <w:rPr>
          <w:rFonts w:ascii="Times New Roman" w:hAnsi="Times New Roman" w:cs="Times New Roman"/>
          <w:color w:val="000000" w:themeColor="text1"/>
          <w:sz w:val="24"/>
          <w:szCs w:val="24"/>
        </w:rPr>
        <w:t xml:space="preserve">which was </w:t>
      </w:r>
      <w:r>
        <w:rPr>
          <w:rFonts w:ascii="Times New Roman" w:hAnsi="Times New Roman" w:cs="Times New Roman"/>
          <w:color w:val="000000" w:themeColor="text1"/>
          <w:sz w:val="24"/>
          <w:szCs w:val="24"/>
        </w:rPr>
        <w:t>consistent with our first prediction.</w:t>
      </w:r>
      <w:r w:rsidR="009A3F10">
        <w:rPr>
          <w:rFonts w:ascii="Times New Roman" w:hAnsi="Times New Roman" w:cs="Times New Roman"/>
          <w:color w:val="000000" w:themeColor="text1"/>
          <w:sz w:val="24"/>
          <w:szCs w:val="24"/>
        </w:rPr>
        <w:t xml:space="preserve"> The trajectories of the low-severity and unburned plots were also significantly different from each other,</w:t>
      </w:r>
      <w:r w:rsidR="00D66E14">
        <w:rPr>
          <w:rFonts w:ascii="Times New Roman" w:hAnsi="Times New Roman" w:cs="Times New Roman"/>
          <w:color w:val="000000" w:themeColor="text1"/>
          <w:sz w:val="24"/>
          <w:szCs w:val="24"/>
        </w:rPr>
        <w:t xml:space="preserve"> which was due to the </w:t>
      </w:r>
      <w:r w:rsidR="00D66E14" w:rsidRPr="00191B14">
        <w:rPr>
          <w:rFonts w:ascii="Times New Roman" w:hAnsi="Times New Roman" w:cs="Times New Roman"/>
          <w:color w:val="000000" w:themeColor="text1"/>
          <w:sz w:val="24"/>
          <w:szCs w:val="24"/>
        </w:rPr>
        <w:t>β-deviations</w:t>
      </w:r>
      <w:r w:rsidR="00D66E14">
        <w:rPr>
          <w:rFonts w:ascii="Times New Roman" w:hAnsi="Times New Roman" w:cs="Times New Roman"/>
          <w:color w:val="000000" w:themeColor="text1"/>
          <w:sz w:val="24"/>
          <w:szCs w:val="24"/>
        </w:rPr>
        <w:t xml:space="preserve"> of the low-severity plots being less </w:t>
      </w:r>
      <w:r w:rsidR="00CF17D5">
        <w:rPr>
          <w:rFonts w:ascii="Times New Roman" w:hAnsi="Times New Roman" w:cs="Times New Roman"/>
          <w:color w:val="000000" w:themeColor="text1"/>
          <w:sz w:val="24"/>
          <w:szCs w:val="24"/>
        </w:rPr>
        <w:t xml:space="preserve">negative </w:t>
      </w:r>
      <w:r w:rsidR="00D66E14">
        <w:rPr>
          <w:rFonts w:ascii="Times New Roman" w:hAnsi="Times New Roman" w:cs="Times New Roman"/>
          <w:color w:val="000000" w:themeColor="text1"/>
          <w:sz w:val="24"/>
          <w:szCs w:val="24"/>
        </w:rPr>
        <w:t>than the unburned plots,</w:t>
      </w:r>
      <w:r w:rsidR="009A3F10">
        <w:rPr>
          <w:rFonts w:ascii="Times New Roman" w:hAnsi="Times New Roman" w:cs="Times New Roman"/>
          <w:color w:val="000000" w:themeColor="text1"/>
          <w:sz w:val="24"/>
          <w:szCs w:val="24"/>
        </w:rPr>
        <w:t xml:space="preserve"> however they followed a similar pattern of assembly through time. The high-severity plots, on the other hand, followed a </w:t>
      </w:r>
      <w:r w:rsidR="00AF2D4F">
        <w:rPr>
          <w:rFonts w:ascii="Times New Roman" w:hAnsi="Times New Roman" w:cs="Times New Roman"/>
          <w:color w:val="000000" w:themeColor="text1"/>
          <w:sz w:val="24"/>
          <w:szCs w:val="24"/>
        </w:rPr>
        <w:t>distinct</w:t>
      </w:r>
      <w:r w:rsidR="009A3F10">
        <w:rPr>
          <w:rFonts w:ascii="Times New Roman" w:hAnsi="Times New Roman" w:cs="Times New Roman"/>
          <w:color w:val="000000" w:themeColor="text1"/>
          <w:sz w:val="24"/>
          <w:szCs w:val="24"/>
        </w:rPr>
        <w:t xml:space="preserve"> pattern through time.</w:t>
      </w:r>
      <w:r w:rsidR="00AF2D4F">
        <w:rPr>
          <w:rFonts w:ascii="Times New Roman" w:hAnsi="Times New Roman" w:cs="Times New Roman"/>
          <w:color w:val="000000" w:themeColor="text1"/>
          <w:sz w:val="24"/>
          <w:szCs w:val="24"/>
        </w:rPr>
        <w:t xml:space="preserve"> </w:t>
      </w:r>
    </w:p>
    <w:p w14:paraId="3FF8980E" w14:textId="4BEEDA4B" w:rsidR="00AA2D85" w:rsidRDefault="00D66E14" w:rsidP="00AA2D85">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commentRangeStart w:id="31"/>
      <w:r w:rsidR="00AA2D85">
        <w:rPr>
          <w:rFonts w:ascii="Times New Roman" w:hAnsi="Times New Roman" w:cs="Times New Roman"/>
          <w:color w:val="000000" w:themeColor="text1"/>
          <w:sz w:val="24"/>
          <w:szCs w:val="24"/>
        </w:rPr>
        <w:t>An important aspect of our results lies in our approach of measuring trajectories</w:t>
      </w:r>
      <w:commentRangeEnd w:id="31"/>
      <w:r w:rsidR="00AA2D85">
        <w:rPr>
          <w:rStyle w:val="CommentReference"/>
        </w:rPr>
        <w:commentReference w:id="31"/>
      </w:r>
      <w:r w:rsidR="00AA2D85">
        <w:rPr>
          <w:rFonts w:ascii="Times New Roman" w:hAnsi="Times New Roman" w:cs="Times New Roman"/>
          <w:color w:val="000000" w:themeColor="text1"/>
          <w:sz w:val="24"/>
          <w:szCs w:val="24"/>
        </w:rPr>
        <w:t xml:space="preserve"> rather than </w:t>
      </w:r>
      <w:r w:rsidR="00AA2D85" w:rsidRPr="00191B14">
        <w:rPr>
          <w:rFonts w:ascii="Times New Roman" w:hAnsi="Times New Roman" w:cs="Times New Roman"/>
          <w:color w:val="000000" w:themeColor="text1"/>
          <w:sz w:val="24"/>
          <w:szCs w:val="24"/>
        </w:rPr>
        <w:t>β-deviations</w:t>
      </w:r>
      <w:r w:rsidR="00AA2D85">
        <w:rPr>
          <w:rFonts w:ascii="Times New Roman" w:hAnsi="Times New Roman" w:cs="Times New Roman"/>
          <w:color w:val="000000" w:themeColor="text1"/>
          <w:sz w:val="24"/>
          <w:szCs w:val="24"/>
        </w:rPr>
        <w:t xml:space="preserve"> alone because community assembly is a temporal process. If we had only measured beta diversity for one year, then the pattern we observed and the conclusions we might draw would depend heavily on the year that we chose. For example, in year 2, the low-severity plots had a positive functional </w:t>
      </w:r>
      <w:r w:rsidR="00AA2D85" w:rsidRPr="00191B14">
        <w:rPr>
          <w:rFonts w:ascii="Times New Roman" w:hAnsi="Times New Roman" w:cs="Times New Roman"/>
          <w:color w:val="000000" w:themeColor="text1"/>
          <w:sz w:val="24"/>
          <w:szCs w:val="24"/>
        </w:rPr>
        <w:t>β-deviation</w:t>
      </w:r>
      <w:r w:rsidR="00AA2D85">
        <w:rPr>
          <w:rFonts w:ascii="Times New Roman" w:hAnsi="Times New Roman" w:cs="Times New Roman"/>
          <w:color w:val="000000" w:themeColor="text1"/>
          <w:sz w:val="24"/>
          <w:szCs w:val="24"/>
        </w:rPr>
        <w:t xml:space="preserve">, while the functional </w:t>
      </w:r>
      <w:r w:rsidR="00AA2D85" w:rsidRPr="00191B14">
        <w:rPr>
          <w:rFonts w:ascii="Times New Roman" w:hAnsi="Times New Roman" w:cs="Times New Roman"/>
          <w:color w:val="000000" w:themeColor="text1"/>
          <w:sz w:val="24"/>
          <w:szCs w:val="24"/>
        </w:rPr>
        <w:t>β-deviation</w:t>
      </w:r>
      <w:r w:rsidR="00AA2D85">
        <w:rPr>
          <w:rFonts w:ascii="Times New Roman" w:hAnsi="Times New Roman" w:cs="Times New Roman"/>
          <w:color w:val="000000" w:themeColor="text1"/>
          <w:sz w:val="24"/>
          <w:szCs w:val="24"/>
        </w:rPr>
        <w:t xml:space="preserve"> of the high-severity plots could not be distinguished from zero</w:t>
      </w:r>
      <w:r w:rsidR="00DB6F8E">
        <w:rPr>
          <w:rFonts w:ascii="Times New Roman" w:hAnsi="Times New Roman" w:cs="Times New Roman"/>
          <w:color w:val="000000" w:themeColor="text1"/>
          <w:sz w:val="24"/>
          <w:szCs w:val="24"/>
        </w:rPr>
        <w:t xml:space="preserve"> </w:t>
      </w:r>
      <w:r w:rsidR="00DB6F8E">
        <w:rPr>
          <w:rFonts w:ascii="Times New Roman" w:hAnsi="Times New Roman" w:cs="Times New Roman"/>
          <w:color w:val="000000" w:themeColor="text1"/>
          <w:sz w:val="24"/>
          <w:szCs w:val="24"/>
        </w:rPr>
        <w:t>(Fig 1b)</w:t>
      </w:r>
      <w:r w:rsidR="00AA2D85">
        <w:rPr>
          <w:rFonts w:ascii="Times New Roman" w:hAnsi="Times New Roman" w:cs="Times New Roman"/>
          <w:color w:val="000000" w:themeColor="text1"/>
          <w:sz w:val="24"/>
          <w:szCs w:val="24"/>
        </w:rPr>
        <w:t xml:space="preserve">. If we had only measured the community in year 2, we might conclude that low-severity fire was initiating deterministic assembly processes that drive community aggregation, while high-severity fire initiated random assembly. However, if we measured the community only in year 4, we may have drawn the exact opposite conclusion because the functional </w:t>
      </w:r>
      <w:r w:rsidR="00AA2D85" w:rsidRPr="00191B14">
        <w:rPr>
          <w:rFonts w:ascii="Times New Roman" w:hAnsi="Times New Roman" w:cs="Times New Roman"/>
          <w:color w:val="000000" w:themeColor="text1"/>
          <w:sz w:val="24"/>
          <w:szCs w:val="24"/>
        </w:rPr>
        <w:t>β-deviations</w:t>
      </w:r>
      <w:r w:rsidR="00AA2D85">
        <w:rPr>
          <w:rFonts w:ascii="Times New Roman" w:hAnsi="Times New Roman" w:cs="Times New Roman"/>
          <w:color w:val="000000" w:themeColor="text1"/>
          <w:sz w:val="24"/>
          <w:szCs w:val="24"/>
        </w:rPr>
        <w:t xml:space="preserve"> of the low-severity plots became indistinguishable from zero, while the </w:t>
      </w:r>
      <w:r w:rsidR="00AA2D85" w:rsidRPr="00191B14">
        <w:rPr>
          <w:rFonts w:ascii="Times New Roman" w:hAnsi="Times New Roman" w:cs="Times New Roman"/>
          <w:color w:val="000000" w:themeColor="text1"/>
          <w:sz w:val="24"/>
          <w:szCs w:val="24"/>
        </w:rPr>
        <w:t>β-deviations</w:t>
      </w:r>
      <w:r w:rsidR="00AA2D85">
        <w:rPr>
          <w:rFonts w:ascii="Times New Roman" w:hAnsi="Times New Roman" w:cs="Times New Roman"/>
          <w:color w:val="000000" w:themeColor="text1"/>
          <w:sz w:val="24"/>
          <w:szCs w:val="24"/>
        </w:rPr>
        <w:t xml:space="preserve"> of the high-severity plots became positive. Therefore, we can see that a single state of a community may</w:t>
      </w:r>
      <w:r w:rsidR="00A726AC">
        <w:rPr>
          <w:rFonts w:ascii="Times New Roman" w:hAnsi="Times New Roman" w:cs="Times New Roman"/>
          <w:color w:val="000000" w:themeColor="text1"/>
          <w:sz w:val="24"/>
          <w:szCs w:val="24"/>
        </w:rPr>
        <w:t xml:space="preserve"> be</w:t>
      </w:r>
      <w:r w:rsidR="00AA2D85">
        <w:rPr>
          <w:rFonts w:ascii="Times New Roman" w:hAnsi="Times New Roman" w:cs="Times New Roman"/>
          <w:color w:val="000000" w:themeColor="text1"/>
          <w:sz w:val="24"/>
          <w:szCs w:val="24"/>
        </w:rPr>
        <w:t xml:space="preserve"> less important than the </w:t>
      </w:r>
      <w:r w:rsidR="00A726AC">
        <w:rPr>
          <w:rFonts w:ascii="Times New Roman" w:hAnsi="Times New Roman" w:cs="Times New Roman"/>
          <w:color w:val="000000" w:themeColor="text1"/>
          <w:sz w:val="24"/>
          <w:szCs w:val="24"/>
        </w:rPr>
        <w:t>trajectory</w:t>
      </w:r>
      <w:r w:rsidR="00AA2D85">
        <w:rPr>
          <w:rFonts w:ascii="Times New Roman" w:hAnsi="Times New Roman" w:cs="Times New Roman"/>
          <w:color w:val="000000" w:themeColor="text1"/>
          <w:sz w:val="24"/>
          <w:szCs w:val="24"/>
        </w:rPr>
        <w:t xml:space="preserve"> by which it arrived there. </w:t>
      </w:r>
    </w:p>
    <w:p w14:paraId="2EADEEFA" w14:textId="6AE7BD2A" w:rsidR="00D66E14" w:rsidRDefault="00B06E04" w:rsidP="00DB6F8E">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at said, we can </w:t>
      </w:r>
      <w:r w:rsidR="00CF17D5">
        <w:rPr>
          <w:rFonts w:ascii="Times New Roman" w:hAnsi="Times New Roman" w:cs="Times New Roman"/>
          <w:color w:val="000000" w:themeColor="text1"/>
          <w:sz w:val="24"/>
          <w:szCs w:val="24"/>
        </w:rPr>
        <w:t xml:space="preserve">still </w:t>
      </w:r>
      <w:r w:rsidR="00953AC3">
        <w:rPr>
          <w:rFonts w:ascii="Times New Roman" w:hAnsi="Times New Roman" w:cs="Times New Roman"/>
          <w:color w:val="000000" w:themeColor="text1"/>
          <w:sz w:val="24"/>
          <w:szCs w:val="24"/>
        </w:rPr>
        <w:t>speculate on</w:t>
      </w:r>
      <w:r>
        <w:rPr>
          <w:rFonts w:ascii="Times New Roman" w:hAnsi="Times New Roman" w:cs="Times New Roman"/>
          <w:color w:val="000000" w:themeColor="text1"/>
          <w:sz w:val="24"/>
          <w:szCs w:val="24"/>
        </w:rPr>
        <w:t xml:space="preserve"> the </w:t>
      </w:r>
      <w:r w:rsidR="00DB6F8E">
        <w:rPr>
          <w:rFonts w:ascii="Times New Roman" w:hAnsi="Times New Roman" w:cs="Times New Roman"/>
          <w:color w:val="000000" w:themeColor="text1"/>
          <w:sz w:val="24"/>
          <w:szCs w:val="24"/>
        </w:rPr>
        <w:t>meaning of</w:t>
      </w:r>
      <w:r>
        <w:rPr>
          <w:rFonts w:ascii="Times New Roman" w:hAnsi="Times New Roman" w:cs="Times New Roman"/>
          <w:color w:val="000000" w:themeColor="text1"/>
          <w:sz w:val="24"/>
          <w:szCs w:val="24"/>
        </w:rPr>
        <w:t xml:space="preserve"> the individual </w:t>
      </w:r>
      <w:r w:rsidRPr="00191B14">
        <w:rPr>
          <w:rFonts w:ascii="Times New Roman" w:hAnsi="Times New Roman" w:cs="Times New Roman"/>
          <w:color w:val="000000" w:themeColor="text1"/>
          <w:sz w:val="24"/>
          <w:szCs w:val="24"/>
        </w:rPr>
        <w:t>β-deviation</w:t>
      </w:r>
      <w:r w:rsidR="00C232D4">
        <w:rPr>
          <w:rFonts w:ascii="Times New Roman" w:hAnsi="Times New Roman" w:cs="Times New Roman"/>
          <w:color w:val="000000" w:themeColor="text1"/>
          <w:sz w:val="24"/>
          <w:szCs w:val="24"/>
        </w:rPr>
        <w:t xml:space="preserve"> measurements</w:t>
      </w:r>
      <w:r>
        <w:rPr>
          <w:rFonts w:ascii="Times New Roman" w:hAnsi="Times New Roman" w:cs="Times New Roman"/>
          <w:color w:val="000000" w:themeColor="text1"/>
          <w:sz w:val="24"/>
          <w:szCs w:val="24"/>
        </w:rPr>
        <w:t xml:space="preserve"> in each year.</w:t>
      </w:r>
      <w:r w:rsidR="00953AC3">
        <w:rPr>
          <w:rFonts w:ascii="Times New Roman" w:hAnsi="Times New Roman" w:cs="Times New Roman"/>
          <w:color w:val="000000" w:themeColor="text1"/>
          <w:sz w:val="24"/>
          <w:szCs w:val="24"/>
        </w:rPr>
        <w:t xml:space="preserve"> Our null model was naïve to burn severity and successional age. Therefore, our null communities were randomized such that any species from the observed species pool could colonize any plot during any year. Given this lack of constraint, the strongly </w:t>
      </w:r>
      <w:r w:rsidR="00953AC3">
        <w:rPr>
          <w:rFonts w:ascii="Times New Roman" w:hAnsi="Times New Roman" w:cs="Times New Roman"/>
          <w:color w:val="000000" w:themeColor="text1"/>
          <w:sz w:val="24"/>
          <w:szCs w:val="24"/>
        </w:rPr>
        <w:lastRenderedPageBreak/>
        <w:t xml:space="preserve">negative taxonomic </w:t>
      </w:r>
      <w:r w:rsidR="00953AC3" w:rsidRPr="00191B14">
        <w:rPr>
          <w:rFonts w:ascii="Times New Roman" w:hAnsi="Times New Roman" w:cs="Times New Roman"/>
          <w:color w:val="000000" w:themeColor="text1"/>
          <w:sz w:val="24"/>
          <w:szCs w:val="24"/>
        </w:rPr>
        <w:t>β-deviations</w:t>
      </w:r>
      <w:r w:rsidR="00953AC3">
        <w:rPr>
          <w:rFonts w:ascii="Times New Roman" w:hAnsi="Times New Roman" w:cs="Times New Roman"/>
          <w:color w:val="000000" w:themeColor="text1"/>
          <w:sz w:val="24"/>
          <w:szCs w:val="24"/>
        </w:rPr>
        <w:t xml:space="preserve"> are not surprising </w:t>
      </w:r>
      <w:r w:rsidR="00DB6F8E">
        <w:rPr>
          <w:rFonts w:ascii="Times New Roman" w:hAnsi="Times New Roman" w:cs="Times New Roman"/>
          <w:color w:val="000000" w:themeColor="text1"/>
          <w:sz w:val="24"/>
          <w:szCs w:val="24"/>
        </w:rPr>
        <w:t xml:space="preserve">because the fully randomized communities </w:t>
      </w:r>
      <w:r w:rsidR="00CF17D5">
        <w:rPr>
          <w:rFonts w:ascii="Times New Roman" w:hAnsi="Times New Roman" w:cs="Times New Roman"/>
          <w:color w:val="000000" w:themeColor="text1"/>
          <w:sz w:val="24"/>
          <w:szCs w:val="24"/>
        </w:rPr>
        <w:t>are not subjected to the processes that drive</w:t>
      </w:r>
      <w:r w:rsidR="00DB6F8E">
        <w:rPr>
          <w:rFonts w:ascii="Times New Roman" w:hAnsi="Times New Roman" w:cs="Times New Roman"/>
          <w:color w:val="000000" w:themeColor="text1"/>
          <w:sz w:val="24"/>
          <w:szCs w:val="24"/>
        </w:rPr>
        <w:t xml:space="preserve"> species rarity and commonness. Therefore, we expect that the fully randomized communities will have higher taxonomic beta diversity than the observed communities. </w:t>
      </w:r>
      <w:r w:rsidR="00D66E14">
        <w:rPr>
          <w:rFonts w:ascii="Times New Roman" w:hAnsi="Times New Roman" w:cs="Times New Roman"/>
          <w:color w:val="000000" w:themeColor="text1"/>
          <w:sz w:val="24"/>
          <w:szCs w:val="24"/>
        </w:rPr>
        <w:t xml:space="preserve">Interestingly, while the taxonomic </w:t>
      </w:r>
      <w:r w:rsidR="00D66E14" w:rsidRPr="00191B14">
        <w:rPr>
          <w:rFonts w:ascii="Times New Roman" w:hAnsi="Times New Roman" w:cs="Times New Roman"/>
          <w:color w:val="000000" w:themeColor="text1"/>
          <w:sz w:val="24"/>
          <w:szCs w:val="24"/>
        </w:rPr>
        <w:t>β-deviations</w:t>
      </w:r>
      <w:r w:rsidR="00D66E14">
        <w:rPr>
          <w:rFonts w:ascii="Times New Roman" w:hAnsi="Times New Roman" w:cs="Times New Roman"/>
          <w:color w:val="000000" w:themeColor="text1"/>
          <w:sz w:val="24"/>
          <w:szCs w:val="24"/>
        </w:rPr>
        <w:t xml:space="preserve"> of all fire severities were strongly negative, indicating</w:t>
      </w:r>
      <w:r w:rsidR="00DB6F8E">
        <w:rPr>
          <w:rFonts w:ascii="Times New Roman" w:hAnsi="Times New Roman" w:cs="Times New Roman"/>
          <w:color w:val="000000" w:themeColor="text1"/>
          <w:sz w:val="24"/>
          <w:szCs w:val="24"/>
        </w:rPr>
        <w:t xml:space="preserve"> non-random</w:t>
      </w:r>
      <w:r w:rsidR="00D66E14">
        <w:rPr>
          <w:rFonts w:ascii="Times New Roman" w:hAnsi="Times New Roman" w:cs="Times New Roman"/>
          <w:color w:val="000000" w:themeColor="text1"/>
          <w:sz w:val="24"/>
          <w:szCs w:val="24"/>
        </w:rPr>
        <w:t xml:space="preserve"> homogeneity of species across plots, functional </w:t>
      </w:r>
      <w:r w:rsidR="00D66E14" w:rsidRPr="00191B14">
        <w:rPr>
          <w:rFonts w:ascii="Times New Roman" w:hAnsi="Times New Roman" w:cs="Times New Roman"/>
          <w:color w:val="000000" w:themeColor="text1"/>
          <w:sz w:val="24"/>
          <w:szCs w:val="24"/>
        </w:rPr>
        <w:t>β-deviations</w:t>
      </w:r>
      <w:r w:rsidR="00D66E14">
        <w:rPr>
          <w:rFonts w:ascii="Times New Roman" w:hAnsi="Times New Roman" w:cs="Times New Roman"/>
          <w:color w:val="000000" w:themeColor="text1"/>
          <w:sz w:val="24"/>
          <w:szCs w:val="24"/>
        </w:rPr>
        <w:t xml:space="preserve"> were close to zero and frequently positive in the low-severity and high-severity plots. </w:t>
      </w:r>
      <w:r w:rsidR="00757757">
        <w:rPr>
          <w:rFonts w:ascii="Times New Roman" w:hAnsi="Times New Roman" w:cs="Times New Roman"/>
          <w:color w:val="000000" w:themeColor="text1"/>
          <w:sz w:val="24"/>
          <w:szCs w:val="24"/>
        </w:rPr>
        <w:t>In other words</w:t>
      </w:r>
      <w:r w:rsidR="00D66E14">
        <w:rPr>
          <w:rFonts w:ascii="Times New Roman" w:hAnsi="Times New Roman" w:cs="Times New Roman"/>
          <w:color w:val="000000" w:themeColor="text1"/>
          <w:sz w:val="24"/>
          <w:szCs w:val="24"/>
        </w:rPr>
        <w:t xml:space="preserve">, </w:t>
      </w:r>
      <w:r w:rsidR="00C3681A">
        <w:rPr>
          <w:rFonts w:ascii="Times New Roman" w:hAnsi="Times New Roman" w:cs="Times New Roman"/>
          <w:color w:val="000000" w:themeColor="text1"/>
          <w:sz w:val="24"/>
          <w:szCs w:val="24"/>
        </w:rPr>
        <w:t>our plots were taxonomically homogeneous while, at the same time, functionally heterogeneous</w:t>
      </w:r>
      <w:r w:rsidR="00D66E14">
        <w:rPr>
          <w:rFonts w:ascii="Times New Roman" w:hAnsi="Times New Roman" w:cs="Times New Roman"/>
          <w:color w:val="000000" w:themeColor="text1"/>
          <w:sz w:val="24"/>
          <w:szCs w:val="24"/>
        </w:rPr>
        <w:t xml:space="preserve">. We attribute this to </w:t>
      </w:r>
      <w:r w:rsidR="007620C3">
        <w:rPr>
          <w:rFonts w:ascii="Times New Roman" w:hAnsi="Times New Roman" w:cs="Times New Roman"/>
          <w:color w:val="000000" w:themeColor="text1"/>
          <w:sz w:val="24"/>
          <w:szCs w:val="24"/>
        </w:rPr>
        <w:t>the low</w:t>
      </w:r>
      <w:r w:rsidR="00C3681A">
        <w:rPr>
          <w:rFonts w:ascii="Times New Roman" w:hAnsi="Times New Roman" w:cs="Times New Roman"/>
          <w:color w:val="000000" w:themeColor="text1"/>
          <w:sz w:val="24"/>
          <w:szCs w:val="24"/>
        </w:rPr>
        <w:t xml:space="preserve"> d</w:t>
      </w:r>
      <w:r w:rsidR="007620C3">
        <w:rPr>
          <w:rFonts w:ascii="Times New Roman" w:hAnsi="Times New Roman" w:cs="Times New Roman"/>
          <w:color w:val="000000" w:themeColor="text1"/>
          <w:sz w:val="24"/>
          <w:szCs w:val="24"/>
        </w:rPr>
        <w:t xml:space="preserve">iversity of this ecosystem, </w:t>
      </w:r>
      <w:r w:rsidR="00C3681A">
        <w:rPr>
          <w:rFonts w:ascii="Times New Roman" w:hAnsi="Times New Roman" w:cs="Times New Roman"/>
          <w:color w:val="000000" w:themeColor="text1"/>
          <w:sz w:val="24"/>
          <w:szCs w:val="24"/>
        </w:rPr>
        <w:t>such that</w:t>
      </w:r>
      <w:r w:rsidR="00D66E14">
        <w:rPr>
          <w:rFonts w:ascii="Times New Roman" w:hAnsi="Times New Roman" w:cs="Times New Roman"/>
          <w:color w:val="000000" w:themeColor="text1"/>
          <w:sz w:val="24"/>
          <w:szCs w:val="24"/>
        </w:rPr>
        <w:t xml:space="preserve"> small changes in taxonomic turnover</w:t>
      </w:r>
      <w:r w:rsidR="002A0F8E">
        <w:rPr>
          <w:rFonts w:ascii="Times New Roman" w:hAnsi="Times New Roman" w:cs="Times New Roman"/>
          <w:color w:val="000000" w:themeColor="text1"/>
          <w:sz w:val="24"/>
          <w:szCs w:val="24"/>
        </w:rPr>
        <w:t xml:space="preserve"> that drive low taxonomic beta diversity</w:t>
      </w:r>
      <w:r w:rsidR="00D66E14">
        <w:rPr>
          <w:rFonts w:ascii="Times New Roman" w:hAnsi="Times New Roman" w:cs="Times New Roman"/>
          <w:color w:val="000000" w:themeColor="text1"/>
          <w:sz w:val="24"/>
          <w:szCs w:val="24"/>
        </w:rPr>
        <w:t xml:space="preserve"> result in comparatively large changes in functional turnover</w:t>
      </w:r>
      <w:r w:rsidR="002A0F8E">
        <w:rPr>
          <w:rFonts w:ascii="Times New Roman" w:hAnsi="Times New Roman" w:cs="Times New Roman"/>
          <w:color w:val="000000" w:themeColor="text1"/>
          <w:sz w:val="24"/>
          <w:szCs w:val="24"/>
        </w:rPr>
        <w:t xml:space="preserve"> that drive high functional beta diversity</w:t>
      </w:r>
      <w:r w:rsidR="00D66E14">
        <w:rPr>
          <w:rFonts w:ascii="Times New Roman" w:hAnsi="Times New Roman" w:cs="Times New Roman"/>
          <w:color w:val="000000" w:themeColor="text1"/>
          <w:sz w:val="24"/>
          <w:szCs w:val="24"/>
        </w:rPr>
        <w:t>.</w:t>
      </w:r>
      <w:r w:rsidR="002A0F8E">
        <w:rPr>
          <w:rFonts w:ascii="Times New Roman" w:hAnsi="Times New Roman" w:cs="Times New Roman"/>
          <w:color w:val="000000" w:themeColor="text1"/>
          <w:sz w:val="24"/>
          <w:szCs w:val="24"/>
        </w:rPr>
        <w:t xml:space="preserve"> This is interesting because…</w:t>
      </w:r>
      <w:r w:rsidR="00D66E14">
        <w:rPr>
          <w:rFonts w:ascii="Times New Roman" w:hAnsi="Times New Roman" w:cs="Times New Roman"/>
          <w:color w:val="000000" w:themeColor="text1"/>
          <w:sz w:val="24"/>
          <w:szCs w:val="24"/>
        </w:rPr>
        <w:t xml:space="preserve"> </w:t>
      </w:r>
      <w:r w:rsidR="00D66E14">
        <w:rPr>
          <w:rFonts w:ascii="Times New Roman" w:hAnsi="Times New Roman" w:cs="Times New Roman"/>
          <w:color w:val="FF0000"/>
          <w:sz w:val="24"/>
          <w:szCs w:val="24"/>
        </w:rPr>
        <w:t>Expand!</w:t>
      </w:r>
      <w:r w:rsidR="00D66E14">
        <w:rPr>
          <w:rFonts w:ascii="Times New Roman" w:hAnsi="Times New Roman" w:cs="Times New Roman"/>
          <w:color w:val="000000" w:themeColor="text1"/>
          <w:sz w:val="24"/>
          <w:szCs w:val="24"/>
        </w:rPr>
        <w:t xml:space="preserve"> </w:t>
      </w:r>
    </w:p>
    <w:p w14:paraId="2FC5AEE2" w14:textId="68B0E972" w:rsidR="008D4E02" w:rsidRDefault="008D4E02"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upling of taxonomic and functional diversity</w:t>
      </w:r>
    </w:p>
    <w:p w14:paraId="3CA2FD3B" w14:textId="77777777" w:rsidR="00DD6EFA" w:rsidRDefault="00A80373"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predicted that high-severity fire would decouple taxonomic and functional diversity</w:t>
      </w:r>
      <w:r w:rsidR="00424C2D">
        <w:rPr>
          <w:rFonts w:ascii="Times New Roman" w:hAnsi="Times New Roman" w:cs="Times New Roman"/>
          <w:color w:val="000000" w:themeColor="text1"/>
          <w:sz w:val="24"/>
          <w:szCs w:val="24"/>
        </w:rPr>
        <w:t>, but</w:t>
      </w:r>
      <w:r>
        <w:rPr>
          <w:rFonts w:ascii="Times New Roman" w:hAnsi="Times New Roman" w:cs="Times New Roman"/>
          <w:color w:val="000000" w:themeColor="text1"/>
          <w:sz w:val="24"/>
          <w:szCs w:val="24"/>
        </w:rPr>
        <w:t xml:space="preserve"> </w:t>
      </w:r>
      <w:r w:rsidR="00424C2D">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axonomic and functional diversity were decouple</w:t>
      </w:r>
      <w:r w:rsidR="00424C2D">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by both low-severity and high-severity fire</w:t>
      </w:r>
      <w:r w:rsidR="00424C2D">
        <w:rPr>
          <w:rFonts w:ascii="Times New Roman" w:hAnsi="Times New Roman" w:cs="Times New Roman"/>
          <w:color w:val="000000" w:themeColor="text1"/>
          <w:sz w:val="24"/>
          <w:szCs w:val="24"/>
        </w:rPr>
        <w:t xml:space="preserve"> (Fig. 2, Table 2)</w:t>
      </w:r>
      <w:r w:rsidR="00525FA3">
        <w:rPr>
          <w:rFonts w:ascii="Times New Roman" w:hAnsi="Times New Roman" w:cs="Times New Roman"/>
          <w:color w:val="000000" w:themeColor="text1"/>
          <w:sz w:val="24"/>
          <w:szCs w:val="24"/>
        </w:rPr>
        <w:t>.</w:t>
      </w:r>
      <w:r w:rsidR="00192247">
        <w:rPr>
          <w:rFonts w:ascii="Times New Roman" w:hAnsi="Times New Roman" w:cs="Times New Roman"/>
          <w:color w:val="000000" w:themeColor="text1"/>
          <w:sz w:val="24"/>
          <w:szCs w:val="24"/>
        </w:rPr>
        <w:t xml:space="preserve"> </w:t>
      </w:r>
      <w:r w:rsidR="00424C2D">
        <w:rPr>
          <w:rFonts w:ascii="Times New Roman" w:hAnsi="Times New Roman" w:cs="Times New Roman"/>
          <w:color w:val="000000" w:themeColor="text1"/>
          <w:sz w:val="24"/>
          <w:szCs w:val="24"/>
        </w:rPr>
        <w:t>We observed coupling only</w:t>
      </w:r>
      <w:r w:rsidR="00525FA3">
        <w:rPr>
          <w:rFonts w:ascii="Times New Roman" w:hAnsi="Times New Roman" w:cs="Times New Roman"/>
          <w:color w:val="000000" w:themeColor="text1"/>
          <w:sz w:val="24"/>
          <w:szCs w:val="24"/>
        </w:rPr>
        <w:t xml:space="preserve"> in the unburned plots, where we saw relatively l</w:t>
      </w:r>
      <w:r w:rsidR="00424C2D">
        <w:rPr>
          <w:rFonts w:ascii="Times New Roman" w:hAnsi="Times New Roman" w:cs="Times New Roman"/>
          <w:color w:val="000000" w:themeColor="text1"/>
          <w:sz w:val="24"/>
          <w:szCs w:val="24"/>
        </w:rPr>
        <w:t>ow</w:t>
      </w:r>
      <w:r w:rsidR="00525FA3">
        <w:rPr>
          <w:rFonts w:ascii="Times New Roman" w:hAnsi="Times New Roman" w:cs="Times New Roman"/>
          <w:color w:val="000000" w:themeColor="text1"/>
          <w:sz w:val="24"/>
          <w:szCs w:val="24"/>
        </w:rPr>
        <w:t xml:space="preserve"> </w:t>
      </w:r>
      <w:r w:rsidR="0001065C">
        <w:rPr>
          <w:rFonts w:ascii="Times New Roman" w:hAnsi="Times New Roman" w:cs="Times New Roman"/>
          <w:color w:val="000000" w:themeColor="text1"/>
          <w:sz w:val="24"/>
          <w:szCs w:val="24"/>
        </w:rPr>
        <w:t>FRed, meaning accumulating species were functional distinct</w:t>
      </w:r>
      <w:r w:rsidR="00525FA3">
        <w:rPr>
          <w:rFonts w:ascii="Times New Roman" w:hAnsi="Times New Roman" w:cs="Times New Roman"/>
          <w:color w:val="000000" w:themeColor="text1"/>
          <w:sz w:val="24"/>
          <w:szCs w:val="24"/>
        </w:rPr>
        <w:t>.</w:t>
      </w:r>
      <w:r w:rsidR="00424C2D">
        <w:rPr>
          <w:rFonts w:ascii="Times New Roman" w:hAnsi="Times New Roman" w:cs="Times New Roman"/>
          <w:color w:val="000000" w:themeColor="text1"/>
          <w:sz w:val="24"/>
          <w:szCs w:val="24"/>
        </w:rPr>
        <w:t xml:space="preserve"> In the low-severity plots, </w:t>
      </w:r>
      <w:r w:rsidR="0001065C">
        <w:rPr>
          <w:rFonts w:ascii="Times New Roman" w:hAnsi="Times New Roman" w:cs="Times New Roman"/>
          <w:color w:val="000000" w:themeColor="text1"/>
          <w:sz w:val="24"/>
          <w:szCs w:val="24"/>
        </w:rPr>
        <w:t>FRed</w:t>
      </w:r>
      <w:r w:rsidR="00424C2D">
        <w:rPr>
          <w:rFonts w:ascii="Times New Roman" w:hAnsi="Times New Roman" w:cs="Times New Roman"/>
          <w:color w:val="000000" w:themeColor="text1"/>
          <w:sz w:val="24"/>
          <w:szCs w:val="24"/>
        </w:rPr>
        <w:t xml:space="preserve"> was the lowest observed in year 1 and then increased each year as the slopes became less steep. The high-severity plots </w:t>
      </w:r>
      <w:r w:rsidR="0001065C">
        <w:rPr>
          <w:rFonts w:ascii="Times New Roman" w:hAnsi="Times New Roman" w:cs="Times New Roman"/>
          <w:color w:val="000000" w:themeColor="text1"/>
          <w:sz w:val="24"/>
          <w:szCs w:val="24"/>
        </w:rPr>
        <w:t>had an unstable</w:t>
      </w:r>
      <w:r w:rsidR="00424C2D">
        <w:rPr>
          <w:rFonts w:ascii="Times New Roman" w:hAnsi="Times New Roman" w:cs="Times New Roman"/>
          <w:color w:val="000000" w:themeColor="text1"/>
          <w:sz w:val="24"/>
          <w:szCs w:val="24"/>
        </w:rPr>
        <w:t xml:space="preserve"> pattern of </w:t>
      </w:r>
      <w:r w:rsidR="0001065C">
        <w:rPr>
          <w:rFonts w:ascii="Times New Roman" w:hAnsi="Times New Roman" w:cs="Times New Roman"/>
          <w:color w:val="000000" w:themeColor="text1"/>
          <w:sz w:val="24"/>
          <w:szCs w:val="24"/>
        </w:rPr>
        <w:t>FRed</w:t>
      </w:r>
      <w:r w:rsidR="00424C2D">
        <w:rPr>
          <w:rFonts w:ascii="Times New Roman" w:hAnsi="Times New Roman" w:cs="Times New Roman"/>
          <w:color w:val="000000" w:themeColor="text1"/>
          <w:sz w:val="24"/>
          <w:szCs w:val="24"/>
        </w:rPr>
        <w:t xml:space="preserve"> through time</w:t>
      </w:r>
      <w:r w:rsidR="0001065C">
        <w:rPr>
          <w:rFonts w:ascii="Times New Roman" w:hAnsi="Times New Roman" w:cs="Times New Roman"/>
          <w:color w:val="000000" w:themeColor="text1"/>
          <w:sz w:val="24"/>
          <w:szCs w:val="24"/>
        </w:rPr>
        <w:t>; we observed weak functional convergence in year 1, relatively high FRed in years 2 and 3, and functional convergence again in year 4.</w:t>
      </w:r>
    </w:p>
    <w:p w14:paraId="013E3119" w14:textId="187026C3" w:rsidR="00DD6EFA" w:rsidRDefault="00DD6EFA" w:rsidP="00B208A4">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iven </w:t>
      </w:r>
      <w:r w:rsidR="00B208A4">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FRed results, the relative magnitude of niche differentiation and habitat filtering changed along the severity gradient.</w:t>
      </w:r>
      <w:r w:rsidR="00D90B40">
        <w:rPr>
          <w:rFonts w:ascii="Times New Roman" w:hAnsi="Times New Roman" w:cs="Times New Roman"/>
          <w:color w:val="000000" w:themeColor="text1"/>
          <w:sz w:val="24"/>
          <w:szCs w:val="24"/>
        </w:rPr>
        <w:t xml:space="preserve"> In the unburned plots, </w:t>
      </w:r>
      <w:r w:rsidR="00B208A4">
        <w:rPr>
          <w:rFonts w:ascii="Times New Roman" w:hAnsi="Times New Roman" w:cs="Times New Roman"/>
          <w:color w:val="000000" w:themeColor="text1"/>
          <w:sz w:val="24"/>
          <w:szCs w:val="24"/>
        </w:rPr>
        <w:t xml:space="preserve">the combination of </w:t>
      </w:r>
      <w:r w:rsidR="00D90B40">
        <w:rPr>
          <w:rFonts w:ascii="Times New Roman" w:hAnsi="Times New Roman" w:cs="Times New Roman"/>
          <w:color w:val="000000" w:themeColor="text1"/>
          <w:sz w:val="24"/>
          <w:szCs w:val="24"/>
        </w:rPr>
        <w:t xml:space="preserve">low FRed </w:t>
      </w:r>
      <w:r w:rsidR="00B208A4">
        <w:rPr>
          <w:rFonts w:ascii="Times New Roman" w:hAnsi="Times New Roman" w:cs="Times New Roman"/>
          <w:color w:val="000000" w:themeColor="text1"/>
          <w:sz w:val="24"/>
          <w:szCs w:val="24"/>
        </w:rPr>
        <w:t xml:space="preserve">and relatively low measures of functional diversity (Fig. 2a) </w:t>
      </w:r>
      <w:r w:rsidR="00D90B40">
        <w:rPr>
          <w:rFonts w:ascii="Times New Roman" w:hAnsi="Times New Roman" w:cs="Times New Roman"/>
          <w:color w:val="000000" w:themeColor="text1"/>
          <w:sz w:val="24"/>
          <w:szCs w:val="24"/>
        </w:rPr>
        <w:t>indicate</w:t>
      </w:r>
      <w:r w:rsidR="00B208A4">
        <w:rPr>
          <w:rFonts w:ascii="Times New Roman" w:hAnsi="Times New Roman" w:cs="Times New Roman"/>
          <w:color w:val="000000" w:themeColor="text1"/>
          <w:sz w:val="24"/>
          <w:szCs w:val="24"/>
        </w:rPr>
        <w:t>s</w:t>
      </w:r>
      <w:r w:rsidR="00D90B40">
        <w:rPr>
          <w:rFonts w:ascii="Times New Roman" w:hAnsi="Times New Roman" w:cs="Times New Roman"/>
          <w:color w:val="000000" w:themeColor="text1"/>
          <w:sz w:val="24"/>
          <w:szCs w:val="24"/>
        </w:rPr>
        <w:t xml:space="preserve"> that </w:t>
      </w:r>
      <w:r w:rsidR="00B208A4">
        <w:rPr>
          <w:rFonts w:ascii="Times New Roman" w:hAnsi="Times New Roman" w:cs="Times New Roman"/>
          <w:color w:val="000000" w:themeColor="text1"/>
          <w:sz w:val="24"/>
          <w:szCs w:val="24"/>
        </w:rPr>
        <w:t xml:space="preserve">both habitat filtering </w:t>
      </w:r>
      <w:r w:rsidR="00B208A4">
        <w:rPr>
          <w:rFonts w:ascii="Times New Roman" w:hAnsi="Times New Roman" w:cs="Times New Roman"/>
          <w:color w:val="000000" w:themeColor="text1"/>
          <w:sz w:val="24"/>
          <w:szCs w:val="24"/>
        </w:rPr>
        <w:lastRenderedPageBreak/>
        <w:t xml:space="preserve">and </w:t>
      </w:r>
      <w:r w:rsidR="00D90B40">
        <w:rPr>
          <w:rFonts w:ascii="Times New Roman" w:hAnsi="Times New Roman" w:cs="Times New Roman"/>
          <w:color w:val="000000" w:themeColor="text1"/>
          <w:sz w:val="24"/>
          <w:szCs w:val="24"/>
        </w:rPr>
        <w:t xml:space="preserve">niche differentiation </w:t>
      </w:r>
      <w:r w:rsidR="00B208A4">
        <w:rPr>
          <w:rFonts w:ascii="Times New Roman" w:hAnsi="Times New Roman" w:cs="Times New Roman"/>
          <w:color w:val="000000" w:themeColor="text1"/>
          <w:sz w:val="24"/>
          <w:szCs w:val="24"/>
        </w:rPr>
        <w:t>were at work</w:t>
      </w:r>
      <w:r w:rsidR="00D90B40">
        <w:rPr>
          <w:rFonts w:ascii="Times New Roman" w:hAnsi="Times New Roman" w:cs="Times New Roman"/>
          <w:color w:val="000000" w:themeColor="text1"/>
          <w:sz w:val="24"/>
          <w:szCs w:val="24"/>
        </w:rPr>
        <w:t>.</w:t>
      </w:r>
      <w:r w:rsidR="00B208A4">
        <w:rPr>
          <w:rFonts w:ascii="Times New Roman" w:hAnsi="Times New Roman" w:cs="Times New Roman"/>
          <w:color w:val="000000" w:themeColor="text1"/>
          <w:sz w:val="24"/>
          <w:szCs w:val="24"/>
        </w:rPr>
        <w:t xml:space="preserve"> </w:t>
      </w:r>
      <w:r w:rsidR="00D90B40">
        <w:rPr>
          <w:rFonts w:ascii="Times New Roman" w:hAnsi="Times New Roman" w:cs="Times New Roman"/>
          <w:color w:val="000000" w:themeColor="text1"/>
          <w:sz w:val="24"/>
          <w:szCs w:val="24"/>
        </w:rPr>
        <w:t xml:space="preserve">In the low-severity plots, </w:t>
      </w:r>
      <w:r w:rsidR="00D44C35">
        <w:rPr>
          <w:rFonts w:ascii="Times New Roman" w:hAnsi="Times New Roman" w:cs="Times New Roman"/>
          <w:color w:val="000000" w:themeColor="text1"/>
          <w:sz w:val="24"/>
          <w:szCs w:val="24"/>
        </w:rPr>
        <w:t xml:space="preserve">low FRed </w:t>
      </w:r>
      <w:r w:rsidR="00B208A4">
        <w:rPr>
          <w:rFonts w:ascii="Times New Roman" w:hAnsi="Times New Roman" w:cs="Times New Roman"/>
          <w:color w:val="000000" w:themeColor="text1"/>
          <w:sz w:val="24"/>
          <w:szCs w:val="24"/>
        </w:rPr>
        <w:t xml:space="preserve">in year 1 </w:t>
      </w:r>
      <w:r w:rsidR="00D44C35">
        <w:rPr>
          <w:rFonts w:ascii="Times New Roman" w:hAnsi="Times New Roman" w:cs="Times New Roman"/>
          <w:color w:val="000000" w:themeColor="text1"/>
          <w:sz w:val="24"/>
          <w:szCs w:val="24"/>
        </w:rPr>
        <w:t>indicate</w:t>
      </w:r>
      <w:r w:rsidR="00B208A4">
        <w:rPr>
          <w:rFonts w:ascii="Times New Roman" w:hAnsi="Times New Roman" w:cs="Times New Roman"/>
          <w:color w:val="000000" w:themeColor="text1"/>
          <w:sz w:val="24"/>
          <w:szCs w:val="24"/>
        </w:rPr>
        <w:t>s</w:t>
      </w:r>
      <w:r w:rsidR="00D44C35">
        <w:rPr>
          <w:rFonts w:ascii="Times New Roman" w:hAnsi="Times New Roman" w:cs="Times New Roman"/>
          <w:color w:val="000000" w:themeColor="text1"/>
          <w:sz w:val="24"/>
          <w:szCs w:val="24"/>
        </w:rPr>
        <w:t xml:space="preserve"> that </w:t>
      </w:r>
      <w:r w:rsidR="00D90B40">
        <w:rPr>
          <w:rFonts w:ascii="Times New Roman" w:hAnsi="Times New Roman" w:cs="Times New Roman"/>
          <w:color w:val="000000" w:themeColor="text1"/>
          <w:sz w:val="24"/>
          <w:szCs w:val="24"/>
        </w:rPr>
        <w:t>niche</w:t>
      </w:r>
      <w:r w:rsidR="00D44C35">
        <w:rPr>
          <w:rFonts w:ascii="Times New Roman" w:hAnsi="Times New Roman" w:cs="Times New Roman"/>
          <w:color w:val="000000" w:themeColor="text1"/>
          <w:sz w:val="24"/>
          <w:szCs w:val="24"/>
        </w:rPr>
        <w:t xml:space="preserve"> </w:t>
      </w:r>
      <w:r w:rsidR="00D90B40">
        <w:rPr>
          <w:rFonts w:ascii="Times New Roman" w:hAnsi="Times New Roman" w:cs="Times New Roman"/>
          <w:color w:val="000000" w:themeColor="text1"/>
          <w:sz w:val="24"/>
          <w:szCs w:val="24"/>
        </w:rPr>
        <w:t>differentiation dominate</w:t>
      </w:r>
      <w:r w:rsidR="00B208A4">
        <w:rPr>
          <w:rFonts w:ascii="Times New Roman" w:hAnsi="Times New Roman" w:cs="Times New Roman"/>
          <w:color w:val="000000" w:themeColor="text1"/>
          <w:sz w:val="24"/>
          <w:szCs w:val="24"/>
        </w:rPr>
        <w:t>d</w:t>
      </w:r>
      <w:r w:rsidR="00D90B40">
        <w:rPr>
          <w:rFonts w:ascii="Times New Roman" w:hAnsi="Times New Roman" w:cs="Times New Roman"/>
          <w:color w:val="000000" w:themeColor="text1"/>
          <w:sz w:val="24"/>
          <w:szCs w:val="24"/>
        </w:rPr>
        <w:t xml:space="preserve"> early after disturbance</w:t>
      </w:r>
      <w:r w:rsidR="00B208A4">
        <w:rPr>
          <w:rFonts w:ascii="Times New Roman" w:hAnsi="Times New Roman" w:cs="Times New Roman"/>
          <w:color w:val="000000" w:themeColor="text1"/>
          <w:sz w:val="24"/>
          <w:szCs w:val="24"/>
        </w:rPr>
        <w:t xml:space="preserve"> but gave way to </w:t>
      </w:r>
      <w:r w:rsidR="00D44C35">
        <w:rPr>
          <w:rFonts w:ascii="Times New Roman" w:hAnsi="Times New Roman" w:cs="Times New Roman"/>
          <w:color w:val="000000" w:themeColor="text1"/>
          <w:sz w:val="24"/>
          <w:szCs w:val="24"/>
        </w:rPr>
        <w:t xml:space="preserve">habitat filtering </w:t>
      </w:r>
      <w:r w:rsidR="00B208A4">
        <w:rPr>
          <w:rFonts w:ascii="Times New Roman" w:hAnsi="Times New Roman" w:cs="Times New Roman"/>
          <w:color w:val="000000" w:themeColor="text1"/>
          <w:sz w:val="24"/>
          <w:szCs w:val="24"/>
        </w:rPr>
        <w:t>as FRed increased in time</w:t>
      </w:r>
      <w:r w:rsidR="00D44C35">
        <w:rPr>
          <w:rFonts w:ascii="Times New Roman" w:hAnsi="Times New Roman" w:cs="Times New Roman"/>
          <w:color w:val="000000" w:themeColor="text1"/>
          <w:sz w:val="24"/>
          <w:szCs w:val="24"/>
        </w:rPr>
        <w:t xml:space="preserve">. In the high-severity plots, high FRed and functional convergence indicate that within-plot habitat filtering was most dominant. </w:t>
      </w:r>
      <w:r w:rsidR="00B208A4">
        <w:rPr>
          <w:rFonts w:ascii="Times New Roman" w:hAnsi="Times New Roman" w:cs="Times New Roman"/>
          <w:color w:val="000000" w:themeColor="text1"/>
          <w:sz w:val="24"/>
          <w:szCs w:val="24"/>
        </w:rPr>
        <w:t xml:space="preserve">Considering these results together with the functional </w:t>
      </w:r>
      <w:r w:rsidR="00B208A4" w:rsidRPr="00191B14">
        <w:rPr>
          <w:rFonts w:ascii="Times New Roman" w:hAnsi="Times New Roman" w:cs="Times New Roman"/>
          <w:color w:val="000000" w:themeColor="text1"/>
          <w:sz w:val="24"/>
          <w:szCs w:val="24"/>
        </w:rPr>
        <w:t>β-deviations</w:t>
      </w:r>
      <w:r w:rsidR="00B208A4">
        <w:rPr>
          <w:rFonts w:ascii="Times New Roman" w:hAnsi="Times New Roman" w:cs="Times New Roman"/>
          <w:color w:val="000000" w:themeColor="text1"/>
          <w:sz w:val="24"/>
          <w:szCs w:val="24"/>
        </w:rPr>
        <w:t xml:space="preserve">, we begin to understand the spatial scales at which these mechanisms are working. Where functional </w:t>
      </w:r>
      <w:r w:rsidR="00B208A4" w:rsidRPr="00191B14">
        <w:rPr>
          <w:rFonts w:ascii="Times New Roman" w:hAnsi="Times New Roman" w:cs="Times New Roman"/>
          <w:color w:val="000000" w:themeColor="text1"/>
          <w:sz w:val="24"/>
          <w:szCs w:val="24"/>
        </w:rPr>
        <w:t>β-deviations</w:t>
      </w:r>
      <w:r w:rsidR="00B208A4">
        <w:rPr>
          <w:rFonts w:ascii="Times New Roman" w:hAnsi="Times New Roman" w:cs="Times New Roman"/>
          <w:color w:val="000000" w:themeColor="text1"/>
          <w:sz w:val="24"/>
          <w:szCs w:val="24"/>
        </w:rPr>
        <w:t xml:space="preserve"> are positive for the low- and high-severity plots, habitat filtering effects vary between plots. Where functional </w:t>
      </w:r>
      <w:r w:rsidR="00B208A4" w:rsidRPr="00191B14">
        <w:rPr>
          <w:rFonts w:ascii="Times New Roman" w:hAnsi="Times New Roman" w:cs="Times New Roman"/>
          <w:color w:val="000000" w:themeColor="text1"/>
          <w:sz w:val="24"/>
          <w:szCs w:val="24"/>
        </w:rPr>
        <w:t>β-deviations</w:t>
      </w:r>
      <w:r w:rsidR="00B208A4">
        <w:rPr>
          <w:rFonts w:ascii="Times New Roman" w:hAnsi="Times New Roman" w:cs="Times New Roman"/>
          <w:color w:val="000000" w:themeColor="text1"/>
          <w:sz w:val="24"/>
          <w:szCs w:val="24"/>
        </w:rPr>
        <w:t xml:space="preserve"> are random or near-random, </w:t>
      </w:r>
    </w:p>
    <w:p w14:paraId="251F32E3" w14:textId="4DA05C2A" w:rsidR="008D4E02" w:rsidRPr="00191B14" w:rsidRDefault="002903E2"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mmunity outcomes</w:t>
      </w:r>
    </w:p>
    <w:p w14:paraId="786EB6CA" w14:textId="4EE4430D" w:rsidR="00FF1E47" w:rsidRPr="005F7B0E" w:rsidRDefault="00FF1E47" w:rsidP="005F7B0E">
      <w:pPr>
        <w:spacing w:line="480" w:lineRule="auto"/>
        <w:rPr>
          <w:rFonts w:ascii="Times New Roman" w:hAnsi="Times New Roman" w:cs="Times New Roman"/>
          <w:color w:val="000000" w:themeColor="text1"/>
          <w:sz w:val="24"/>
          <w:szCs w:val="24"/>
        </w:rPr>
      </w:pPr>
      <w:r w:rsidRPr="005F7B0E">
        <w:rPr>
          <w:rFonts w:ascii="Times New Roman" w:hAnsi="Times New Roman" w:cs="Times New Roman"/>
          <w:color w:val="000000" w:themeColor="text1"/>
          <w:sz w:val="24"/>
          <w:szCs w:val="24"/>
        </w:rPr>
        <w:t>REFERENCES</w:t>
      </w:r>
    </w:p>
    <w:p w14:paraId="0ED66DBE" w14:textId="77777777" w:rsidR="00B35843" w:rsidRDefault="00FF1E47" w:rsidP="00B35843">
      <w:pPr>
        <w:pStyle w:val="Bibliography"/>
      </w:pPr>
      <w:r w:rsidRPr="005F7B0E">
        <w:rPr>
          <w:sz w:val="24"/>
          <w:szCs w:val="24"/>
        </w:rPr>
        <w:fldChar w:fldCharType="begin"/>
      </w:r>
      <w:r w:rsidR="000A22CB">
        <w:rPr>
          <w:sz w:val="24"/>
          <w:szCs w:val="24"/>
        </w:rPr>
        <w:instrText xml:space="preserve"> ADDIN ZOTERO_BIBL {"uncited":[],"omitted":[],"custom":[]} CSL_BIBLIOGRAPHY </w:instrText>
      </w:r>
      <w:r w:rsidRPr="005F7B0E">
        <w:rPr>
          <w:sz w:val="24"/>
          <w:szCs w:val="24"/>
        </w:rPr>
        <w:fldChar w:fldCharType="separate"/>
      </w:r>
      <w:r w:rsidR="00B35843">
        <w:t xml:space="preserve">Akaike, </w:t>
      </w:r>
      <w:proofErr w:type="spellStart"/>
      <w:r w:rsidR="00B35843">
        <w:t>Hirotugu</w:t>
      </w:r>
      <w:proofErr w:type="spellEnd"/>
      <w:r w:rsidR="00B35843">
        <w:t xml:space="preserve">. 1987. “Factor Analysis and AIC.” </w:t>
      </w:r>
      <w:r w:rsidR="00B35843">
        <w:rPr>
          <w:i/>
          <w:iCs/>
        </w:rPr>
        <w:t>Psychometrika</w:t>
      </w:r>
      <w:r w:rsidR="00B35843">
        <w:t xml:space="preserve"> 52 (3): 317–32. https://doi.org/10.1007/BF02294359.</w:t>
      </w:r>
    </w:p>
    <w:p w14:paraId="533CBD1B" w14:textId="77777777" w:rsidR="00B35843" w:rsidRDefault="00B35843" w:rsidP="00B35843">
      <w:pPr>
        <w:pStyle w:val="Bibliography"/>
      </w:pPr>
      <w:r>
        <w:t xml:space="preserve">Altman, Jan, Pavel Fibich, Volodymyr </w:t>
      </w:r>
      <w:proofErr w:type="spellStart"/>
      <w:r>
        <w:t>Trotsiuk</w:t>
      </w:r>
      <w:proofErr w:type="spellEnd"/>
      <w:r>
        <w:t xml:space="preserve">, and Nela </w:t>
      </w:r>
      <w:proofErr w:type="spellStart"/>
      <w:r>
        <w:t>Altmanova</w:t>
      </w:r>
      <w:proofErr w:type="spellEnd"/>
      <w:r>
        <w:t xml:space="preserve">. 2024. “Global Pattern of Forest Disturbances and Its Shift under Climate Change.” </w:t>
      </w:r>
      <w:r>
        <w:rPr>
          <w:i/>
          <w:iCs/>
        </w:rPr>
        <w:t>Science of The Total Environment</w:t>
      </w:r>
      <w:r>
        <w:t xml:space="preserve"> 915 (March):170117. https://doi.org/10.1016/j.scitotenv.2024.170117.</w:t>
      </w:r>
    </w:p>
    <w:p w14:paraId="5C2F9FA8" w14:textId="77777777" w:rsidR="00B35843" w:rsidRDefault="00B35843" w:rsidP="00B35843">
      <w:pPr>
        <w:pStyle w:val="Bibliography"/>
      </w:pPr>
      <w:r>
        <w:t xml:space="preserve">Anderson, Marti J. 2001. “A New Method for Non-Parametric Multivariate Analysis of Variance.” </w:t>
      </w:r>
      <w:r>
        <w:rPr>
          <w:i/>
          <w:iCs/>
        </w:rPr>
        <w:t>Austral Ecology</w:t>
      </w:r>
      <w:r>
        <w:t xml:space="preserve"> 26 (1): 32–46. https://doi.org/10.1111/j.1442-9993.2001.01070.pp.x.</w:t>
      </w:r>
    </w:p>
    <w:p w14:paraId="2A0CCA9F" w14:textId="77777777" w:rsidR="00B35843" w:rsidRDefault="00B35843" w:rsidP="00B35843">
      <w:pPr>
        <w:pStyle w:val="Bibliography"/>
      </w:pPr>
      <w:r>
        <w:t xml:space="preserve">———. 2017. “Permutational Multivariate Analysis of Variance (PERMANOVA).” In </w:t>
      </w:r>
      <w:r>
        <w:rPr>
          <w:i/>
          <w:iCs/>
        </w:rPr>
        <w:t xml:space="preserve">Wiley </w:t>
      </w:r>
      <w:proofErr w:type="spellStart"/>
      <w:r>
        <w:rPr>
          <w:i/>
          <w:iCs/>
        </w:rPr>
        <w:t>StatsRef</w:t>
      </w:r>
      <w:proofErr w:type="spellEnd"/>
      <w:r>
        <w:rPr>
          <w:i/>
          <w:iCs/>
        </w:rPr>
        <w:t>: Statistics Reference Online</w:t>
      </w:r>
      <w:r>
        <w:t>, 1–15. John Wiley &amp; Sons, Ltd. https://doi.org/10.1002/9781118445112.stat07841.</w:t>
      </w:r>
    </w:p>
    <w:p w14:paraId="47C60064" w14:textId="77777777" w:rsidR="00B35843" w:rsidRDefault="00B35843" w:rsidP="00B35843">
      <w:pPr>
        <w:pStyle w:val="Bibliography"/>
      </w:pPr>
      <w:r>
        <w:t xml:space="preserve">Anderson, Marti J., Thomas O. Crist, Jonathan M. Chase, Mark </w:t>
      </w:r>
      <w:proofErr w:type="spellStart"/>
      <w:r>
        <w:t>Vellend</w:t>
      </w:r>
      <w:proofErr w:type="spellEnd"/>
      <w:r>
        <w:t xml:space="preserve">, Brian D. Inouye, Amy L. Freestone, Nathan J. Sanders, et al. 2011. “Navigating the Multiple Meanings of β Diversity: A Roadmap for the Practicing Ecologist.” </w:t>
      </w:r>
      <w:r>
        <w:rPr>
          <w:i/>
          <w:iCs/>
        </w:rPr>
        <w:t>Ecology Letters</w:t>
      </w:r>
      <w:r>
        <w:t xml:space="preserve"> 14 (1): 19–28. https://doi.org/10.1111/j.1461-0248.2010.01552.x.</w:t>
      </w:r>
    </w:p>
    <w:p w14:paraId="1209D2E0" w14:textId="77777777" w:rsidR="00B35843" w:rsidRDefault="00B35843" w:rsidP="00B35843">
      <w:pPr>
        <w:pStyle w:val="Bibliography"/>
      </w:pPr>
      <w:r>
        <w:t xml:space="preserve">Anderson, Marti J., Kari E. Ellingsen, and Brian H. McArdle. 2006. “Multivariate Dispersion as a Measure of Beta Diversity.” </w:t>
      </w:r>
      <w:r>
        <w:rPr>
          <w:i/>
          <w:iCs/>
        </w:rPr>
        <w:t>Ecology Letters</w:t>
      </w:r>
      <w:r>
        <w:t xml:space="preserve"> 9 (6): 683–93. https://doi.org/10.1111/j.1461-0248.2006.00926.x.</w:t>
      </w:r>
    </w:p>
    <w:p w14:paraId="1DEB86FC" w14:textId="77777777" w:rsidR="00B35843" w:rsidRDefault="00B35843" w:rsidP="00B35843">
      <w:pPr>
        <w:pStyle w:val="Bibliography"/>
      </w:pPr>
      <w:r>
        <w:t xml:space="preserve">Armitage, David W. 2016. “Time-Variant Species Pools Shape Competitive Dynamics and Biodiversity–Ecosystem Function Relationships.” </w:t>
      </w:r>
      <w:r>
        <w:rPr>
          <w:i/>
          <w:iCs/>
        </w:rPr>
        <w:t>Proceedings of the Royal Society B: Biological Sciences</w:t>
      </w:r>
      <w:r>
        <w:t xml:space="preserve"> 283 (1838): 20161437. https://doi.org/10.1098/rspb.2016.1437.</w:t>
      </w:r>
    </w:p>
    <w:p w14:paraId="6FA64072" w14:textId="77777777" w:rsidR="00B35843" w:rsidRDefault="00B35843" w:rsidP="00B35843">
      <w:pPr>
        <w:pStyle w:val="Bibliography"/>
      </w:pPr>
      <w:r>
        <w:t xml:space="preserve">Baker, Nathan Jay, Francesca </w:t>
      </w:r>
      <w:proofErr w:type="spellStart"/>
      <w:r>
        <w:t>Pilotto</w:t>
      </w:r>
      <w:proofErr w:type="spellEnd"/>
      <w:r>
        <w:t xml:space="preserve">, Phillip Joschka </w:t>
      </w:r>
      <w:proofErr w:type="spellStart"/>
      <w:r>
        <w:t>Haubrock</w:t>
      </w:r>
      <w:proofErr w:type="spellEnd"/>
      <w:r>
        <w:t xml:space="preserve">, Burkhard </w:t>
      </w:r>
      <w:proofErr w:type="spellStart"/>
      <w:r>
        <w:t>Beudert</w:t>
      </w:r>
      <w:proofErr w:type="spellEnd"/>
      <w:r>
        <w:t xml:space="preserve">, and Peter Haase. 2021. “Multidecadal Changes in Functional Diversity Lag behind the Recovery of Taxonomic Diversity.” </w:t>
      </w:r>
      <w:r>
        <w:rPr>
          <w:i/>
          <w:iCs/>
        </w:rPr>
        <w:t>Ecology and Evolution</w:t>
      </w:r>
      <w:r>
        <w:t xml:space="preserve"> 11 (23): 17471–84. https://doi.org/10.1002/ece3.8381.</w:t>
      </w:r>
    </w:p>
    <w:p w14:paraId="58033984" w14:textId="77777777" w:rsidR="00B35843" w:rsidRDefault="00B35843" w:rsidP="00B35843">
      <w:pPr>
        <w:pStyle w:val="Bibliography"/>
      </w:pPr>
      <w:r>
        <w:lastRenderedPageBreak/>
        <w:t xml:space="preserve">Bello, Francesco de, Carlos P. Carmona, André T. C. Dias, Lars </w:t>
      </w:r>
      <w:proofErr w:type="spellStart"/>
      <w:r>
        <w:t>Götzenberger</w:t>
      </w:r>
      <w:proofErr w:type="spellEnd"/>
      <w:r>
        <w:t xml:space="preserve">, Marco Moretti, and Matty P. Berg. 2021. </w:t>
      </w:r>
      <w:r>
        <w:rPr>
          <w:i/>
          <w:iCs/>
        </w:rPr>
        <w:t>Handbook of Trait-Based Ecology: From Theory to R Tools</w:t>
      </w:r>
      <w:r>
        <w:t>. Cambridge: Cambridge University Press. https://doi.org/10.1017/9781108628426.</w:t>
      </w:r>
    </w:p>
    <w:p w14:paraId="0EC27092" w14:textId="77777777" w:rsidR="00B35843" w:rsidRDefault="00B35843" w:rsidP="00B35843">
      <w:pPr>
        <w:pStyle w:val="Bibliography"/>
      </w:pPr>
      <w:r>
        <w:t xml:space="preserve">Biswas, Shekhar R., and Azim U. Mallik. 2011. “Species Diversity and Functional Diversity Relationship Varies with Disturbance Intensity.” </w:t>
      </w:r>
      <w:r>
        <w:rPr>
          <w:i/>
          <w:iCs/>
        </w:rPr>
        <w:t>Ecosphere</w:t>
      </w:r>
      <w:r>
        <w:t xml:space="preserve"> 2 (4): art52. https://doi.org/10.1890/ES10-00206.1.</w:t>
      </w:r>
    </w:p>
    <w:p w14:paraId="54654EEE" w14:textId="77777777" w:rsidR="00B35843" w:rsidRDefault="00B35843" w:rsidP="00B35843">
      <w:pPr>
        <w:pStyle w:val="Bibliography"/>
      </w:pPr>
      <w:r>
        <w:t xml:space="preserve">Burt, Jennifer W., and Jeffrey J. Clary. 2016. “Initial Disturbance Intensity Affects Recovery Rates and Successional Divergence on Abandoned Ski Slopes.” </w:t>
      </w:r>
      <w:r>
        <w:rPr>
          <w:i/>
          <w:iCs/>
        </w:rPr>
        <w:t>Journal of Applied Ecology</w:t>
      </w:r>
      <w:r>
        <w:t xml:space="preserve"> 53 (2): 607–15. https://doi.org/10.1111/1365-2664.12584.</w:t>
      </w:r>
    </w:p>
    <w:p w14:paraId="4D91DBA6" w14:textId="77777777" w:rsidR="00B35843" w:rsidRDefault="00B35843" w:rsidP="00B35843">
      <w:pPr>
        <w:pStyle w:val="Bibliography"/>
      </w:pPr>
      <w:r>
        <w:t xml:space="preserve">Catano, Christopher P., Timothy L. Dickson, and Jonathan A. Myers. 2017. “Dispersal and Neutral Sampling Mediate Contingent Effects of Disturbance on Plant Beta-Diversity: A Meta-Analysis.” </w:t>
      </w:r>
      <w:r>
        <w:rPr>
          <w:i/>
          <w:iCs/>
        </w:rPr>
        <w:t>Ecology Letters</w:t>
      </w:r>
      <w:r>
        <w:t xml:space="preserve"> 20 (3): 347–56. https://doi.org/10.1111/ele.12733.</w:t>
      </w:r>
    </w:p>
    <w:p w14:paraId="6FA44B50" w14:textId="77777777" w:rsidR="00B35843" w:rsidRDefault="00B35843" w:rsidP="00B35843">
      <w:pPr>
        <w:pStyle w:val="Bibliography"/>
      </w:pPr>
      <w:r>
        <w:t xml:space="preserve">Chambers, Marin E., Paula J. Fornwalt, Sparkle L. Malone, and Mike A. Battaglia. 2016. “Patterns of Conifer Regeneration Following High Severity Wildfire in Ponderosa Pine – Dominated Forests of the Colorado Front Range.” </w:t>
      </w:r>
      <w:r>
        <w:rPr>
          <w:i/>
          <w:iCs/>
        </w:rPr>
        <w:t>Forest Ecology and Management</w:t>
      </w:r>
      <w:r>
        <w:t xml:space="preserve"> 378 (October):57–67. https://doi.org/10.1016/j.foreco.2016.07.001.</w:t>
      </w:r>
    </w:p>
    <w:p w14:paraId="0CEA3E5E" w14:textId="77777777" w:rsidR="00B35843" w:rsidRDefault="00B35843" w:rsidP="00B35843">
      <w:pPr>
        <w:pStyle w:val="Bibliography"/>
      </w:pPr>
      <w:r>
        <w:t xml:space="preserve">Chase, Jonathan M. 2007. “Drought Mediates the Importance of Stochastic Community Assembly.” </w:t>
      </w:r>
      <w:r>
        <w:rPr>
          <w:i/>
          <w:iCs/>
        </w:rPr>
        <w:t>Proceedings of the National Academy of Sciences</w:t>
      </w:r>
      <w:r>
        <w:t xml:space="preserve"> 104 (44): 17430–34. https://doi.org/10.1073/pnas.0704350104.</w:t>
      </w:r>
    </w:p>
    <w:p w14:paraId="11674AD5" w14:textId="77777777" w:rsidR="00B35843" w:rsidRDefault="00B35843" w:rsidP="00B35843">
      <w:pPr>
        <w:pStyle w:val="Bibliography"/>
      </w:pPr>
      <w:r>
        <w:t xml:space="preserve">Coop, Jonathan D. 2023. “Postfire Futures in Southwestern Forests: Climate and Landscape Influences on Trajectories of Recovery and Conversion.” </w:t>
      </w:r>
      <w:r>
        <w:rPr>
          <w:i/>
          <w:iCs/>
        </w:rPr>
        <w:t>Ecological Applications</w:t>
      </w:r>
      <w:r>
        <w:t xml:space="preserve"> 33 (1): e2725. https://doi.org/10.1002/eap.2725.</w:t>
      </w:r>
    </w:p>
    <w:p w14:paraId="42AE8713" w14:textId="77777777" w:rsidR="00B35843" w:rsidRDefault="00B35843" w:rsidP="00B35843">
      <w:pPr>
        <w:pStyle w:val="Bibliography"/>
      </w:pPr>
      <w:r>
        <w:t xml:space="preserve">Coop, Jonathan D., Sean A. Parks, Sarah R. McClernan, and Lisa M. Holsinger. 2016. “Influences of Prior Wildfires on Vegetation Response to Subsequent Fire in a Reburned Southwestern Landscape.” </w:t>
      </w:r>
      <w:r>
        <w:rPr>
          <w:i/>
          <w:iCs/>
        </w:rPr>
        <w:t>Ecological Applications</w:t>
      </w:r>
      <w:r>
        <w:t xml:space="preserve"> 26 (2): 346–54. https://doi.org/10.1890/15-0775.</w:t>
      </w:r>
    </w:p>
    <w:p w14:paraId="3C80B87F" w14:textId="77777777" w:rsidR="00B35843" w:rsidRDefault="00B35843" w:rsidP="00B35843">
      <w:pPr>
        <w:pStyle w:val="Bibliography"/>
      </w:pPr>
      <w:r>
        <w:t>Coop, Jonathan D, Sean A Parks, Camille S Stevens-</w:t>
      </w:r>
      <w:proofErr w:type="spellStart"/>
      <w:r>
        <w:t>Rumann</w:t>
      </w:r>
      <w:proofErr w:type="spellEnd"/>
      <w:r>
        <w:t xml:space="preserve">, Shelley D </w:t>
      </w:r>
      <w:proofErr w:type="spellStart"/>
      <w:r>
        <w:t>Crausbay</w:t>
      </w:r>
      <w:proofErr w:type="spellEnd"/>
      <w:r>
        <w:t xml:space="preserve">, Philip E Higuera, Matthew D Hurteau, Alan Tepley, et al. 2020. “Wildfire-Driven Forest Conversion in Western North American Landscapes.” </w:t>
      </w:r>
      <w:proofErr w:type="spellStart"/>
      <w:r>
        <w:rPr>
          <w:i/>
          <w:iCs/>
        </w:rPr>
        <w:t>BioScience</w:t>
      </w:r>
      <w:proofErr w:type="spellEnd"/>
      <w:r>
        <w:t xml:space="preserve"> 70 (8): 659–73. https://doi.org/10.1093/biosci/biaa061.</w:t>
      </w:r>
    </w:p>
    <w:p w14:paraId="3132BCC0" w14:textId="77777777" w:rsidR="00B35843" w:rsidRDefault="00B35843" w:rsidP="00B35843">
      <w:pPr>
        <w:pStyle w:val="Bibliography"/>
      </w:pPr>
      <w:r>
        <w:t xml:space="preserve">Cornelissen, J. H.C., S. </w:t>
      </w:r>
      <w:proofErr w:type="spellStart"/>
      <w:r>
        <w:t>Lavorel</w:t>
      </w:r>
      <w:proofErr w:type="spellEnd"/>
      <w:r>
        <w:t xml:space="preserve">, E. Garnier, S. Díaz, N. Buchmann, D. E. Gurvich, P. B. Reich, et al. 2003. “A Handbook of Protocols for </w:t>
      </w:r>
      <w:proofErr w:type="spellStart"/>
      <w:r>
        <w:t>Standardised</w:t>
      </w:r>
      <w:proofErr w:type="spellEnd"/>
      <w:r>
        <w:t xml:space="preserve"> and Easy Measurement of Plant Functional Traits Worldwide.” </w:t>
      </w:r>
      <w:r>
        <w:rPr>
          <w:i/>
          <w:iCs/>
        </w:rPr>
        <w:t>Australian Journal of Botany</w:t>
      </w:r>
      <w:r>
        <w:t xml:space="preserve"> 51 (4): 335–80. https://doi.org/10.1071/BT02124.</w:t>
      </w:r>
    </w:p>
    <w:p w14:paraId="027FD8B6" w14:textId="77777777" w:rsidR="00B35843" w:rsidRDefault="00B35843" w:rsidP="00B35843">
      <w:pPr>
        <w:pStyle w:val="Bibliography"/>
      </w:pPr>
      <w:r>
        <w:t xml:space="preserve">Davis, Kimberley T., Solomon Z. Dobrowski, Philip E. Higuera, Zachary A. Holden, Thomas T. Veblen, Monica T. Rother, Sean A. Parks, Anna Sala, and Marco P. Maneta. 2019. “Wildfires and Climate Change Push Low-Elevation Forests across a Critical Climate Threshold for Tree Regeneration.” </w:t>
      </w:r>
      <w:r>
        <w:rPr>
          <w:i/>
          <w:iCs/>
        </w:rPr>
        <w:t>Proceedings of the National Academy of Sciences</w:t>
      </w:r>
      <w:r>
        <w:t xml:space="preserve"> 116 (13): 6193–98. https://doi.org/10.1073/pnas.1815107116.</w:t>
      </w:r>
    </w:p>
    <w:p w14:paraId="7DA9721D" w14:textId="77777777" w:rsidR="00B35843" w:rsidRDefault="00B35843" w:rsidP="00B35843">
      <w:pPr>
        <w:pStyle w:val="Bibliography"/>
      </w:pPr>
      <w:r>
        <w:t xml:space="preserve">De Bello, Francesco, Sébastien Lavergne, Christine N. Meynard, Jan </w:t>
      </w:r>
      <w:proofErr w:type="spellStart"/>
      <w:r>
        <w:t>Lepš</w:t>
      </w:r>
      <w:proofErr w:type="spellEnd"/>
      <w:r>
        <w:t xml:space="preserve">, and Wilfried </w:t>
      </w:r>
      <w:proofErr w:type="spellStart"/>
      <w:r>
        <w:t>Thuiller</w:t>
      </w:r>
      <w:proofErr w:type="spellEnd"/>
      <w:r>
        <w:t xml:space="preserve">. 2010. “The Partitioning of Diversity: Showing Theseus a Way out of the Labyrinth.” </w:t>
      </w:r>
      <w:r>
        <w:rPr>
          <w:i/>
          <w:iCs/>
        </w:rPr>
        <w:t>Journal of Vegetation Science</w:t>
      </w:r>
      <w:r>
        <w:t xml:space="preserve"> 21 (5): 992–1000. https://doi.org/10.1111/j.1654-1103.2010.01195.x.</w:t>
      </w:r>
    </w:p>
    <w:p w14:paraId="688BC4FC" w14:textId="77777777" w:rsidR="00B35843" w:rsidRDefault="00B35843" w:rsidP="00B35843">
      <w:pPr>
        <w:pStyle w:val="Bibliography"/>
      </w:pPr>
      <w:r>
        <w:t xml:space="preserve">Etienne </w:t>
      </w:r>
      <w:proofErr w:type="spellStart"/>
      <w:r>
        <w:t>Laliberté</w:t>
      </w:r>
      <w:proofErr w:type="spellEnd"/>
      <w:r>
        <w:t>, Pierre Legendre, Bill Shipley. 2014. “FD: Measuring Functional Diversity from   Multiple Traits, and Other Tools for Functional Ecology. R Package Version 1.0-12.1.” https://doi.org/10.32614/CRAN.package.FD.</w:t>
      </w:r>
    </w:p>
    <w:p w14:paraId="5510F174" w14:textId="77777777" w:rsidR="00B35843" w:rsidRDefault="00B35843" w:rsidP="00B35843">
      <w:pPr>
        <w:pStyle w:val="Bibliography"/>
      </w:pPr>
      <w:r>
        <w:t xml:space="preserve">Falk, Donald A, Philip J van </w:t>
      </w:r>
      <w:proofErr w:type="spellStart"/>
      <w:r>
        <w:t>Mantgem</w:t>
      </w:r>
      <w:proofErr w:type="spellEnd"/>
      <w:r>
        <w:t xml:space="preserve">, Jon E Keeley, Rachel M Gregg, Christopher H Guiterman, Alan J Tepley, Derek JN Young, and Laura A Marshall. 2022. “Mechanisms of Forest Resilience.” </w:t>
      </w:r>
      <w:r>
        <w:rPr>
          <w:i/>
          <w:iCs/>
        </w:rPr>
        <w:t>Forest Ecology and Management</w:t>
      </w:r>
      <w:r>
        <w:t xml:space="preserve"> 512 (May):120129. https://doi.org/10.1016/j.foreco.2022.120129.</w:t>
      </w:r>
    </w:p>
    <w:p w14:paraId="060BDD4A" w14:textId="77777777" w:rsidR="00B35843" w:rsidRDefault="00B35843" w:rsidP="00B35843">
      <w:pPr>
        <w:pStyle w:val="Bibliography"/>
      </w:pPr>
      <w:r>
        <w:lastRenderedPageBreak/>
        <w:t xml:space="preserve">Garnier, E., B. Shipley, C. </w:t>
      </w:r>
      <w:proofErr w:type="spellStart"/>
      <w:r>
        <w:t>Roumet</w:t>
      </w:r>
      <w:proofErr w:type="spellEnd"/>
      <w:r>
        <w:t xml:space="preserve">, and G. Laurent. 2001. “A Standardized Protocol for the Determination of Specific Leaf Area and Leaf Dry Matter Content.” </w:t>
      </w:r>
      <w:r>
        <w:rPr>
          <w:i/>
          <w:iCs/>
        </w:rPr>
        <w:t>Functional Ecology</w:t>
      </w:r>
      <w:r>
        <w:t xml:space="preserve"> 15 (5): 688–95. https://doi.org/10.1046/j.0269-8463.2001.00563.x.</w:t>
      </w:r>
    </w:p>
    <w:p w14:paraId="103513D0" w14:textId="77777777" w:rsidR="00B35843" w:rsidRDefault="00B35843" w:rsidP="00B35843">
      <w:pPr>
        <w:pStyle w:val="Bibliography"/>
      </w:pPr>
      <w:r>
        <w:t xml:space="preserve">Godsoe, William, Peter J. Bellingham, and Elena </w:t>
      </w:r>
      <w:proofErr w:type="spellStart"/>
      <w:r>
        <w:t>Moltchanova</w:t>
      </w:r>
      <w:proofErr w:type="spellEnd"/>
      <w:r>
        <w:t xml:space="preserve">. 2022. “Disentangling Niche Theory and Beta Diversity Change.” </w:t>
      </w:r>
      <w:r>
        <w:rPr>
          <w:i/>
          <w:iCs/>
        </w:rPr>
        <w:t>The American Naturalist</w:t>
      </w:r>
      <w:r>
        <w:t xml:space="preserve"> 199 (4): 510–22. https://doi.org/10.1086/718592.</w:t>
      </w:r>
    </w:p>
    <w:p w14:paraId="5F45C151" w14:textId="77777777" w:rsidR="00B35843" w:rsidRDefault="00B35843" w:rsidP="00B35843">
      <w:pPr>
        <w:pStyle w:val="Bibliography"/>
      </w:pPr>
      <w:r>
        <w:t xml:space="preserve">Grman, Emily, Chad R. Zirbel, Tyler Bassett, and Lars A. Brudvig. 2018. “Ecosystem Multifunctionality Increases with Beta Diversity in Restored Prairies.” </w:t>
      </w:r>
      <w:proofErr w:type="spellStart"/>
      <w:r>
        <w:rPr>
          <w:i/>
          <w:iCs/>
        </w:rPr>
        <w:t>Oecologia</w:t>
      </w:r>
      <w:proofErr w:type="spellEnd"/>
      <w:r>
        <w:t xml:space="preserve"> 188 (3): 837–48. https://doi.org/10.1007/s00442-018-4248-6.</w:t>
      </w:r>
    </w:p>
    <w:p w14:paraId="12162775" w14:textId="77777777" w:rsidR="00B35843" w:rsidRDefault="00B35843" w:rsidP="00B35843">
      <w:pPr>
        <w:pStyle w:val="Bibliography"/>
      </w:pPr>
      <w:r>
        <w:t xml:space="preserve">Gross, Nicolas, Yoann Le </w:t>
      </w:r>
      <w:proofErr w:type="spellStart"/>
      <w:r>
        <w:t>Bagousse-Pinguet</w:t>
      </w:r>
      <w:proofErr w:type="spellEnd"/>
      <w:r>
        <w:t xml:space="preserve">, Pierre Liancourt, Miguel Berdugo, Nicholas J. Gotelli, and Fernando T. Maestre. 2017. “Functional Trait Diversity Maximizes Ecosystem Multifunctionality.” </w:t>
      </w:r>
      <w:r>
        <w:rPr>
          <w:i/>
          <w:iCs/>
        </w:rPr>
        <w:t>Nature Ecology &amp; Evolution</w:t>
      </w:r>
      <w:r>
        <w:t xml:space="preserve"> 1 (5): 0132. https://doi.org/10.1038/s41559-017-0132.</w:t>
      </w:r>
    </w:p>
    <w:p w14:paraId="76F45D9C" w14:textId="77777777" w:rsidR="00B35843" w:rsidRDefault="00B35843" w:rsidP="00B35843">
      <w:pPr>
        <w:pStyle w:val="Bibliography"/>
      </w:pPr>
      <w:r>
        <w:t xml:space="preserve">Guiterman, Christopher H., Rachel M. Gregg, Laura A. E. Marshall, Jill J. Beckmann, Phillip J. van </w:t>
      </w:r>
      <w:proofErr w:type="spellStart"/>
      <w:r>
        <w:t>Mantgem</w:t>
      </w:r>
      <w:proofErr w:type="spellEnd"/>
      <w:r>
        <w:t xml:space="preserve">, Donald A. Falk, Jon E. Keeley, et al. 2022. “Vegetation Type Conversion in the US Southwest: Frontline Observations and Management Responses.” </w:t>
      </w:r>
      <w:r>
        <w:rPr>
          <w:i/>
          <w:iCs/>
        </w:rPr>
        <w:t>Fire Ecology</w:t>
      </w:r>
      <w:r>
        <w:t xml:space="preserve"> 18 (1): 6, s42408-022-00131-w. https://doi.org/10.1186/s42408-022-00131-w.</w:t>
      </w:r>
    </w:p>
    <w:p w14:paraId="17B82D06" w14:textId="77777777" w:rsidR="00B35843" w:rsidRDefault="00B35843" w:rsidP="00B35843">
      <w:pPr>
        <w:pStyle w:val="Bibliography"/>
      </w:pPr>
      <w:r>
        <w:t xml:space="preserve">Haffey, Collin, Thomas D. Sisk, Craig D. Allen, Andrea E. Thode, and Ellis Q. Margolis. 2018. “Limits to Ponderosa Pine Regeneration Following Large High-Severity Forest Fires in the United States Southwest.” </w:t>
      </w:r>
      <w:r>
        <w:rPr>
          <w:i/>
          <w:iCs/>
        </w:rPr>
        <w:t>Fire Ecology</w:t>
      </w:r>
      <w:r>
        <w:t xml:space="preserve"> 14 (1): 143–63. https://doi.org/10.4996/fireecology.140114316.</w:t>
      </w:r>
    </w:p>
    <w:p w14:paraId="0FA402B1" w14:textId="77777777" w:rsidR="00B35843" w:rsidRDefault="00B35843" w:rsidP="00B35843">
      <w:pPr>
        <w:pStyle w:val="Bibliography"/>
      </w:pPr>
      <w:proofErr w:type="spellStart"/>
      <w:r>
        <w:t>Hautier</w:t>
      </w:r>
      <w:proofErr w:type="spellEnd"/>
      <w:r>
        <w:t xml:space="preserve">, Yann, Forest Isbell, Elizabeth T. Borer, Eric W. Seabloom, W. Stanley Harpole, Eric M. Lind, Andrew S. MacDougall, et al. 2018. “Local Loss and Spatial Homogenization of Plant Diversity Reduce Ecosystem Multifunctionality.” </w:t>
      </w:r>
      <w:r>
        <w:rPr>
          <w:i/>
          <w:iCs/>
        </w:rPr>
        <w:t>Nature Ecology &amp; Evolution</w:t>
      </w:r>
      <w:r>
        <w:t xml:space="preserve"> 2 (1): 50–56. https://doi.org/10.1038/s41559-017-0395-0.</w:t>
      </w:r>
    </w:p>
    <w:p w14:paraId="22080D08" w14:textId="77777777" w:rsidR="00B35843" w:rsidRDefault="00B35843" w:rsidP="00B35843">
      <w:pPr>
        <w:pStyle w:val="Bibliography"/>
      </w:pPr>
      <w:r>
        <w:t>Hereford, Richard. 2007. “Climate Variation at Flagstaff, Arizona -- 1950 to 2007: U.S. Geological Survey Open-File Report 2007-1410.” 2007. https://pubs.usgs.gov/of/2007/1410/.</w:t>
      </w:r>
    </w:p>
    <w:p w14:paraId="29E89F62" w14:textId="77777777" w:rsidR="00B35843" w:rsidRDefault="00B35843" w:rsidP="00B35843">
      <w:pPr>
        <w:pStyle w:val="Bibliography"/>
      </w:pPr>
      <w:r>
        <w:t xml:space="preserve">Huxley, Jared D., Caitlin T. White, Hope C. Humphries, Soren E. Weber, and Marko J. Spasojevic. 2023. “Plant Functional Traits Are Dynamic Predictors of Ecosystem Functioning in Variable Environments.” </w:t>
      </w:r>
      <w:r>
        <w:rPr>
          <w:i/>
          <w:iCs/>
        </w:rPr>
        <w:t>Journal of Ecology</w:t>
      </w:r>
      <w:r>
        <w:t xml:space="preserve"> 111 (12): 2597–2613. https://doi.org/10.1111/1365-2745.14197.</w:t>
      </w:r>
    </w:p>
    <w:p w14:paraId="5C374446" w14:textId="77777777" w:rsidR="00B35843" w:rsidRDefault="00B35843" w:rsidP="00B35843">
      <w:pPr>
        <w:pStyle w:val="Bibliography"/>
      </w:pPr>
      <w:r>
        <w:t xml:space="preserve">Isbell, Forest, Vincent Calcagno, Andy Hector, John Connolly, W. Stanley Harpole, Peter B. Reich, Michael Scherer-Lorenzen, et al. 2011. “High Plant Diversity Is Needed to Maintain Ecosystem Services.” </w:t>
      </w:r>
      <w:r>
        <w:rPr>
          <w:i/>
          <w:iCs/>
        </w:rPr>
        <w:t>Nature</w:t>
      </w:r>
      <w:r>
        <w:t xml:space="preserve"> 477 (7363): 199–202. https://doi.org/10.1038/nature10282.</w:t>
      </w:r>
    </w:p>
    <w:p w14:paraId="4F430AD2" w14:textId="77777777" w:rsidR="00B35843" w:rsidRDefault="00B35843" w:rsidP="00B35843">
      <w:pPr>
        <w:pStyle w:val="Bibliography"/>
      </w:pPr>
      <w:r>
        <w:t xml:space="preserve">Jiang, Lin, and Shivani N. Patel. 2008. “Community Assembly in the Presence of Disturbance: A Microcosm Experiment.” </w:t>
      </w:r>
      <w:r>
        <w:rPr>
          <w:i/>
          <w:iCs/>
        </w:rPr>
        <w:t>Ecology</w:t>
      </w:r>
      <w:r>
        <w:t xml:space="preserve"> 89 (7): 1931–40. https://doi.org/10.1890/07-1263.1.</w:t>
      </w:r>
    </w:p>
    <w:p w14:paraId="5A02E883" w14:textId="77777777" w:rsidR="00B35843" w:rsidRDefault="00B35843" w:rsidP="00B35843">
      <w:pPr>
        <w:pStyle w:val="Bibliography"/>
      </w:pPr>
      <w:r>
        <w:t xml:space="preserve">Keeley, J. E. 2009. “Fire Intensity, Fire Severity and Burn Severity: A Brief Review and Suggested Usage.” </w:t>
      </w:r>
      <w:r>
        <w:rPr>
          <w:i/>
          <w:iCs/>
        </w:rPr>
        <w:t>International Journal of Wildland Fire</w:t>
      </w:r>
      <w:r>
        <w:t xml:space="preserve"> 18 (1): 116–26. https://doi.org/10.1071/WF07049.</w:t>
      </w:r>
    </w:p>
    <w:p w14:paraId="3C9EDBB5" w14:textId="77777777" w:rsidR="00B35843" w:rsidRDefault="00B35843" w:rsidP="00B35843">
      <w:pPr>
        <w:pStyle w:val="Bibliography"/>
      </w:pPr>
      <w:r>
        <w:t xml:space="preserve">Kim, Tania N., Savannah Bartel, Bill D. Wills, Douglas A. Landis, and Claudio Gratton. 2018. “Disturbance Differentially Affects Alpha and Beta Diversity of Ants in Tallgrass Prairies.” </w:t>
      </w:r>
      <w:r>
        <w:rPr>
          <w:i/>
          <w:iCs/>
        </w:rPr>
        <w:t>Ecosphere</w:t>
      </w:r>
      <w:r>
        <w:t xml:space="preserve"> 9 (10): e02399. https://doi.org/10.1002/ecs2.2399.</w:t>
      </w:r>
    </w:p>
    <w:p w14:paraId="355F7ABB" w14:textId="77777777" w:rsidR="00B35843" w:rsidRDefault="00B35843" w:rsidP="00B35843">
      <w:pPr>
        <w:pStyle w:val="Bibliography"/>
      </w:pPr>
      <w:r>
        <w:t xml:space="preserve">Kraft, Nathan J. B., Liza S. </w:t>
      </w:r>
      <w:proofErr w:type="spellStart"/>
      <w:r>
        <w:t>Comita</w:t>
      </w:r>
      <w:proofErr w:type="spellEnd"/>
      <w:r>
        <w:t xml:space="preserve">, Jonathan M. Chase, Nathan J. Sanders, Nathan G. Swenson, Thomas O. Crist, James C. Stegen, et al. 2011. “Disentangling the Drivers of β Diversity Along Latitudinal and Elevational Gradients.” </w:t>
      </w:r>
      <w:r>
        <w:rPr>
          <w:i/>
          <w:iCs/>
        </w:rPr>
        <w:t>Science</w:t>
      </w:r>
      <w:r>
        <w:t xml:space="preserve"> 333 (6050): 1755–58. https://doi.org/10.1126/science.1208584.</w:t>
      </w:r>
    </w:p>
    <w:p w14:paraId="2AF438D1" w14:textId="77777777" w:rsidR="00B35843" w:rsidRDefault="00B35843" w:rsidP="00B35843">
      <w:pPr>
        <w:pStyle w:val="Bibliography"/>
      </w:pPr>
      <w:r>
        <w:t xml:space="preserve">Laughlin, Daniel C., Jessica J. Leppert, Margaret M. Moore, and Carolyn Hull Sieg. 2010. “A Multi-Trait Test of the Leaf-Height-Seed Plant Strategy Scheme with 133 Species from a Pine </w:t>
      </w:r>
      <w:r>
        <w:lastRenderedPageBreak/>
        <w:t xml:space="preserve">Forest Flora: </w:t>
      </w:r>
      <w:r>
        <w:rPr>
          <w:i/>
          <w:iCs/>
        </w:rPr>
        <w:t>The LHS Plant Strategy Scheme</w:t>
      </w:r>
      <w:r>
        <w:t xml:space="preserve">.” </w:t>
      </w:r>
      <w:r>
        <w:rPr>
          <w:i/>
          <w:iCs/>
        </w:rPr>
        <w:t>Functional Ecology</w:t>
      </w:r>
      <w:r>
        <w:t xml:space="preserve"> 24 (3): 493–501. https://doi.org/10.1111/j.1365-2435.2009.01672.x.</w:t>
      </w:r>
    </w:p>
    <w:p w14:paraId="76347E71" w14:textId="77777777" w:rsidR="00B35843" w:rsidRDefault="00B35843" w:rsidP="00B35843">
      <w:pPr>
        <w:pStyle w:val="Bibliography"/>
      </w:pPr>
      <w:r>
        <w:t xml:space="preserve">Maestre, Fernando T., José L. Quero, Nicholas J. Gotelli, </w:t>
      </w:r>
      <w:proofErr w:type="spellStart"/>
      <w:r>
        <w:t>Adriá</w:t>
      </w:r>
      <w:proofErr w:type="spellEnd"/>
      <w:r>
        <w:t xml:space="preserve"> Escudero, Victoria Ochoa, Manuel Delgado-Baquerizo, Miguel García-Gómez, et al. 2012. “Plant Species Richness and Ecosystem Multifunctionality in Global Drylands.” </w:t>
      </w:r>
      <w:r>
        <w:rPr>
          <w:i/>
          <w:iCs/>
        </w:rPr>
        <w:t>Science (New York, N.Y.)</w:t>
      </w:r>
      <w:r>
        <w:t xml:space="preserve"> 335 (6065): 214–18. https://doi.org/10.1126/science.1215442.</w:t>
      </w:r>
    </w:p>
    <w:p w14:paraId="56E3B10E" w14:textId="77777777" w:rsidR="00B35843" w:rsidRDefault="00B35843" w:rsidP="00B35843">
      <w:pPr>
        <w:pStyle w:val="Bibliography"/>
      </w:pPr>
      <w:r>
        <w:t xml:space="preserve">Maire, Vincent, Nicolas Gross, Luca </w:t>
      </w:r>
      <w:proofErr w:type="spellStart"/>
      <w:r>
        <w:t>Börger</w:t>
      </w:r>
      <w:proofErr w:type="spellEnd"/>
      <w:r>
        <w:t xml:space="preserve">, Raphaël Proulx, Christian Wirth, </w:t>
      </w:r>
      <w:proofErr w:type="spellStart"/>
      <w:r>
        <w:t>Laíse</w:t>
      </w:r>
      <w:proofErr w:type="spellEnd"/>
      <w:r>
        <w:t xml:space="preserve"> da Silveira Pontes, Jean-François </w:t>
      </w:r>
      <w:proofErr w:type="spellStart"/>
      <w:r>
        <w:t>Soussana</w:t>
      </w:r>
      <w:proofErr w:type="spellEnd"/>
      <w:r>
        <w:t xml:space="preserve">, and Frédérique </w:t>
      </w:r>
      <w:proofErr w:type="spellStart"/>
      <w:r>
        <w:t>Louault</w:t>
      </w:r>
      <w:proofErr w:type="spellEnd"/>
      <w:r>
        <w:t xml:space="preserve">. 2012. “Habitat Filtering and Niche Differentiation Jointly Explain Species Relative Abundance within Grassland Communities along Fertility and Disturbance Gradients.” </w:t>
      </w:r>
      <w:r>
        <w:rPr>
          <w:i/>
          <w:iCs/>
        </w:rPr>
        <w:t>New Phytologist</w:t>
      </w:r>
      <w:r>
        <w:t xml:space="preserve"> 196 (2): 497–509. https://doi.org/10.1111/j.1469-8137.2012.04287.x.</w:t>
      </w:r>
    </w:p>
    <w:p w14:paraId="780C5799" w14:textId="77777777" w:rsidR="00B35843" w:rsidRDefault="00B35843" w:rsidP="00B35843">
      <w:pPr>
        <w:pStyle w:val="Bibliography"/>
      </w:pPr>
      <w:r>
        <w:t>Martinez Arbizu, Pedro. 2020. “</w:t>
      </w:r>
      <w:proofErr w:type="spellStart"/>
      <w:r>
        <w:t>pairwiseAdonis</w:t>
      </w:r>
      <w:proofErr w:type="spellEnd"/>
      <w:r>
        <w:t>: Pairwise Multilevel Comparison Using Adonis. R   Package Version 0.4.1.”</w:t>
      </w:r>
    </w:p>
    <w:p w14:paraId="0C898FE8" w14:textId="77777777" w:rsidR="00B35843" w:rsidRDefault="00B35843" w:rsidP="00B35843">
      <w:pPr>
        <w:pStyle w:val="Bibliography"/>
      </w:pPr>
      <w:r>
        <w:t xml:space="preserve">McGill, Brian J., Brian J. Enquist, Evan Weiher, and Mark Westoby. 2006. “Rebuilding Community Ecology from Functional Traits.” </w:t>
      </w:r>
      <w:r>
        <w:rPr>
          <w:i/>
          <w:iCs/>
        </w:rPr>
        <w:t>Trends in Ecology &amp; Evolution</w:t>
      </w:r>
      <w:r>
        <w:t xml:space="preserve"> 21 (4): 178–85. https://doi.org/10.1016/j.tree.2006.02.002.</w:t>
      </w:r>
    </w:p>
    <w:p w14:paraId="14626C8F" w14:textId="77777777" w:rsidR="00B35843" w:rsidRDefault="00B35843" w:rsidP="00B35843">
      <w:pPr>
        <w:pStyle w:val="Bibliography"/>
      </w:pPr>
      <w:r>
        <w:t xml:space="preserve">Mori, Akira S., Saori Fujii, Ryo Kitagawa, and Dai Koide. 2015. “Null Model Approaches to Evaluating the Relative Role of Different Assembly Processes in Shaping Ecological Communities.” </w:t>
      </w:r>
      <w:proofErr w:type="spellStart"/>
      <w:r>
        <w:rPr>
          <w:i/>
          <w:iCs/>
        </w:rPr>
        <w:t>Oecologia</w:t>
      </w:r>
      <w:proofErr w:type="spellEnd"/>
      <w:r>
        <w:t xml:space="preserve"> 178 (1): 261–73. https://doi.org/10.1007/s00442-014-3170-9.</w:t>
      </w:r>
    </w:p>
    <w:p w14:paraId="1EEB630C" w14:textId="77777777" w:rsidR="00B35843" w:rsidRDefault="00B35843" w:rsidP="00B35843">
      <w:pPr>
        <w:pStyle w:val="Bibliography"/>
      </w:pPr>
      <w:r>
        <w:t xml:space="preserve">Mori, Akira S., Takashi </w:t>
      </w:r>
      <w:proofErr w:type="spellStart"/>
      <w:r>
        <w:t>Osono</w:t>
      </w:r>
      <w:proofErr w:type="spellEnd"/>
      <w:r>
        <w:t xml:space="preserve">, J. Hans C. Cornelissen, Joseph Craine, and Masaki Uchida. 2017. “Biodiversity–Ecosystem Function Relationships Change through Primary Succession.” </w:t>
      </w:r>
      <w:r>
        <w:rPr>
          <w:i/>
          <w:iCs/>
        </w:rPr>
        <w:t>Oikos</w:t>
      </w:r>
      <w:r>
        <w:t xml:space="preserve"> 126 (11): 1637–49. https://doi.org/10.1111/oik.04345.</w:t>
      </w:r>
    </w:p>
    <w:p w14:paraId="47438692" w14:textId="77777777" w:rsidR="00B35843" w:rsidRDefault="00B35843" w:rsidP="00B35843">
      <w:pPr>
        <w:pStyle w:val="Bibliography"/>
      </w:pPr>
      <w:r>
        <w:t xml:space="preserve">Mueller, Stephanie E., Andrea E. Thode, Ellis Q. Margolis, Larissa L. Yocom, Jesse D. Young, and Jose M. Iniguez. 2020. “Climate Relationships with Increasing Wildfire in the Southwestern US from 1984 to 2015.” </w:t>
      </w:r>
      <w:r>
        <w:rPr>
          <w:i/>
          <w:iCs/>
        </w:rPr>
        <w:t>Forest Ecology and Management</w:t>
      </w:r>
      <w:r>
        <w:t xml:space="preserve"> 460 (March):117861. https://doi.org/10.1016/j.foreco.2019.117861.</w:t>
      </w:r>
    </w:p>
    <w:p w14:paraId="048E6642" w14:textId="77777777" w:rsidR="00B35843" w:rsidRDefault="00B35843" w:rsidP="00B35843">
      <w:pPr>
        <w:pStyle w:val="Bibliography"/>
      </w:pPr>
      <w:r>
        <w:t xml:space="preserve">Myers, Jonathan A., Jonathan M. Chase, Raelene M. Crandall, and Iván Jiménez. 2015. “Disturbance Alters Beta-Diversity but Not the Relative Importance of Community Assembly Mechanisms.” </w:t>
      </w:r>
      <w:r>
        <w:rPr>
          <w:i/>
          <w:iCs/>
        </w:rPr>
        <w:t>Journal of Ecology</w:t>
      </w:r>
      <w:r>
        <w:t xml:space="preserve"> 103 (5): 1291–99. https://doi.org/10.1111/1365-2745.12436.</w:t>
      </w:r>
    </w:p>
    <w:p w14:paraId="65F5B5EF" w14:textId="77777777" w:rsidR="00B35843" w:rsidRDefault="00B35843" w:rsidP="00B35843">
      <w:pPr>
        <w:pStyle w:val="Bibliography"/>
      </w:pPr>
      <w:r>
        <w:t>National Weather Service. 2025. “</w:t>
      </w:r>
      <w:proofErr w:type="spellStart"/>
      <w:r>
        <w:t>NOWdata</w:t>
      </w:r>
      <w:proofErr w:type="spellEnd"/>
      <w:r>
        <w:t xml:space="preserve"> - NOAA Online Weather Data.” NOAA’s National Weather Service. 2025. https://www.weather.gov/wrh/Climate?wfo=fgz.</w:t>
      </w:r>
    </w:p>
    <w:p w14:paraId="1E51885D" w14:textId="77777777" w:rsidR="00B35843" w:rsidRDefault="00B35843" w:rsidP="00B35843">
      <w:pPr>
        <w:pStyle w:val="Bibliography"/>
      </w:pPr>
      <w:r>
        <w:t>Noll, John, and Karen Malis-Clark. 2020. “Ask a Ranger: The Museum Fire, One Year Later, Part Two.” Arizona Daily Sun. August 20, 2020. https://azdailysun.com/news/local/enviro/ask-a-ranger-the-museum-fire-one-year-later-part-two/article_01b01126-8aa9-5240-b942-f39effe0fecf.html.</w:t>
      </w:r>
    </w:p>
    <w:p w14:paraId="38E918E6" w14:textId="77777777" w:rsidR="00B35843" w:rsidRDefault="00B35843" w:rsidP="00B35843">
      <w:pPr>
        <w:pStyle w:val="Bibliography"/>
      </w:pPr>
      <w:r>
        <w:t>Oksanen, Jari, Gavin L. Simpson, F. Guillaume Blanchet, Roeland Kindt, Pierre Legendre, Peter R. Minchin, R.B. O’Hara, et al. 2022. “Vegan: Community Ecology Package. R Package Version 2.6-4.” https://doi.org/10.32614/CRAN.package.vegan.</w:t>
      </w:r>
    </w:p>
    <w:p w14:paraId="616D0379" w14:textId="77777777" w:rsidR="00B35843" w:rsidRDefault="00B35843" w:rsidP="00B35843">
      <w:pPr>
        <w:pStyle w:val="Bibliography"/>
      </w:pPr>
      <w:r>
        <w:t xml:space="preserve">Owen, Suzanne M., Carolyn H. Sieg, Andrew J. Sánchez Meador, Peter Z. </w:t>
      </w:r>
      <w:proofErr w:type="spellStart"/>
      <w:r>
        <w:t>Fulé</w:t>
      </w:r>
      <w:proofErr w:type="spellEnd"/>
      <w:r>
        <w:t xml:space="preserve">, José M. Iniguez, L. Scott Baggett, Paula J. Fornwalt, and Michael A. Battaglia. 2017. “Spatial Patterns of Ponderosa Pine Regeneration in High-Severity Burn Patches.” </w:t>
      </w:r>
      <w:r>
        <w:rPr>
          <w:i/>
          <w:iCs/>
        </w:rPr>
        <w:t>Forest Ecology and Management</w:t>
      </w:r>
      <w:r>
        <w:t xml:space="preserve"> 405 (December):134–49. https://doi.org/10.1016/j.foreco.2017.09.005.</w:t>
      </w:r>
    </w:p>
    <w:p w14:paraId="2E2B2395" w14:textId="77777777" w:rsidR="00B35843" w:rsidRDefault="00B35843" w:rsidP="00B35843">
      <w:pPr>
        <w:pStyle w:val="Bibliography"/>
      </w:pPr>
      <w:r>
        <w:t xml:space="preserve">Parsons, Annette, Peter R. Robichaud, Sarah A. Lewis, Carolyn Napper, and Jess T. Clark. 2010. “Field Guide for Mapping Post-Fire Soil Burn Severity.” </w:t>
      </w:r>
      <w:r>
        <w:rPr>
          <w:i/>
          <w:iCs/>
        </w:rPr>
        <w:t>Gen. Tech. Rep. RMRS-GTR-243. Fort Collins, CO: U.S. Department of Agriculture, Forest Service, Rocky Mountain Research Station. 49 p.</w:t>
      </w:r>
      <w:r>
        <w:t xml:space="preserve"> 243. https://doi.org/10.2737/RMRS-GTR-243.</w:t>
      </w:r>
    </w:p>
    <w:p w14:paraId="4800D0D0" w14:textId="77777777" w:rsidR="00B35843" w:rsidRDefault="00B35843" w:rsidP="00B35843">
      <w:pPr>
        <w:pStyle w:val="Bibliography"/>
      </w:pPr>
      <w:proofErr w:type="spellStart"/>
      <w:r>
        <w:lastRenderedPageBreak/>
        <w:t>Pasari</w:t>
      </w:r>
      <w:proofErr w:type="spellEnd"/>
      <w:r>
        <w:t xml:space="preserve">, Jae R., Taal Levi, Erika S. Zavaleta, and David Tilman. 2013. “Several Scales of Biodiversity Affect Ecosystem Multifunctionality.” </w:t>
      </w:r>
      <w:r>
        <w:rPr>
          <w:i/>
          <w:iCs/>
        </w:rPr>
        <w:t>Proceedings of the National Academy of Sciences</w:t>
      </w:r>
      <w:r>
        <w:t xml:space="preserve"> 110 (25): 10219–22. https://doi.org/10.1073/pnas.1220333110.</w:t>
      </w:r>
    </w:p>
    <w:p w14:paraId="6257928D" w14:textId="77777777" w:rsidR="00B35843" w:rsidRDefault="00B35843" w:rsidP="00B35843">
      <w:pPr>
        <w:pStyle w:val="Bibliography"/>
      </w:pPr>
      <w:r>
        <w:t>Pérez-</w:t>
      </w:r>
      <w:proofErr w:type="spellStart"/>
      <w:r>
        <w:t>Harguindeguy</w:t>
      </w:r>
      <w:proofErr w:type="spellEnd"/>
      <w:r>
        <w:t xml:space="preserve">, N., S. Díaz, E. Garnier, S. </w:t>
      </w:r>
      <w:proofErr w:type="spellStart"/>
      <w:r>
        <w:t>Lavorel</w:t>
      </w:r>
      <w:proofErr w:type="spellEnd"/>
      <w:r>
        <w:t xml:space="preserve">, H. </w:t>
      </w:r>
      <w:proofErr w:type="spellStart"/>
      <w:r>
        <w:t>Poorter</w:t>
      </w:r>
      <w:proofErr w:type="spellEnd"/>
      <w:r>
        <w:t xml:space="preserve">, P. </w:t>
      </w:r>
      <w:proofErr w:type="spellStart"/>
      <w:r>
        <w:t>Jaureguiberry</w:t>
      </w:r>
      <w:proofErr w:type="spellEnd"/>
      <w:r>
        <w:t xml:space="preserve">, M. S. Bret-Harte, et al. 2013. “New Handbook for </w:t>
      </w:r>
      <w:proofErr w:type="spellStart"/>
      <w:r>
        <w:t>Standardised</w:t>
      </w:r>
      <w:proofErr w:type="spellEnd"/>
      <w:r>
        <w:t xml:space="preserve"> Measurement of Plant Functional Traits Worldwide.” https://doi.org/10.1071/BT12225.</w:t>
      </w:r>
    </w:p>
    <w:p w14:paraId="549E2701" w14:textId="77777777" w:rsidR="00B35843" w:rsidRDefault="00B35843" w:rsidP="00B35843">
      <w:pPr>
        <w:pStyle w:val="Bibliography"/>
      </w:pPr>
      <w:r>
        <w:t xml:space="preserve">Petchey, Owen L., and Kevin J. Gaston. 2002. “Functional Diversity (FD), Species Richness and Community Composition.” </w:t>
      </w:r>
      <w:r>
        <w:rPr>
          <w:i/>
          <w:iCs/>
        </w:rPr>
        <w:t>Ecology Letters</w:t>
      </w:r>
      <w:r>
        <w:t xml:space="preserve"> 5 (3): 402–11. https://doi.org/10.1046/j.1461-0248.2002.00339.x.</w:t>
      </w:r>
    </w:p>
    <w:p w14:paraId="524B2DE6" w14:textId="77777777" w:rsidR="00B35843" w:rsidRDefault="00B35843" w:rsidP="00B35843">
      <w:pPr>
        <w:pStyle w:val="Bibliography"/>
      </w:pPr>
      <w:r>
        <w:t xml:space="preserve">Seidl, Rupert, Dominik Thom, Markus Kautz, Dario Martin-Benito, Mikko Peltoniemi, Giorgio Vacchiano, Jan Wild, et al. 2017. “Forest Disturbances under Climate Change.” </w:t>
      </w:r>
      <w:r>
        <w:rPr>
          <w:i/>
          <w:iCs/>
        </w:rPr>
        <w:t>Nature Climate Change</w:t>
      </w:r>
      <w:r>
        <w:t xml:space="preserve"> 7 (6): 395–402. https://doi.org/10.1038/nclimate3303.</w:t>
      </w:r>
    </w:p>
    <w:p w14:paraId="292CB6E9" w14:textId="77777777" w:rsidR="00B35843" w:rsidRDefault="00B35843" w:rsidP="00B35843">
      <w:pPr>
        <w:pStyle w:val="Bibliography"/>
      </w:pPr>
      <w:r>
        <w:t xml:space="preserve">Taber, Ethan M., and Rachel M. Mitchell. 2023. “Rapid Changes in Functional Trait Expression and Decomposition Following High Severity Fire and Experimental Warming.” </w:t>
      </w:r>
      <w:r>
        <w:rPr>
          <w:i/>
          <w:iCs/>
        </w:rPr>
        <w:t>Forest Ecology and Management</w:t>
      </w:r>
      <w:r>
        <w:t xml:space="preserve"> 541 (August):121019. https://doi.org/10.1016/j.foreco.2023.121019.</w:t>
      </w:r>
    </w:p>
    <w:p w14:paraId="3371C0C4" w14:textId="77777777" w:rsidR="00B35843" w:rsidRDefault="00B35843" w:rsidP="00B35843">
      <w:pPr>
        <w:pStyle w:val="Bibliography"/>
      </w:pPr>
      <w:r>
        <w:t xml:space="preserve">———. 2024. “Experimental Warming Has Limited Impacts on Post-Fire Succession across a Burn Severity Gradient.” </w:t>
      </w:r>
      <w:r>
        <w:rPr>
          <w:i/>
          <w:iCs/>
        </w:rPr>
        <w:t>Journal of Vegetation Science</w:t>
      </w:r>
      <w:r>
        <w:t xml:space="preserve"> 35 (2): e13248. https://doi.org/10.1111/jvs.13248.</w:t>
      </w:r>
    </w:p>
    <w:p w14:paraId="2DFCFAEB" w14:textId="77777777" w:rsidR="00B35843" w:rsidRDefault="00B35843" w:rsidP="00B35843">
      <w:pPr>
        <w:pStyle w:val="Bibliography"/>
      </w:pPr>
      <w:r>
        <w:t xml:space="preserve">Tatsumi, Shinichi, Joachim </w:t>
      </w:r>
      <w:proofErr w:type="spellStart"/>
      <w:r>
        <w:t>Strengbom</w:t>
      </w:r>
      <w:proofErr w:type="spellEnd"/>
      <w:r>
        <w:t xml:space="preserve">, Mihails </w:t>
      </w:r>
      <w:proofErr w:type="spellStart"/>
      <w:r>
        <w:t>Čugunovs</w:t>
      </w:r>
      <w:proofErr w:type="spellEnd"/>
      <w:r>
        <w:t xml:space="preserve">, and Jari Kouki. 2020. “Partitioning the Colonization and Extinction Components of Beta Diversity across Disturbance Gradients.” </w:t>
      </w:r>
      <w:r>
        <w:rPr>
          <w:i/>
          <w:iCs/>
        </w:rPr>
        <w:t>Ecology</w:t>
      </w:r>
      <w:r>
        <w:t xml:space="preserve"> 101 (12): e03183. https://doi.org/10.1002/ecy.3183.</w:t>
      </w:r>
    </w:p>
    <w:p w14:paraId="5D32C96F" w14:textId="77777777" w:rsidR="00B35843" w:rsidRDefault="00B35843" w:rsidP="00B35843">
      <w:pPr>
        <w:pStyle w:val="Bibliography"/>
      </w:pPr>
      <w:r>
        <w:t xml:space="preserve">Torres, Iván, Antonio Parra, and José M. Moreno. 2022. “Effects of Spatial Distance and Woody Plant Cover on Beta Diversity Point to Dispersal Limitation as a Driver of Community Assembly during Postfire Succession in a Mediterranean Shrubland.” </w:t>
      </w:r>
      <w:r>
        <w:rPr>
          <w:i/>
          <w:iCs/>
        </w:rPr>
        <w:t>Ecology and Evolution</w:t>
      </w:r>
      <w:r>
        <w:t xml:space="preserve"> 12 (7): e9130. https://doi.org/10.1002/ece3.9130.</w:t>
      </w:r>
    </w:p>
    <w:p w14:paraId="00668CC8" w14:textId="77777777" w:rsidR="00B35843" w:rsidRDefault="00B35843" w:rsidP="00B35843">
      <w:pPr>
        <w:pStyle w:val="Bibliography"/>
      </w:pPr>
      <w:r>
        <w:t xml:space="preserve">Turner, Monica G. 2010. “Disturbance and Landscape Dynamics in a Changing World.” </w:t>
      </w:r>
      <w:r>
        <w:rPr>
          <w:i/>
          <w:iCs/>
        </w:rPr>
        <w:t>Ecology</w:t>
      </w:r>
      <w:r>
        <w:t xml:space="preserve"> 91 (10): 2833–49. https://doi.org/10.1890/10-0097.1.</w:t>
      </w:r>
    </w:p>
    <w:p w14:paraId="793385E2" w14:textId="77777777" w:rsidR="00B35843" w:rsidRDefault="00B35843" w:rsidP="00B35843">
      <w:pPr>
        <w:pStyle w:val="Bibliography"/>
      </w:pPr>
      <w:proofErr w:type="spellStart"/>
      <w:r>
        <w:t>Vellend</w:t>
      </w:r>
      <w:proofErr w:type="spellEnd"/>
      <w:r>
        <w:t xml:space="preserve">, Mark, Kris Verheyen, Kathryn M. Flinn, Hans </w:t>
      </w:r>
      <w:proofErr w:type="spellStart"/>
      <w:r>
        <w:t>Jacquemyn</w:t>
      </w:r>
      <w:proofErr w:type="spellEnd"/>
      <w:r>
        <w:t xml:space="preserve">, Annette Kolb, Hans Van </w:t>
      </w:r>
      <w:proofErr w:type="spellStart"/>
      <w:r>
        <w:t>Calster</w:t>
      </w:r>
      <w:proofErr w:type="spellEnd"/>
      <w:r>
        <w:t xml:space="preserve">, George </w:t>
      </w:r>
      <w:proofErr w:type="spellStart"/>
      <w:r>
        <w:t>Peterken</w:t>
      </w:r>
      <w:proofErr w:type="spellEnd"/>
      <w:r>
        <w:t xml:space="preserve">, et al. 2007. “Homogenization of Forest Plant Communities and Weakening of Species–Environment Relationships via Agricultural Land Use.” </w:t>
      </w:r>
      <w:r>
        <w:rPr>
          <w:i/>
          <w:iCs/>
        </w:rPr>
        <w:t>Journal of Ecology</w:t>
      </w:r>
      <w:r>
        <w:t xml:space="preserve"> 95 (3): 565–73. https://doi.org/10.1111/j.1365-2745.2007.01233.x.</w:t>
      </w:r>
    </w:p>
    <w:p w14:paraId="48A415E8" w14:textId="77777777" w:rsidR="00B35843" w:rsidRDefault="00B35843" w:rsidP="00B35843">
      <w:pPr>
        <w:pStyle w:val="Bibliography"/>
      </w:pPr>
      <w:proofErr w:type="spellStart"/>
      <w:r>
        <w:t>Villéger</w:t>
      </w:r>
      <w:proofErr w:type="spellEnd"/>
      <w:r>
        <w:t xml:space="preserve">, Sébastien, Julia Ramos Miranda, Domingo Flores Hernandez, and David </w:t>
      </w:r>
      <w:proofErr w:type="spellStart"/>
      <w:r>
        <w:t>Mouillot</w:t>
      </w:r>
      <w:proofErr w:type="spellEnd"/>
      <w:r>
        <w:t xml:space="preserve">. 2012. “Low Functional β-Diversity Despite High Taxonomic β-Diversity among Tropical Estuarine Fish Communities.” </w:t>
      </w:r>
      <w:r>
        <w:rPr>
          <w:i/>
          <w:iCs/>
        </w:rPr>
        <w:t>PLOS ONE</w:t>
      </w:r>
      <w:r>
        <w:t xml:space="preserve"> 7 (7): e40679. https://doi.org/10.1371/journal.pone.0040679.</w:t>
      </w:r>
    </w:p>
    <w:p w14:paraId="59E92F3C" w14:textId="77777777" w:rsidR="00B35843" w:rsidRDefault="00B35843" w:rsidP="00B35843">
      <w:pPr>
        <w:pStyle w:val="Bibliography"/>
      </w:pPr>
      <w:r>
        <w:t xml:space="preserve">Zavaleta, Erika S., Jae R. </w:t>
      </w:r>
      <w:proofErr w:type="spellStart"/>
      <w:r>
        <w:t>Pasari</w:t>
      </w:r>
      <w:proofErr w:type="spellEnd"/>
      <w:r>
        <w:t xml:space="preserve">, Kristin B. Hulvey, and G. David Tilman. 2010. “Sustaining Multiple Ecosystem Functions in Grassland Communities Requires Higher Biodiversity.” </w:t>
      </w:r>
      <w:r>
        <w:rPr>
          <w:i/>
          <w:iCs/>
        </w:rPr>
        <w:t>Proceedings of the National Academy of Sciences</w:t>
      </w:r>
      <w:r>
        <w:t xml:space="preserve"> 107 (4): 1443–46. https://doi.org/10.1073/pnas.0906829107.</w:t>
      </w:r>
    </w:p>
    <w:p w14:paraId="6EF544F8" w14:textId="02624E66" w:rsidR="00416329" w:rsidRPr="00191B14" w:rsidRDefault="00FF1E47" w:rsidP="005F7B0E">
      <w:pPr>
        <w:spacing w:line="480" w:lineRule="auto"/>
        <w:rPr>
          <w:rFonts w:ascii="Times New Roman" w:hAnsi="Times New Roman" w:cs="Times New Roman"/>
          <w:color w:val="000000" w:themeColor="text1"/>
          <w:sz w:val="24"/>
          <w:szCs w:val="24"/>
        </w:rPr>
      </w:pPr>
      <w:r w:rsidRPr="005F7B0E">
        <w:rPr>
          <w:rFonts w:ascii="Times New Roman" w:hAnsi="Times New Roman" w:cs="Times New Roman"/>
          <w:color w:val="000000" w:themeColor="text1"/>
          <w:sz w:val="24"/>
          <w:szCs w:val="24"/>
        </w:rPr>
        <w:fldChar w:fldCharType="end"/>
      </w:r>
    </w:p>
    <w:p w14:paraId="7F41C38B" w14:textId="77777777" w:rsidR="00416329" w:rsidRPr="00191B14" w:rsidRDefault="00416329"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br w:type="page"/>
      </w:r>
    </w:p>
    <w:p w14:paraId="420B6666" w14:textId="65235E09" w:rsidR="00FF1E47" w:rsidRPr="00191B14" w:rsidRDefault="00416329" w:rsidP="00C96FDB">
      <w:pPr>
        <w:spacing w:line="24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lastRenderedPageBreak/>
        <w:t>Table 1.</w:t>
      </w:r>
    </w:p>
    <w:tbl>
      <w:tblPr>
        <w:tblW w:w="11085" w:type="dxa"/>
        <w:tblInd w:w="-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2581"/>
        <w:gridCol w:w="1436"/>
        <w:gridCol w:w="1214"/>
        <w:gridCol w:w="1116"/>
        <w:gridCol w:w="1134"/>
        <w:gridCol w:w="876"/>
        <w:gridCol w:w="1023"/>
      </w:tblGrid>
      <w:tr w:rsidR="00416329" w:rsidRPr="00191B14" w14:paraId="2B722ACB" w14:textId="77777777" w:rsidTr="006A0245">
        <w:trPr>
          <w:trHeight w:val="432"/>
        </w:trPr>
        <w:tc>
          <w:tcPr>
            <w:tcW w:w="1705" w:type="dxa"/>
            <w:tcBorders>
              <w:bottom w:val="single" w:sz="4" w:space="0" w:color="auto"/>
            </w:tcBorders>
            <w:shd w:val="clear" w:color="auto" w:fill="auto"/>
            <w:noWrap/>
            <w:vAlign w:val="center"/>
            <w:hideMark/>
          </w:tcPr>
          <w:p w14:paraId="7338EF42" w14:textId="77777777" w:rsidR="00416329" w:rsidRPr="003A341E" w:rsidRDefault="00416329" w:rsidP="003A341E">
            <w:pPr>
              <w:spacing w:after="0" w:line="240" w:lineRule="auto"/>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Response</w:t>
            </w:r>
          </w:p>
        </w:tc>
        <w:tc>
          <w:tcPr>
            <w:tcW w:w="2581" w:type="dxa"/>
            <w:tcBorders>
              <w:bottom w:val="single" w:sz="4" w:space="0" w:color="auto"/>
            </w:tcBorders>
            <w:shd w:val="clear" w:color="auto" w:fill="auto"/>
            <w:noWrap/>
            <w:vAlign w:val="center"/>
            <w:hideMark/>
          </w:tcPr>
          <w:p w14:paraId="6A3FAE1C"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Effect</w:t>
            </w:r>
          </w:p>
        </w:tc>
        <w:tc>
          <w:tcPr>
            <w:tcW w:w="1436" w:type="dxa"/>
            <w:tcBorders>
              <w:bottom w:val="single" w:sz="4" w:space="0" w:color="auto"/>
            </w:tcBorders>
            <w:shd w:val="clear" w:color="auto" w:fill="auto"/>
            <w:noWrap/>
            <w:vAlign w:val="center"/>
            <w:hideMark/>
          </w:tcPr>
          <w:p w14:paraId="2807612F"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Estimate</w:t>
            </w:r>
          </w:p>
        </w:tc>
        <w:tc>
          <w:tcPr>
            <w:tcW w:w="1214" w:type="dxa"/>
            <w:tcBorders>
              <w:bottom w:val="single" w:sz="4" w:space="0" w:color="auto"/>
            </w:tcBorders>
            <w:shd w:val="clear" w:color="auto" w:fill="auto"/>
            <w:noWrap/>
            <w:vAlign w:val="center"/>
            <w:hideMark/>
          </w:tcPr>
          <w:p w14:paraId="3E2808F6"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SE</w:t>
            </w:r>
          </w:p>
        </w:tc>
        <w:tc>
          <w:tcPr>
            <w:tcW w:w="1116" w:type="dxa"/>
            <w:tcBorders>
              <w:bottom w:val="single" w:sz="4" w:space="0" w:color="auto"/>
            </w:tcBorders>
            <w:shd w:val="clear" w:color="auto" w:fill="auto"/>
            <w:noWrap/>
            <w:vAlign w:val="center"/>
            <w:hideMark/>
          </w:tcPr>
          <w:p w14:paraId="20ECAABF"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t</w:t>
            </w:r>
          </w:p>
        </w:tc>
        <w:tc>
          <w:tcPr>
            <w:tcW w:w="1134" w:type="dxa"/>
            <w:tcBorders>
              <w:bottom w:val="single" w:sz="4" w:space="0" w:color="auto"/>
            </w:tcBorders>
            <w:shd w:val="clear" w:color="auto" w:fill="auto"/>
            <w:noWrap/>
            <w:vAlign w:val="center"/>
            <w:hideMark/>
          </w:tcPr>
          <w:p w14:paraId="325F3203" w14:textId="77777777" w:rsidR="00416329" w:rsidRPr="003A341E" w:rsidRDefault="00416329" w:rsidP="003A341E">
            <w:pPr>
              <w:spacing w:after="0" w:line="240" w:lineRule="auto"/>
              <w:jc w:val="center"/>
              <w:rPr>
                <w:rFonts w:ascii="Times New Roman" w:eastAsia="Times New Roman" w:hAnsi="Times New Roman" w:cs="Times New Roman"/>
                <w:b/>
                <w:bCs/>
                <w:i/>
                <w:iCs/>
                <w:color w:val="000000"/>
                <w:kern w:val="0"/>
                <w:sz w:val="24"/>
                <w:szCs w:val="24"/>
                <w14:ligatures w14:val="none"/>
              </w:rPr>
            </w:pPr>
            <w:r w:rsidRPr="003A341E">
              <w:rPr>
                <w:rFonts w:ascii="Times New Roman" w:eastAsia="Times New Roman" w:hAnsi="Times New Roman" w:cs="Times New Roman"/>
                <w:b/>
                <w:bCs/>
                <w:i/>
                <w:iCs/>
                <w:color w:val="000000"/>
                <w:kern w:val="0"/>
                <w:sz w:val="24"/>
                <w:szCs w:val="24"/>
                <w14:ligatures w14:val="none"/>
              </w:rPr>
              <w:t>p</w:t>
            </w:r>
          </w:p>
        </w:tc>
        <w:tc>
          <w:tcPr>
            <w:tcW w:w="876" w:type="dxa"/>
            <w:tcBorders>
              <w:bottom w:val="single" w:sz="4" w:space="0" w:color="auto"/>
            </w:tcBorders>
            <w:shd w:val="clear" w:color="auto" w:fill="auto"/>
            <w:noWrap/>
            <w:vAlign w:val="center"/>
            <w:hideMark/>
          </w:tcPr>
          <w:p w14:paraId="090E61A7"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R</w:t>
            </w:r>
            <w:r w:rsidRPr="003A341E">
              <w:rPr>
                <w:rFonts w:ascii="Times New Roman" w:eastAsia="Times New Roman" w:hAnsi="Times New Roman" w:cs="Times New Roman"/>
                <w:b/>
                <w:bCs/>
                <w:color w:val="000000"/>
                <w:kern w:val="0"/>
                <w:sz w:val="24"/>
                <w:szCs w:val="24"/>
                <w:vertAlign w:val="superscript"/>
                <w14:ligatures w14:val="none"/>
              </w:rPr>
              <w:t>2</w:t>
            </w:r>
          </w:p>
        </w:tc>
        <w:tc>
          <w:tcPr>
            <w:tcW w:w="1023" w:type="dxa"/>
            <w:tcBorders>
              <w:bottom w:val="single" w:sz="4" w:space="0" w:color="auto"/>
            </w:tcBorders>
            <w:shd w:val="clear" w:color="auto" w:fill="auto"/>
            <w:noWrap/>
            <w:vAlign w:val="center"/>
            <w:hideMark/>
          </w:tcPr>
          <w:p w14:paraId="07C4FEDD"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Adj. R</w:t>
            </w:r>
            <w:r w:rsidRPr="003A341E">
              <w:rPr>
                <w:rFonts w:ascii="Times New Roman" w:eastAsia="Times New Roman" w:hAnsi="Times New Roman" w:cs="Times New Roman"/>
                <w:b/>
                <w:bCs/>
                <w:color w:val="000000"/>
                <w:kern w:val="0"/>
                <w:sz w:val="24"/>
                <w:szCs w:val="24"/>
                <w:vertAlign w:val="superscript"/>
                <w14:ligatures w14:val="none"/>
              </w:rPr>
              <w:t>2</w:t>
            </w:r>
          </w:p>
        </w:tc>
      </w:tr>
      <w:tr w:rsidR="006A0245" w:rsidRPr="00191B14" w14:paraId="79AB5762" w14:textId="77777777" w:rsidTr="000A39C2">
        <w:trPr>
          <w:trHeight w:val="290"/>
        </w:trPr>
        <w:tc>
          <w:tcPr>
            <w:tcW w:w="1705" w:type="dxa"/>
            <w:vMerge w:val="restart"/>
            <w:shd w:val="clear" w:color="auto" w:fill="auto"/>
            <w:noWrap/>
            <w:vAlign w:val="center"/>
            <w:hideMark/>
          </w:tcPr>
          <w:p w14:paraId="55E084A9"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Taxonomic β-deviation</w:t>
            </w:r>
          </w:p>
        </w:tc>
        <w:tc>
          <w:tcPr>
            <w:tcW w:w="2581" w:type="dxa"/>
            <w:shd w:val="clear" w:color="auto" w:fill="auto"/>
            <w:noWrap/>
            <w:vAlign w:val="bottom"/>
            <w:hideMark/>
          </w:tcPr>
          <w:p w14:paraId="214E3C36"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Intercept)</w:t>
            </w:r>
          </w:p>
        </w:tc>
        <w:tc>
          <w:tcPr>
            <w:tcW w:w="1436" w:type="dxa"/>
            <w:shd w:val="clear" w:color="auto" w:fill="auto"/>
            <w:noWrap/>
            <w:vAlign w:val="center"/>
            <w:hideMark/>
          </w:tcPr>
          <w:p w14:paraId="51689DE9" w14:textId="00C6EE6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49.115</w:t>
            </w:r>
          </w:p>
        </w:tc>
        <w:tc>
          <w:tcPr>
            <w:tcW w:w="1214" w:type="dxa"/>
            <w:shd w:val="clear" w:color="auto" w:fill="auto"/>
            <w:noWrap/>
            <w:vAlign w:val="center"/>
            <w:hideMark/>
          </w:tcPr>
          <w:p w14:paraId="357ED99F" w14:textId="511ABF17"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604</w:t>
            </w:r>
          </w:p>
        </w:tc>
        <w:tc>
          <w:tcPr>
            <w:tcW w:w="1116" w:type="dxa"/>
            <w:shd w:val="clear" w:color="auto" w:fill="auto"/>
            <w:noWrap/>
            <w:vAlign w:val="center"/>
            <w:hideMark/>
          </w:tcPr>
          <w:p w14:paraId="5E6F8AC4" w14:textId="4AC371E5"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81.324</w:t>
            </w:r>
          </w:p>
        </w:tc>
        <w:tc>
          <w:tcPr>
            <w:tcW w:w="1134" w:type="dxa"/>
            <w:shd w:val="clear" w:color="auto" w:fill="auto"/>
            <w:noWrap/>
            <w:vAlign w:val="center"/>
            <w:hideMark/>
          </w:tcPr>
          <w:p w14:paraId="782B7184" w14:textId="47F7C224"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center"/>
            <w:hideMark/>
          </w:tcPr>
          <w:p w14:paraId="35AEDFDF" w14:textId="4D841B09"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939</w:t>
            </w:r>
          </w:p>
        </w:tc>
        <w:tc>
          <w:tcPr>
            <w:tcW w:w="1023" w:type="dxa"/>
            <w:shd w:val="clear" w:color="auto" w:fill="auto"/>
            <w:noWrap/>
            <w:vAlign w:val="center"/>
            <w:hideMark/>
          </w:tcPr>
          <w:p w14:paraId="10CF3EDD" w14:textId="17C97770"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939</w:t>
            </w:r>
          </w:p>
        </w:tc>
      </w:tr>
      <w:tr w:rsidR="006A0245" w:rsidRPr="00191B14" w14:paraId="73EA7CCE" w14:textId="77777777" w:rsidTr="000A39C2">
        <w:trPr>
          <w:trHeight w:val="290"/>
        </w:trPr>
        <w:tc>
          <w:tcPr>
            <w:tcW w:w="1705" w:type="dxa"/>
            <w:vMerge/>
            <w:shd w:val="clear" w:color="auto" w:fill="auto"/>
            <w:noWrap/>
            <w:vAlign w:val="bottom"/>
            <w:hideMark/>
          </w:tcPr>
          <w:p w14:paraId="3D444629" w14:textId="77777777" w:rsidR="006A0245" w:rsidRPr="00191B14"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p>
        </w:tc>
        <w:tc>
          <w:tcPr>
            <w:tcW w:w="2581" w:type="dxa"/>
            <w:shd w:val="clear" w:color="auto" w:fill="auto"/>
            <w:noWrap/>
            <w:vAlign w:val="bottom"/>
            <w:hideMark/>
          </w:tcPr>
          <w:p w14:paraId="7F445A99"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w:t>
            </w:r>
          </w:p>
        </w:tc>
        <w:tc>
          <w:tcPr>
            <w:tcW w:w="1436" w:type="dxa"/>
            <w:shd w:val="clear" w:color="auto" w:fill="auto"/>
            <w:noWrap/>
            <w:vAlign w:val="center"/>
            <w:hideMark/>
          </w:tcPr>
          <w:p w14:paraId="7C549943" w14:textId="08B6325F"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4.657</w:t>
            </w:r>
          </w:p>
        </w:tc>
        <w:tc>
          <w:tcPr>
            <w:tcW w:w="1214" w:type="dxa"/>
            <w:shd w:val="clear" w:color="auto" w:fill="auto"/>
            <w:noWrap/>
            <w:vAlign w:val="center"/>
            <w:hideMark/>
          </w:tcPr>
          <w:p w14:paraId="54889EF1" w14:textId="1D8C1824"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924</w:t>
            </w:r>
          </w:p>
        </w:tc>
        <w:tc>
          <w:tcPr>
            <w:tcW w:w="1116" w:type="dxa"/>
            <w:shd w:val="clear" w:color="auto" w:fill="auto"/>
            <w:noWrap/>
            <w:vAlign w:val="center"/>
            <w:hideMark/>
          </w:tcPr>
          <w:p w14:paraId="18466A48" w14:textId="2CEC9BDE"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6.695</w:t>
            </w:r>
          </w:p>
        </w:tc>
        <w:tc>
          <w:tcPr>
            <w:tcW w:w="1134" w:type="dxa"/>
            <w:shd w:val="clear" w:color="auto" w:fill="auto"/>
            <w:noWrap/>
            <w:vAlign w:val="center"/>
            <w:hideMark/>
          </w:tcPr>
          <w:p w14:paraId="606800C1" w14:textId="686A358B"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10F1D996" w14:textId="4D94FF25"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2935116E" w14:textId="680D0CA0"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444E1E54" w14:textId="77777777" w:rsidTr="000A39C2">
        <w:trPr>
          <w:trHeight w:val="290"/>
        </w:trPr>
        <w:tc>
          <w:tcPr>
            <w:tcW w:w="1705" w:type="dxa"/>
            <w:vMerge/>
            <w:shd w:val="clear" w:color="auto" w:fill="auto"/>
            <w:noWrap/>
            <w:vAlign w:val="bottom"/>
            <w:hideMark/>
          </w:tcPr>
          <w:p w14:paraId="05C2CE7F"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1D7881BB"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severityL</w:t>
            </w:r>
            <w:proofErr w:type="spellEnd"/>
          </w:p>
        </w:tc>
        <w:tc>
          <w:tcPr>
            <w:tcW w:w="1436" w:type="dxa"/>
            <w:shd w:val="clear" w:color="auto" w:fill="auto"/>
            <w:noWrap/>
            <w:vAlign w:val="center"/>
            <w:hideMark/>
          </w:tcPr>
          <w:p w14:paraId="3315A120" w14:textId="38D93310"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54.862</w:t>
            </w:r>
          </w:p>
        </w:tc>
        <w:tc>
          <w:tcPr>
            <w:tcW w:w="1214" w:type="dxa"/>
            <w:shd w:val="clear" w:color="auto" w:fill="auto"/>
            <w:noWrap/>
            <w:vAlign w:val="center"/>
            <w:hideMark/>
          </w:tcPr>
          <w:p w14:paraId="5FD31952" w14:textId="3EBDD4E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854</w:t>
            </w:r>
          </w:p>
        </w:tc>
        <w:tc>
          <w:tcPr>
            <w:tcW w:w="1116" w:type="dxa"/>
            <w:shd w:val="clear" w:color="auto" w:fill="auto"/>
            <w:noWrap/>
            <w:vAlign w:val="center"/>
            <w:hideMark/>
          </w:tcPr>
          <w:p w14:paraId="407F50AE" w14:textId="7BF1C01A"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64.233</w:t>
            </w:r>
          </w:p>
        </w:tc>
        <w:tc>
          <w:tcPr>
            <w:tcW w:w="1134" w:type="dxa"/>
            <w:shd w:val="clear" w:color="auto" w:fill="auto"/>
            <w:noWrap/>
            <w:vAlign w:val="center"/>
            <w:hideMark/>
          </w:tcPr>
          <w:p w14:paraId="6F4700A5" w14:textId="7E9A1A41"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11F0A731" w14:textId="78EE2AA4"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584AAFFB" w14:textId="63E6DFAB"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1C9C3E98" w14:textId="77777777" w:rsidTr="000A39C2">
        <w:trPr>
          <w:trHeight w:val="290"/>
        </w:trPr>
        <w:tc>
          <w:tcPr>
            <w:tcW w:w="1705" w:type="dxa"/>
            <w:vMerge/>
            <w:shd w:val="clear" w:color="auto" w:fill="auto"/>
            <w:noWrap/>
            <w:vAlign w:val="bottom"/>
            <w:hideMark/>
          </w:tcPr>
          <w:p w14:paraId="03EE56CF"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984F1F4"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severityH</w:t>
            </w:r>
            <w:proofErr w:type="spellEnd"/>
          </w:p>
        </w:tc>
        <w:tc>
          <w:tcPr>
            <w:tcW w:w="1436" w:type="dxa"/>
            <w:shd w:val="clear" w:color="auto" w:fill="auto"/>
            <w:noWrap/>
            <w:vAlign w:val="center"/>
            <w:hideMark/>
          </w:tcPr>
          <w:p w14:paraId="2C4304AB" w14:textId="76708857"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47.243</w:t>
            </w:r>
          </w:p>
        </w:tc>
        <w:tc>
          <w:tcPr>
            <w:tcW w:w="1214" w:type="dxa"/>
            <w:shd w:val="clear" w:color="auto" w:fill="auto"/>
            <w:noWrap/>
            <w:vAlign w:val="center"/>
            <w:hideMark/>
          </w:tcPr>
          <w:p w14:paraId="2216E499" w14:textId="5B07ABF6"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854</w:t>
            </w:r>
          </w:p>
        </w:tc>
        <w:tc>
          <w:tcPr>
            <w:tcW w:w="1116" w:type="dxa"/>
            <w:shd w:val="clear" w:color="auto" w:fill="auto"/>
            <w:noWrap/>
            <w:vAlign w:val="center"/>
            <w:hideMark/>
          </w:tcPr>
          <w:p w14:paraId="634C7834" w14:textId="195829F7"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72.393</w:t>
            </w:r>
          </w:p>
        </w:tc>
        <w:tc>
          <w:tcPr>
            <w:tcW w:w="1134" w:type="dxa"/>
            <w:shd w:val="clear" w:color="auto" w:fill="auto"/>
            <w:noWrap/>
            <w:vAlign w:val="center"/>
            <w:hideMark/>
          </w:tcPr>
          <w:p w14:paraId="07AC4CB1" w14:textId="72B6F8CF"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7806E80E" w14:textId="70740ECA"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3C016569" w14:textId="2F68434F"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2CD5C8F5" w14:textId="77777777" w:rsidTr="000A39C2">
        <w:trPr>
          <w:trHeight w:val="290"/>
        </w:trPr>
        <w:tc>
          <w:tcPr>
            <w:tcW w:w="1705" w:type="dxa"/>
            <w:vMerge/>
            <w:shd w:val="clear" w:color="auto" w:fill="auto"/>
            <w:noWrap/>
            <w:vAlign w:val="bottom"/>
            <w:hideMark/>
          </w:tcPr>
          <w:p w14:paraId="311A11B4"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02600FA"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5D0067D0" w14:textId="4C310EF1"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6.599</w:t>
            </w:r>
          </w:p>
        </w:tc>
        <w:tc>
          <w:tcPr>
            <w:tcW w:w="1214" w:type="dxa"/>
            <w:shd w:val="clear" w:color="auto" w:fill="auto"/>
            <w:noWrap/>
            <w:vAlign w:val="center"/>
            <w:hideMark/>
          </w:tcPr>
          <w:p w14:paraId="739B6D1A" w14:textId="3EDC2ACF"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08</w:t>
            </w:r>
          </w:p>
        </w:tc>
        <w:tc>
          <w:tcPr>
            <w:tcW w:w="1116" w:type="dxa"/>
            <w:shd w:val="clear" w:color="auto" w:fill="auto"/>
            <w:noWrap/>
            <w:vAlign w:val="center"/>
            <w:hideMark/>
          </w:tcPr>
          <w:p w14:paraId="2CB576C8" w14:textId="367EEAC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6.171</w:t>
            </w:r>
          </w:p>
        </w:tc>
        <w:tc>
          <w:tcPr>
            <w:tcW w:w="1134" w:type="dxa"/>
            <w:shd w:val="clear" w:color="auto" w:fill="auto"/>
            <w:noWrap/>
            <w:vAlign w:val="center"/>
            <w:hideMark/>
          </w:tcPr>
          <w:p w14:paraId="489AA5B5" w14:textId="4295C430"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6FD3DC6E" w14:textId="069438B0"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2DBC5356" w14:textId="7F4F63D8"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551970B9" w14:textId="77777777" w:rsidTr="000A39C2">
        <w:trPr>
          <w:trHeight w:val="290"/>
        </w:trPr>
        <w:tc>
          <w:tcPr>
            <w:tcW w:w="1705" w:type="dxa"/>
            <w:vMerge/>
            <w:shd w:val="clear" w:color="auto" w:fill="auto"/>
            <w:noWrap/>
            <w:vAlign w:val="bottom"/>
            <w:hideMark/>
          </w:tcPr>
          <w:p w14:paraId="208B3A1E"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184165F2"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year:severityL</w:t>
            </w:r>
            <w:proofErr w:type="spellEnd"/>
          </w:p>
        </w:tc>
        <w:tc>
          <w:tcPr>
            <w:tcW w:w="1436" w:type="dxa"/>
            <w:shd w:val="clear" w:color="auto" w:fill="auto"/>
            <w:noWrap/>
            <w:vAlign w:val="center"/>
            <w:hideMark/>
          </w:tcPr>
          <w:p w14:paraId="1FF0AE9C" w14:textId="21CB5E38"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84.582</w:t>
            </w:r>
          </w:p>
        </w:tc>
        <w:tc>
          <w:tcPr>
            <w:tcW w:w="1214" w:type="dxa"/>
            <w:shd w:val="clear" w:color="auto" w:fill="auto"/>
            <w:noWrap/>
            <w:vAlign w:val="center"/>
            <w:hideMark/>
          </w:tcPr>
          <w:p w14:paraId="6F676B43" w14:textId="677417DB"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306</w:t>
            </w:r>
          </w:p>
        </w:tc>
        <w:tc>
          <w:tcPr>
            <w:tcW w:w="1116" w:type="dxa"/>
            <w:shd w:val="clear" w:color="auto" w:fill="auto"/>
            <w:noWrap/>
            <w:vAlign w:val="center"/>
            <w:hideMark/>
          </w:tcPr>
          <w:p w14:paraId="6D8AEC50" w14:textId="5F5DAD5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64.752</w:t>
            </w:r>
          </w:p>
        </w:tc>
        <w:tc>
          <w:tcPr>
            <w:tcW w:w="1134" w:type="dxa"/>
            <w:shd w:val="clear" w:color="auto" w:fill="auto"/>
            <w:noWrap/>
            <w:vAlign w:val="center"/>
            <w:hideMark/>
          </w:tcPr>
          <w:p w14:paraId="0598A663" w14:textId="0DE9B889"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4C33D80A" w14:textId="5A59223B"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BF3DAAF" w14:textId="28830FB2"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705ABA04" w14:textId="77777777" w:rsidTr="000A39C2">
        <w:trPr>
          <w:trHeight w:val="290"/>
        </w:trPr>
        <w:tc>
          <w:tcPr>
            <w:tcW w:w="1705" w:type="dxa"/>
            <w:vMerge/>
            <w:shd w:val="clear" w:color="auto" w:fill="auto"/>
            <w:noWrap/>
            <w:vAlign w:val="bottom"/>
            <w:hideMark/>
          </w:tcPr>
          <w:p w14:paraId="4C063A81"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25FF43C7"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year:severityH</w:t>
            </w:r>
            <w:proofErr w:type="spellEnd"/>
          </w:p>
        </w:tc>
        <w:tc>
          <w:tcPr>
            <w:tcW w:w="1436" w:type="dxa"/>
            <w:shd w:val="clear" w:color="auto" w:fill="auto"/>
            <w:noWrap/>
            <w:vAlign w:val="center"/>
            <w:hideMark/>
          </w:tcPr>
          <w:p w14:paraId="4CD7E5C2" w14:textId="157F7C63"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98.732</w:t>
            </w:r>
          </w:p>
        </w:tc>
        <w:tc>
          <w:tcPr>
            <w:tcW w:w="1214" w:type="dxa"/>
            <w:shd w:val="clear" w:color="auto" w:fill="auto"/>
            <w:noWrap/>
            <w:vAlign w:val="center"/>
            <w:hideMark/>
          </w:tcPr>
          <w:p w14:paraId="119633B9" w14:textId="0FAB4F9F"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306</w:t>
            </w:r>
          </w:p>
        </w:tc>
        <w:tc>
          <w:tcPr>
            <w:tcW w:w="1116" w:type="dxa"/>
            <w:shd w:val="clear" w:color="auto" w:fill="auto"/>
            <w:noWrap/>
            <w:vAlign w:val="center"/>
            <w:hideMark/>
          </w:tcPr>
          <w:p w14:paraId="4A4AF76E" w14:textId="1AEE4B3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52.139</w:t>
            </w:r>
          </w:p>
        </w:tc>
        <w:tc>
          <w:tcPr>
            <w:tcW w:w="1134" w:type="dxa"/>
            <w:shd w:val="clear" w:color="auto" w:fill="auto"/>
            <w:noWrap/>
            <w:vAlign w:val="center"/>
            <w:hideMark/>
          </w:tcPr>
          <w:p w14:paraId="39030BC8" w14:textId="7CB6E184"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44E7C2CF" w14:textId="0EF685E8"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0A296029" w14:textId="227BDFFD"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67E7DB68" w14:textId="77777777" w:rsidTr="000A39C2">
        <w:trPr>
          <w:trHeight w:val="290"/>
        </w:trPr>
        <w:tc>
          <w:tcPr>
            <w:tcW w:w="1705" w:type="dxa"/>
            <w:vMerge/>
            <w:shd w:val="clear" w:color="auto" w:fill="auto"/>
            <w:noWrap/>
            <w:vAlign w:val="bottom"/>
            <w:hideMark/>
          </w:tcPr>
          <w:p w14:paraId="639F2356"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B1B8C0E"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1AD8F1EB" w14:textId="683EA14C"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532</w:t>
            </w:r>
          </w:p>
        </w:tc>
        <w:tc>
          <w:tcPr>
            <w:tcW w:w="1214" w:type="dxa"/>
            <w:shd w:val="clear" w:color="auto" w:fill="auto"/>
            <w:noWrap/>
            <w:vAlign w:val="center"/>
            <w:hideMark/>
          </w:tcPr>
          <w:p w14:paraId="0FC58F87" w14:textId="452E0F78"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54</w:t>
            </w:r>
          </w:p>
        </w:tc>
        <w:tc>
          <w:tcPr>
            <w:tcW w:w="1116" w:type="dxa"/>
            <w:shd w:val="clear" w:color="auto" w:fill="auto"/>
            <w:noWrap/>
            <w:vAlign w:val="center"/>
            <w:hideMark/>
          </w:tcPr>
          <w:p w14:paraId="291FE8A3" w14:textId="0CF1F313"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9.814</w:t>
            </w:r>
          </w:p>
        </w:tc>
        <w:tc>
          <w:tcPr>
            <w:tcW w:w="1134" w:type="dxa"/>
            <w:shd w:val="clear" w:color="auto" w:fill="auto"/>
            <w:noWrap/>
            <w:vAlign w:val="center"/>
            <w:hideMark/>
          </w:tcPr>
          <w:p w14:paraId="482C90B4" w14:textId="5937FBC2"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70B81AE9" w14:textId="53C226C7"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61ED4E75" w14:textId="5A56904F"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59F51D60" w14:textId="77777777" w:rsidTr="000A39C2">
        <w:trPr>
          <w:trHeight w:val="290"/>
        </w:trPr>
        <w:tc>
          <w:tcPr>
            <w:tcW w:w="1705" w:type="dxa"/>
            <w:vMerge/>
            <w:shd w:val="clear" w:color="auto" w:fill="auto"/>
            <w:noWrap/>
            <w:vAlign w:val="bottom"/>
            <w:hideMark/>
          </w:tcPr>
          <w:p w14:paraId="44D91D1E"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83ED6CC"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severityL: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7DC33436" w14:textId="66ADFB34"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2.594</w:t>
            </w:r>
          </w:p>
        </w:tc>
        <w:tc>
          <w:tcPr>
            <w:tcW w:w="1214" w:type="dxa"/>
            <w:shd w:val="clear" w:color="auto" w:fill="auto"/>
            <w:noWrap/>
            <w:vAlign w:val="center"/>
            <w:hideMark/>
          </w:tcPr>
          <w:p w14:paraId="44B6EF3B" w14:textId="5B4AB7A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577</w:t>
            </w:r>
          </w:p>
        </w:tc>
        <w:tc>
          <w:tcPr>
            <w:tcW w:w="1116" w:type="dxa"/>
            <w:shd w:val="clear" w:color="auto" w:fill="auto"/>
            <w:noWrap/>
            <w:vAlign w:val="center"/>
            <w:hideMark/>
          </w:tcPr>
          <w:p w14:paraId="39048EC3" w14:textId="1D28C34A"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56.480</w:t>
            </w:r>
          </w:p>
        </w:tc>
        <w:tc>
          <w:tcPr>
            <w:tcW w:w="1134" w:type="dxa"/>
            <w:shd w:val="clear" w:color="auto" w:fill="auto"/>
            <w:noWrap/>
            <w:vAlign w:val="center"/>
            <w:hideMark/>
          </w:tcPr>
          <w:p w14:paraId="7EE5B0FE" w14:textId="74B5F7F6"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4CC3FE87" w14:textId="03F69401"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16085D6F" w14:textId="259892C0"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0D56E9BE" w14:textId="77777777" w:rsidTr="000A39C2">
        <w:trPr>
          <w:trHeight w:val="290"/>
        </w:trPr>
        <w:tc>
          <w:tcPr>
            <w:tcW w:w="1705" w:type="dxa"/>
            <w:vMerge/>
            <w:shd w:val="clear" w:color="auto" w:fill="auto"/>
            <w:noWrap/>
            <w:vAlign w:val="bottom"/>
            <w:hideMark/>
          </w:tcPr>
          <w:p w14:paraId="2B74D29A"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3BC038E9"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severityH: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585409C0" w14:textId="3CE3FDD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77.227</w:t>
            </w:r>
          </w:p>
        </w:tc>
        <w:tc>
          <w:tcPr>
            <w:tcW w:w="1214" w:type="dxa"/>
            <w:shd w:val="clear" w:color="auto" w:fill="auto"/>
            <w:noWrap/>
            <w:vAlign w:val="center"/>
            <w:hideMark/>
          </w:tcPr>
          <w:p w14:paraId="2B06F30D" w14:textId="32D2299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577</w:t>
            </w:r>
          </w:p>
        </w:tc>
        <w:tc>
          <w:tcPr>
            <w:tcW w:w="1116" w:type="dxa"/>
            <w:shd w:val="clear" w:color="auto" w:fill="auto"/>
            <w:noWrap/>
            <w:vAlign w:val="center"/>
            <w:hideMark/>
          </w:tcPr>
          <w:p w14:paraId="44A70D91" w14:textId="04AD0B63"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33.820</w:t>
            </w:r>
          </w:p>
        </w:tc>
        <w:tc>
          <w:tcPr>
            <w:tcW w:w="1134" w:type="dxa"/>
            <w:shd w:val="clear" w:color="auto" w:fill="auto"/>
            <w:noWrap/>
            <w:vAlign w:val="center"/>
            <w:hideMark/>
          </w:tcPr>
          <w:p w14:paraId="57C05754" w14:textId="2B3D9690"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08E321B0" w14:textId="74C5D85E"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0C900D32" w14:textId="650A87FB"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393F886B" w14:textId="77777777" w:rsidTr="000A39C2">
        <w:trPr>
          <w:trHeight w:val="290"/>
        </w:trPr>
        <w:tc>
          <w:tcPr>
            <w:tcW w:w="1705" w:type="dxa"/>
            <w:vMerge/>
            <w:shd w:val="clear" w:color="auto" w:fill="auto"/>
            <w:noWrap/>
            <w:vAlign w:val="bottom"/>
            <w:hideMark/>
          </w:tcPr>
          <w:p w14:paraId="5A51E8CD"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135CE4F4"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severityL: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6DC82E5E" w14:textId="50015A9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935</w:t>
            </w:r>
          </w:p>
        </w:tc>
        <w:tc>
          <w:tcPr>
            <w:tcW w:w="1214" w:type="dxa"/>
            <w:shd w:val="clear" w:color="auto" w:fill="auto"/>
            <w:noWrap/>
            <w:vAlign w:val="center"/>
            <w:hideMark/>
          </w:tcPr>
          <w:p w14:paraId="33A7C229" w14:textId="18A9DA38"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77</w:t>
            </w:r>
          </w:p>
        </w:tc>
        <w:tc>
          <w:tcPr>
            <w:tcW w:w="1116" w:type="dxa"/>
            <w:shd w:val="clear" w:color="auto" w:fill="auto"/>
            <w:noWrap/>
            <w:vAlign w:val="center"/>
            <w:hideMark/>
          </w:tcPr>
          <w:p w14:paraId="45D07C08" w14:textId="7D2EC7B7"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51.343</w:t>
            </w:r>
          </w:p>
        </w:tc>
        <w:tc>
          <w:tcPr>
            <w:tcW w:w="1134" w:type="dxa"/>
            <w:shd w:val="clear" w:color="auto" w:fill="auto"/>
            <w:noWrap/>
            <w:vAlign w:val="center"/>
            <w:hideMark/>
          </w:tcPr>
          <w:p w14:paraId="6A331047" w14:textId="445B4822"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440457AC" w14:textId="7CEB0DAD"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5A44031" w14:textId="60789112"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1C00C7F3" w14:textId="77777777" w:rsidTr="006A0245">
        <w:trPr>
          <w:trHeight w:val="290"/>
        </w:trPr>
        <w:tc>
          <w:tcPr>
            <w:tcW w:w="1705" w:type="dxa"/>
            <w:vMerge/>
            <w:tcBorders>
              <w:bottom w:val="double" w:sz="4" w:space="0" w:color="auto"/>
            </w:tcBorders>
            <w:shd w:val="clear" w:color="auto" w:fill="auto"/>
            <w:noWrap/>
            <w:vAlign w:val="bottom"/>
            <w:hideMark/>
          </w:tcPr>
          <w:p w14:paraId="55614B02"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tcBorders>
              <w:bottom w:val="double" w:sz="4" w:space="0" w:color="auto"/>
            </w:tcBorders>
            <w:shd w:val="clear" w:color="auto" w:fill="auto"/>
            <w:noWrap/>
            <w:vAlign w:val="bottom"/>
            <w:hideMark/>
          </w:tcPr>
          <w:p w14:paraId="10877946"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severityH: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tcBorders>
              <w:bottom w:val="double" w:sz="4" w:space="0" w:color="auto"/>
            </w:tcBorders>
            <w:shd w:val="clear" w:color="auto" w:fill="auto"/>
            <w:noWrap/>
            <w:vAlign w:val="center"/>
            <w:hideMark/>
          </w:tcPr>
          <w:p w14:paraId="38443B56" w14:textId="2ED89491"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9.122</w:t>
            </w:r>
          </w:p>
        </w:tc>
        <w:tc>
          <w:tcPr>
            <w:tcW w:w="1214" w:type="dxa"/>
            <w:tcBorders>
              <w:bottom w:val="double" w:sz="4" w:space="0" w:color="auto"/>
            </w:tcBorders>
            <w:shd w:val="clear" w:color="auto" w:fill="auto"/>
            <w:noWrap/>
            <w:vAlign w:val="center"/>
            <w:hideMark/>
          </w:tcPr>
          <w:p w14:paraId="2CA521F8" w14:textId="3123DB3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77</w:t>
            </w:r>
          </w:p>
        </w:tc>
        <w:tc>
          <w:tcPr>
            <w:tcW w:w="1116" w:type="dxa"/>
            <w:tcBorders>
              <w:bottom w:val="double" w:sz="4" w:space="0" w:color="auto"/>
            </w:tcBorders>
            <w:shd w:val="clear" w:color="auto" w:fill="auto"/>
            <w:noWrap/>
            <w:vAlign w:val="center"/>
            <w:hideMark/>
          </w:tcPr>
          <w:p w14:paraId="5614E4C2" w14:textId="68FAE72C"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19.029</w:t>
            </w:r>
          </w:p>
        </w:tc>
        <w:tc>
          <w:tcPr>
            <w:tcW w:w="1134" w:type="dxa"/>
            <w:tcBorders>
              <w:bottom w:val="double" w:sz="4" w:space="0" w:color="auto"/>
            </w:tcBorders>
            <w:shd w:val="clear" w:color="auto" w:fill="auto"/>
            <w:noWrap/>
            <w:vAlign w:val="center"/>
            <w:hideMark/>
          </w:tcPr>
          <w:p w14:paraId="7A98D31F" w14:textId="58FF8021"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tcBorders>
              <w:bottom w:val="double" w:sz="4" w:space="0" w:color="auto"/>
            </w:tcBorders>
            <w:shd w:val="clear" w:color="auto" w:fill="auto"/>
            <w:noWrap/>
            <w:vAlign w:val="bottom"/>
            <w:hideMark/>
          </w:tcPr>
          <w:p w14:paraId="53E834A3" w14:textId="5CE361B4"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tcBorders>
              <w:bottom w:val="double" w:sz="4" w:space="0" w:color="auto"/>
            </w:tcBorders>
            <w:shd w:val="clear" w:color="auto" w:fill="auto"/>
            <w:noWrap/>
            <w:vAlign w:val="bottom"/>
            <w:hideMark/>
          </w:tcPr>
          <w:p w14:paraId="0E382C1B" w14:textId="1A282FED"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1636EF73" w14:textId="77777777" w:rsidTr="006A0245">
        <w:trPr>
          <w:trHeight w:val="290"/>
        </w:trPr>
        <w:tc>
          <w:tcPr>
            <w:tcW w:w="1705" w:type="dxa"/>
            <w:vMerge w:val="restart"/>
            <w:tcBorders>
              <w:top w:val="double" w:sz="4" w:space="0" w:color="auto"/>
            </w:tcBorders>
            <w:shd w:val="clear" w:color="auto" w:fill="auto"/>
            <w:noWrap/>
            <w:vAlign w:val="center"/>
            <w:hideMark/>
          </w:tcPr>
          <w:p w14:paraId="65037B55" w14:textId="350F5FD1"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r w:rsidRPr="00191B14">
              <w:rPr>
                <w:rFonts w:ascii="Times New Roman" w:eastAsia="Times New Roman" w:hAnsi="Times New Roman" w:cs="Times New Roman"/>
                <w:color w:val="000000"/>
                <w:kern w:val="0"/>
                <w:sz w:val="24"/>
                <w:szCs w:val="24"/>
                <w14:ligatures w14:val="none"/>
              </w:rPr>
              <w:t>Functional β-deviation</w:t>
            </w:r>
          </w:p>
        </w:tc>
        <w:tc>
          <w:tcPr>
            <w:tcW w:w="2581" w:type="dxa"/>
            <w:tcBorders>
              <w:top w:val="double" w:sz="4" w:space="0" w:color="auto"/>
            </w:tcBorders>
            <w:shd w:val="clear" w:color="auto" w:fill="auto"/>
            <w:noWrap/>
            <w:vAlign w:val="bottom"/>
            <w:hideMark/>
          </w:tcPr>
          <w:p w14:paraId="519F65B6" w14:textId="29DB9584"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r w:rsidRPr="00191B14">
              <w:rPr>
                <w:rFonts w:ascii="Times New Roman" w:eastAsia="Times New Roman" w:hAnsi="Times New Roman" w:cs="Times New Roman"/>
                <w:color w:val="000000"/>
                <w:kern w:val="0"/>
                <w:sz w:val="24"/>
                <w:szCs w:val="24"/>
                <w14:ligatures w14:val="none"/>
              </w:rPr>
              <w:t>(Intercept)</w:t>
            </w:r>
          </w:p>
        </w:tc>
        <w:tc>
          <w:tcPr>
            <w:tcW w:w="1436" w:type="dxa"/>
            <w:tcBorders>
              <w:top w:val="double" w:sz="4" w:space="0" w:color="auto"/>
            </w:tcBorders>
            <w:shd w:val="clear" w:color="auto" w:fill="auto"/>
            <w:noWrap/>
            <w:vAlign w:val="center"/>
            <w:hideMark/>
          </w:tcPr>
          <w:p w14:paraId="6B0DDE4B" w14:textId="70E2139C" w:rsidR="00EE205C" w:rsidRPr="003A341E" w:rsidRDefault="00EE205C" w:rsidP="003F3898">
            <w:pPr>
              <w:spacing w:after="0" w:line="240" w:lineRule="auto"/>
              <w:jc w:val="right"/>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2.497</w:t>
            </w:r>
          </w:p>
        </w:tc>
        <w:tc>
          <w:tcPr>
            <w:tcW w:w="1214" w:type="dxa"/>
            <w:tcBorders>
              <w:top w:val="double" w:sz="4" w:space="0" w:color="auto"/>
            </w:tcBorders>
            <w:shd w:val="clear" w:color="auto" w:fill="auto"/>
            <w:noWrap/>
            <w:vAlign w:val="center"/>
            <w:hideMark/>
          </w:tcPr>
          <w:p w14:paraId="0E15C1A9" w14:textId="10C35571" w:rsidR="00EE205C" w:rsidRPr="003A341E" w:rsidRDefault="00EE205C" w:rsidP="003F3898">
            <w:pPr>
              <w:spacing w:after="0" w:line="240" w:lineRule="auto"/>
              <w:jc w:val="right"/>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0.346</w:t>
            </w:r>
          </w:p>
        </w:tc>
        <w:tc>
          <w:tcPr>
            <w:tcW w:w="1116" w:type="dxa"/>
            <w:tcBorders>
              <w:top w:val="double" w:sz="4" w:space="0" w:color="auto"/>
            </w:tcBorders>
            <w:shd w:val="clear" w:color="auto" w:fill="auto"/>
            <w:noWrap/>
            <w:vAlign w:val="center"/>
            <w:hideMark/>
          </w:tcPr>
          <w:p w14:paraId="73B31EC6" w14:textId="240FCF3A" w:rsidR="00EE205C" w:rsidRPr="003A341E" w:rsidRDefault="00EE205C" w:rsidP="003F3898">
            <w:pPr>
              <w:spacing w:after="0" w:line="240" w:lineRule="auto"/>
              <w:jc w:val="right"/>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7.206</w:t>
            </w:r>
          </w:p>
        </w:tc>
        <w:tc>
          <w:tcPr>
            <w:tcW w:w="1134" w:type="dxa"/>
            <w:tcBorders>
              <w:top w:val="double" w:sz="4" w:space="0" w:color="auto"/>
            </w:tcBorders>
            <w:shd w:val="clear" w:color="auto" w:fill="auto"/>
            <w:noWrap/>
            <w:vAlign w:val="center"/>
            <w:hideMark/>
          </w:tcPr>
          <w:p w14:paraId="39B07C7A" w14:textId="0F236332" w:rsidR="00EE205C" w:rsidRPr="009F5803" w:rsidRDefault="00EE205C" w:rsidP="003A341E">
            <w:pPr>
              <w:spacing w:after="0" w:line="240" w:lineRule="auto"/>
              <w:rPr>
                <w:rFonts w:ascii="Times New Roman" w:eastAsia="Times New Roman" w:hAnsi="Times New Roman" w:cs="Times New Roman"/>
                <w:b/>
                <w:bCs/>
                <w:kern w:val="0"/>
                <w:sz w:val="24"/>
                <w:szCs w:val="24"/>
                <w14:ligatures w14:val="none"/>
              </w:rPr>
            </w:pPr>
            <w:r w:rsidRPr="009F5803">
              <w:rPr>
                <w:rFonts w:ascii="Times New Roman" w:hAnsi="Times New Roman" w:cs="Times New Roman"/>
                <w:b/>
                <w:bCs/>
                <w:color w:val="000000"/>
                <w:sz w:val="24"/>
                <w:szCs w:val="24"/>
              </w:rPr>
              <w:t>&lt;0.0001</w:t>
            </w:r>
          </w:p>
        </w:tc>
        <w:tc>
          <w:tcPr>
            <w:tcW w:w="876" w:type="dxa"/>
            <w:tcBorders>
              <w:top w:val="double" w:sz="4" w:space="0" w:color="auto"/>
            </w:tcBorders>
            <w:shd w:val="clear" w:color="auto" w:fill="auto"/>
            <w:noWrap/>
            <w:vAlign w:val="center"/>
            <w:hideMark/>
          </w:tcPr>
          <w:p w14:paraId="42A4398C" w14:textId="4F7E9A50"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0.674</w:t>
            </w:r>
          </w:p>
        </w:tc>
        <w:tc>
          <w:tcPr>
            <w:tcW w:w="1023" w:type="dxa"/>
            <w:tcBorders>
              <w:top w:val="double" w:sz="4" w:space="0" w:color="auto"/>
            </w:tcBorders>
            <w:shd w:val="clear" w:color="auto" w:fill="auto"/>
            <w:noWrap/>
            <w:vAlign w:val="center"/>
            <w:hideMark/>
          </w:tcPr>
          <w:p w14:paraId="314098E9" w14:textId="6A238252"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0.674</w:t>
            </w:r>
          </w:p>
        </w:tc>
      </w:tr>
      <w:tr w:rsidR="00EE205C" w:rsidRPr="00191B14" w14:paraId="1FD04281" w14:textId="77777777" w:rsidTr="00F60F72">
        <w:trPr>
          <w:trHeight w:val="290"/>
        </w:trPr>
        <w:tc>
          <w:tcPr>
            <w:tcW w:w="1705" w:type="dxa"/>
            <w:vMerge/>
            <w:shd w:val="clear" w:color="auto" w:fill="auto"/>
            <w:noWrap/>
            <w:vAlign w:val="bottom"/>
            <w:hideMark/>
          </w:tcPr>
          <w:p w14:paraId="548CC938" w14:textId="2AC8092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
        </w:tc>
        <w:tc>
          <w:tcPr>
            <w:tcW w:w="2581" w:type="dxa"/>
            <w:shd w:val="clear" w:color="auto" w:fill="auto"/>
            <w:noWrap/>
            <w:vAlign w:val="bottom"/>
            <w:hideMark/>
          </w:tcPr>
          <w:p w14:paraId="38105D42" w14:textId="3E869F48"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w:t>
            </w:r>
          </w:p>
        </w:tc>
        <w:tc>
          <w:tcPr>
            <w:tcW w:w="1436" w:type="dxa"/>
            <w:shd w:val="clear" w:color="auto" w:fill="auto"/>
            <w:noWrap/>
            <w:vAlign w:val="center"/>
            <w:hideMark/>
          </w:tcPr>
          <w:p w14:paraId="66D686BD" w14:textId="1286C580"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5.699</w:t>
            </w:r>
          </w:p>
        </w:tc>
        <w:tc>
          <w:tcPr>
            <w:tcW w:w="1214" w:type="dxa"/>
            <w:shd w:val="clear" w:color="auto" w:fill="auto"/>
            <w:noWrap/>
            <w:vAlign w:val="center"/>
            <w:hideMark/>
          </w:tcPr>
          <w:p w14:paraId="4EFBF1BA" w14:textId="379130F1"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530</w:t>
            </w:r>
          </w:p>
        </w:tc>
        <w:tc>
          <w:tcPr>
            <w:tcW w:w="1116" w:type="dxa"/>
            <w:shd w:val="clear" w:color="auto" w:fill="auto"/>
            <w:noWrap/>
            <w:vAlign w:val="center"/>
            <w:hideMark/>
          </w:tcPr>
          <w:p w14:paraId="32754A15" w14:textId="60438CEA"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0.754</w:t>
            </w:r>
          </w:p>
        </w:tc>
        <w:tc>
          <w:tcPr>
            <w:tcW w:w="1134" w:type="dxa"/>
            <w:shd w:val="clear" w:color="auto" w:fill="auto"/>
            <w:noWrap/>
            <w:vAlign w:val="center"/>
            <w:hideMark/>
          </w:tcPr>
          <w:p w14:paraId="58A7D57A" w14:textId="02C42155"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39B59EF5" w14:textId="4FFFDCFE"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079FFD97" w14:textId="661FF6BF"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r>
      <w:tr w:rsidR="00EE205C" w:rsidRPr="00191B14" w14:paraId="18282C30" w14:textId="77777777" w:rsidTr="000A39C2">
        <w:trPr>
          <w:trHeight w:val="290"/>
        </w:trPr>
        <w:tc>
          <w:tcPr>
            <w:tcW w:w="1705" w:type="dxa"/>
            <w:vMerge/>
            <w:shd w:val="clear" w:color="auto" w:fill="auto"/>
            <w:noWrap/>
            <w:vAlign w:val="bottom"/>
            <w:hideMark/>
          </w:tcPr>
          <w:p w14:paraId="13940EA1" w14:textId="77777777" w:rsidR="00EE205C" w:rsidRPr="00191B14"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p>
        </w:tc>
        <w:tc>
          <w:tcPr>
            <w:tcW w:w="2581" w:type="dxa"/>
            <w:shd w:val="clear" w:color="auto" w:fill="auto"/>
            <w:noWrap/>
            <w:vAlign w:val="bottom"/>
            <w:hideMark/>
          </w:tcPr>
          <w:p w14:paraId="32020012" w14:textId="759E5D8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severityL</w:t>
            </w:r>
            <w:proofErr w:type="spellEnd"/>
          </w:p>
        </w:tc>
        <w:tc>
          <w:tcPr>
            <w:tcW w:w="1436" w:type="dxa"/>
            <w:shd w:val="clear" w:color="auto" w:fill="auto"/>
            <w:noWrap/>
            <w:vAlign w:val="center"/>
            <w:hideMark/>
          </w:tcPr>
          <w:p w14:paraId="11C97441" w14:textId="18CEA22C"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8.966</w:t>
            </w:r>
          </w:p>
        </w:tc>
        <w:tc>
          <w:tcPr>
            <w:tcW w:w="1214" w:type="dxa"/>
            <w:shd w:val="clear" w:color="auto" w:fill="auto"/>
            <w:noWrap/>
            <w:vAlign w:val="center"/>
            <w:hideMark/>
          </w:tcPr>
          <w:p w14:paraId="787DA08D" w14:textId="333C9B80"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90</w:t>
            </w:r>
          </w:p>
        </w:tc>
        <w:tc>
          <w:tcPr>
            <w:tcW w:w="1116" w:type="dxa"/>
            <w:shd w:val="clear" w:color="auto" w:fill="auto"/>
            <w:noWrap/>
            <w:vAlign w:val="center"/>
            <w:hideMark/>
          </w:tcPr>
          <w:p w14:paraId="0685313F" w14:textId="50B0074B"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8.706</w:t>
            </w:r>
          </w:p>
        </w:tc>
        <w:tc>
          <w:tcPr>
            <w:tcW w:w="1134" w:type="dxa"/>
            <w:shd w:val="clear" w:color="auto" w:fill="auto"/>
            <w:noWrap/>
            <w:vAlign w:val="center"/>
            <w:hideMark/>
          </w:tcPr>
          <w:p w14:paraId="3EBEE047" w14:textId="0CE32B74"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3BAEEBF2" w14:textId="58BBA701"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409E68D3" w14:textId="2F5445B1"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78DA0124" w14:textId="77777777" w:rsidTr="000A39C2">
        <w:trPr>
          <w:trHeight w:val="290"/>
        </w:trPr>
        <w:tc>
          <w:tcPr>
            <w:tcW w:w="1705" w:type="dxa"/>
            <w:vMerge/>
            <w:shd w:val="clear" w:color="auto" w:fill="auto"/>
            <w:noWrap/>
            <w:vAlign w:val="bottom"/>
            <w:hideMark/>
          </w:tcPr>
          <w:p w14:paraId="5833F67E"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C841D6F" w14:textId="28B8E66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severityH</w:t>
            </w:r>
            <w:proofErr w:type="spellEnd"/>
          </w:p>
        </w:tc>
        <w:tc>
          <w:tcPr>
            <w:tcW w:w="1436" w:type="dxa"/>
            <w:shd w:val="clear" w:color="auto" w:fill="auto"/>
            <w:noWrap/>
            <w:vAlign w:val="center"/>
            <w:hideMark/>
          </w:tcPr>
          <w:p w14:paraId="536A071C" w14:textId="46659AF6"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8.440</w:t>
            </w:r>
          </w:p>
        </w:tc>
        <w:tc>
          <w:tcPr>
            <w:tcW w:w="1214" w:type="dxa"/>
            <w:shd w:val="clear" w:color="auto" w:fill="auto"/>
            <w:noWrap/>
            <w:vAlign w:val="center"/>
            <w:hideMark/>
          </w:tcPr>
          <w:p w14:paraId="259FAA92" w14:textId="0D1F1869"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90</w:t>
            </w:r>
          </w:p>
        </w:tc>
        <w:tc>
          <w:tcPr>
            <w:tcW w:w="1116" w:type="dxa"/>
            <w:shd w:val="clear" w:color="auto" w:fill="auto"/>
            <w:noWrap/>
            <w:vAlign w:val="center"/>
            <w:hideMark/>
          </w:tcPr>
          <w:p w14:paraId="795F5E01" w14:textId="57A489F7"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7.226</w:t>
            </w:r>
          </w:p>
        </w:tc>
        <w:tc>
          <w:tcPr>
            <w:tcW w:w="1134" w:type="dxa"/>
            <w:shd w:val="clear" w:color="auto" w:fill="auto"/>
            <w:noWrap/>
            <w:vAlign w:val="center"/>
            <w:hideMark/>
          </w:tcPr>
          <w:p w14:paraId="5AA64AB1" w14:textId="66EEE3D8"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388C4BBB" w14:textId="3D3C7887"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9422031" w14:textId="1E15449B"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7E64E140" w14:textId="77777777" w:rsidTr="000A39C2">
        <w:trPr>
          <w:trHeight w:val="290"/>
        </w:trPr>
        <w:tc>
          <w:tcPr>
            <w:tcW w:w="1705" w:type="dxa"/>
            <w:vMerge/>
            <w:shd w:val="clear" w:color="auto" w:fill="auto"/>
            <w:noWrap/>
            <w:vAlign w:val="bottom"/>
            <w:hideMark/>
          </w:tcPr>
          <w:p w14:paraId="5E6AC055"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40615944" w14:textId="5DD30515"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71AA5E1E" w14:textId="01A3CC33"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969</w:t>
            </w:r>
          </w:p>
        </w:tc>
        <w:tc>
          <w:tcPr>
            <w:tcW w:w="1214" w:type="dxa"/>
            <w:shd w:val="clear" w:color="auto" w:fill="auto"/>
            <w:noWrap/>
            <w:vAlign w:val="center"/>
            <w:hideMark/>
          </w:tcPr>
          <w:p w14:paraId="2FE98BA0" w14:textId="609E68B5"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234</w:t>
            </w:r>
          </w:p>
        </w:tc>
        <w:tc>
          <w:tcPr>
            <w:tcW w:w="1116" w:type="dxa"/>
            <w:shd w:val="clear" w:color="auto" w:fill="auto"/>
            <w:noWrap/>
            <w:vAlign w:val="center"/>
            <w:hideMark/>
          </w:tcPr>
          <w:p w14:paraId="2D9E542A" w14:textId="5376A1ED"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2.682</w:t>
            </w:r>
          </w:p>
        </w:tc>
        <w:tc>
          <w:tcPr>
            <w:tcW w:w="1134" w:type="dxa"/>
            <w:shd w:val="clear" w:color="auto" w:fill="auto"/>
            <w:noWrap/>
            <w:vAlign w:val="center"/>
            <w:hideMark/>
          </w:tcPr>
          <w:p w14:paraId="2E0F9D56" w14:textId="699CCC4D"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2813AA0F" w14:textId="7643CB48"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156FD5AC" w14:textId="5572FB96"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03C480E2" w14:textId="77777777" w:rsidTr="000A39C2">
        <w:trPr>
          <w:trHeight w:val="290"/>
        </w:trPr>
        <w:tc>
          <w:tcPr>
            <w:tcW w:w="1705" w:type="dxa"/>
            <w:vMerge/>
            <w:shd w:val="clear" w:color="auto" w:fill="auto"/>
            <w:noWrap/>
            <w:vAlign w:val="bottom"/>
            <w:hideMark/>
          </w:tcPr>
          <w:p w14:paraId="7F22562C"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350D4FC" w14:textId="74A9C94C"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year:severityL</w:t>
            </w:r>
            <w:proofErr w:type="spellEnd"/>
          </w:p>
        </w:tc>
        <w:tc>
          <w:tcPr>
            <w:tcW w:w="1436" w:type="dxa"/>
            <w:shd w:val="clear" w:color="auto" w:fill="auto"/>
            <w:noWrap/>
            <w:vAlign w:val="center"/>
            <w:hideMark/>
          </w:tcPr>
          <w:p w14:paraId="2F07C341" w14:textId="7C061E60"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8.408</w:t>
            </w:r>
          </w:p>
        </w:tc>
        <w:tc>
          <w:tcPr>
            <w:tcW w:w="1214" w:type="dxa"/>
            <w:shd w:val="clear" w:color="auto" w:fill="auto"/>
            <w:noWrap/>
            <w:vAlign w:val="center"/>
            <w:hideMark/>
          </w:tcPr>
          <w:p w14:paraId="57DA6A2E" w14:textId="4D5A628F"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749</w:t>
            </w:r>
          </w:p>
        </w:tc>
        <w:tc>
          <w:tcPr>
            <w:tcW w:w="1116" w:type="dxa"/>
            <w:shd w:val="clear" w:color="auto" w:fill="auto"/>
            <w:noWrap/>
            <w:vAlign w:val="center"/>
            <w:hideMark/>
          </w:tcPr>
          <w:p w14:paraId="7128512E" w14:textId="223A6B64"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7.909</w:t>
            </w:r>
          </w:p>
        </w:tc>
        <w:tc>
          <w:tcPr>
            <w:tcW w:w="1134" w:type="dxa"/>
            <w:shd w:val="clear" w:color="auto" w:fill="auto"/>
            <w:noWrap/>
            <w:vAlign w:val="center"/>
            <w:hideMark/>
          </w:tcPr>
          <w:p w14:paraId="32BF562F" w14:textId="6A9D7221"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715A284E" w14:textId="1853D7BF"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2AC9335F" w14:textId="06894AD4"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58A714F7" w14:textId="77777777" w:rsidTr="000A39C2">
        <w:trPr>
          <w:trHeight w:val="290"/>
        </w:trPr>
        <w:tc>
          <w:tcPr>
            <w:tcW w:w="1705" w:type="dxa"/>
            <w:vMerge/>
            <w:shd w:val="clear" w:color="auto" w:fill="auto"/>
            <w:noWrap/>
            <w:vAlign w:val="bottom"/>
            <w:hideMark/>
          </w:tcPr>
          <w:p w14:paraId="24910883"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B005C15" w14:textId="4748082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year:severityH</w:t>
            </w:r>
            <w:proofErr w:type="spellEnd"/>
          </w:p>
        </w:tc>
        <w:tc>
          <w:tcPr>
            <w:tcW w:w="1436" w:type="dxa"/>
            <w:shd w:val="clear" w:color="auto" w:fill="auto"/>
            <w:noWrap/>
            <w:vAlign w:val="center"/>
            <w:hideMark/>
          </w:tcPr>
          <w:p w14:paraId="07D9914F" w14:textId="61A0DBCD"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0.652</w:t>
            </w:r>
          </w:p>
        </w:tc>
        <w:tc>
          <w:tcPr>
            <w:tcW w:w="1214" w:type="dxa"/>
            <w:shd w:val="clear" w:color="auto" w:fill="auto"/>
            <w:noWrap/>
            <w:vAlign w:val="center"/>
            <w:hideMark/>
          </w:tcPr>
          <w:p w14:paraId="40A84AF5" w14:textId="42CCC69E"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749</w:t>
            </w:r>
          </w:p>
        </w:tc>
        <w:tc>
          <w:tcPr>
            <w:tcW w:w="1116" w:type="dxa"/>
            <w:shd w:val="clear" w:color="auto" w:fill="auto"/>
            <w:noWrap/>
            <w:vAlign w:val="center"/>
            <w:hideMark/>
          </w:tcPr>
          <w:p w14:paraId="135068E1" w14:textId="3F462C3A"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4.215</w:t>
            </w:r>
          </w:p>
        </w:tc>
        <w:tc>
          <w:tcPr>
            <w:tcW w:w="1134" w:type="dxa"/>
            <w:shd w:val="clear" w:color="auto" w:fill="auto"/>
            <w:noWrap/>
            <w:vAlign w:val="center"/>
            <w:hideMark/>
          </w:tcPr>
          <w:p w14:paraId="0ED44B58" w14:textId="761BDE6A"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015B2D03" w14:textId="2F94CFCF"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21DA8EDA" w14:textId="2679FE8A"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4996CDFD" w14:textId="77777777" w:rsidTr="000A39C2">
        <w:trPr>
          <w:trHeight w:val="290"/>
        </w:trPr>
        <w:tc>
          <w:tcPr>
            <w:tcW w:w="1705" w:type="dxa"/>
            <w:vMerge/>
            <w:shd w:val="clear" w:color="auto" w:fill="auto"/>
            <w:noWrap/>
            <w:vAlign w:val="bottom"/>
            <w:hideMark/>
          </w:tcPr>
          <w:p w14:paraId="1CDC2FEC"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462726FB" w14:textId="36DB709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670F5880" w14:textId="6998C7CD"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58</w:t>
            </w:r>
          </w:p>
        </w:tc>
        <w:tc>
          <w:tcPr>
            <w:tcW w:w="1214" w:type="dxa"/>
            <w:shd w:val="clear" w:color="auto" w:fill="auto"/>
            <w:noWrap/>
            <w:vAlign w:val="center"/>
            <w:hideMark/>
          </w:tcPr>
          <w:p w14:paraId="52C3273A" w14:textId="237A1E0F"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31</w:t>
            </w:r>
          </w:p>
        </w:tc>
        <w:tc>
          <w:tcPr>
            <w:tcW w:w="1116" w:type="dxa"/>
            <w:shd w:val="clear" w:color="auto" w:fill="auto"/>
            <w:noWrap/>
            <w:vAlign w:val="center"/>
            <w:hideMark/>
          </w:tcPr>
          <w:p w14:paraId="23C4B829" w14:textId="0D04C89A"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4.723</w:t>
            </w:r>
          </w:p>
        </w:tc>
        <w:tc>
          <w:tcPr>
            <w:tcW w:w="1134" w:type="dxa"/>
            <w:shd w:val="clear" w:color="auto" w:fill="auto"/>
            <w:noWrap/>
            <w:vAlign w:val="center"/>
            <w:hideMark/>
          </w:tcPr>
          <w:p w14:paraId="4CD9B970" w14:textId="3D492857"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57ABCE89" w14:textId="43F648AC"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51F373B" w14:textId="1C3120C6"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72780553" w14:textId="77777777" w:rsidTr="000A39C2">
        <w:trPr>
          <w:trHeight w:val="290"/>
        </w:trPr>
        <w:tc>
          <w:tcPr>
            <w:tcW w:w="1705" w:type="dxa"/>
            <w:vMerge/>
            <w:shd w:val="clear" w:color="auto" w:fill="auto"/>
            <w:noWrap/>
            <w:vAlign w:val="bottom"/>
            <w:hideMark/>
          </w:tcPr>
          <w:p w14:paraId="396950FB"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18548082" w14:textId="0D7EEB6B"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severityL: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7CD2AE19" w14:textId="5AC8A94B"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0.933</w:t>
            </w:r>
          </w:p>
        </w:tc>
        <w:tc>
          <w:tcPr>
            <w:tcW w:w="1214" w:type="dxa"/>
            <w:shd w:val="clear" w:color="auto" w:fill="auto"/>
            <w:noWrap/>
            <w:vAlign w:val="center"/>
            <w:hideMark/>
          </w:tcPr>
          <w:p w14:paraId="396E0219" w14:textId="0D0181D6"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331</w:t>
            </w:r>
          </w:p>
        </w:tc>
        <w:tc>
          <w:tcPr>
            <w:tcW w:w="1116" w:type="dxa"/>
            <w:shd w:val="clear" w:color="auto" w:fill="auto"/>
            <w:noWrap/>
            <w:vAlign w:val="center"/>
            <w:hideMark/>
          </w:tcPr>
          <w:p w14:paraId="4C534D3A" w14:textId="3072567C"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3.022</w:t>
            </w:r>
          </w:p>
        </w:tc>
        <w:tc>
          <w:tcPr>
            <w:tcW w:w="1134" w:type="dxa"/>
            <w:shd w:val="clear" w:color="auto" w:fill="auto"/>
            <w:noWrap/>
            <w:vAlign w:val="center"/>
            <w:hideMark/>
          </w:tcPr>
          <w:p w14:paraId="32C6833C" w14:textId="39827C8E"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04A5747C" w14:textId="09B03188"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5A726ACC" w14:textId="1C32FDD9"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6A2B9A18" w14:textId="77777777" w:rsidTr="000A39C2">
        <w:trPr>
          <w:trHeight w:val="290"/>
        </w:trPr>
        <w:tc>
          <w:tcPr>
            <w:tcW w:w="1705" w:type="dxa"/>
            <w:vMerge/>
            <w:shd w:val="clear" w:color="auto" w:fill="auto"/>
            <w:noWrap/>
            <w:vAlign w:val="bottom"/>
            <w:hideMark/>
          </w:tcPr>
          <w:p w14:paraId="01712C9B"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DC8D5B3" w14:textId="3D9EDA40"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severityH: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4CBB385A" w14:textId="14388B96"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4.477</w:t>
            </w:r>
          </w:p>
        </w:tc>
        <w:tc>
          <w:tcPr>
            <w:tcW w:w="1214" w:type="dxa"/>
            <w:shd w:val="clear" w:color="auto" w:fill="auto"/>
            <w:noWrap/>
            <w:vAlign w:val="center"/>
            <w:hideMark/>
          </w:tcPr>
          <w:p w14:paraId="456DB188" w14:textId="022A4919"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331</w:t>
            </w:r>
          </w:p>
        </w:tc>
        <w:tc>
          <w:tcPr>
            <w:tcW w:w="1116" w:type="dxa"/>
            <w:shd w:val="clear" w:color="auto" w:fill="auto"/>
            <w:noWrap/>
            <w:vAlign w:val="center"/>
            <w:hideMark/>
          </w:tcPr>
          <w:p w14:paraId="1C408A45" w14:textId="45536147"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3.524</w:t>
            </w:r>
          </w:p>
        </w:tc>
        <w:tc>
          <w:tcPr>
            <w:tcW w:w="1134" w:type="dxa"/>
            <w:shd w:val="clear" w:color="auto" w:fill="auto"/>
            <w:noWrap/>
            <w:vAlign w:val="center"/>
            <w:hideMark/>
          </w:tcPr>
          <w:p w14:paraId="73054710" w14:textId="48A0A96F"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2C843463" w14:textId="0D29904E"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66DA924E" w14:textId="09F63E58"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7AE3805A" w14:textId="77777777" w:rsidTr="000A39C2">
        <w:trPr>
          <w:trHeight w:val="290"/>
        </w:trPr>
        <w:tc>
          <w:tcPr>
            <w:tcW w:w="1705" w:type="dxa"/>
            <w:vMerge/>
            <w:shd w:val="clear" w:color="auto" w:fill="auto"/>
            <w:noWrap/>
            <w:vAlign w:val="bottom"/>
            <w:hideMark/>
          </w:tcPr>
          <w:p w14:paraId="25C369CE"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4BECA91" w14:textId="2E480A13"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severityL: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366E0880" w14:textId="3EB6C028"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291</w:t>
            </w:r>
          </w:p>
        </w:tc>
        <w:tc>
          <w:tcPr>
            <w:tcW w:w="1214" w:type="dxa"/>
            <w:shd w:val="clear" w:color="auto" w:fill="auto"/>
            <w:noWrap/>
            <w:vAlign w:val="center"/>
            <w:hideMark/>
          </w:tcPr>
          <w:p w14:paraId="3648D896" w14:textId="235207F1"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44</w:t>
            </w:r>
          </w:p>
        </w:tc>
        <w:tc>
          <w:tcPr>
            <w:tcW w:w="1116" w:type="dxa"/>
            <w:shd w:val="clear" w:color="auto" w:fill="auto"/>
            <w:noWrap/>
            <w:vAlign w:val="center"/>
            <w:hideMark/>
          </w:tcPr>
          <w:p w14:paraId="23A9D447" w14:textId="3E87A889"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9.364</w:t>
            </w:r>
          </w:p>
        </w:tc>
        <w:tc>
          <w:tcPr>
            <w:tcW w:w="1134" w:type="dxa"/>
            <w:shd w:val="clear" w:color="auto" w:fill="auto"/>
            <w:noWrap/>
            <w:vAlign w:val="center"/>
            <w:hideMark/>
          </w:tcPr>
          <w:p w14:paraId="45415CD8" w14:textId="7FDC925F"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77939505" w14:textId="25B79137"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3C8D6C0" w14:textId="64CF6512"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6CE1B616" w14:textId="77777777" w:rsidTr="000A39C2">
        <w:trPr>
          <w:trHeight w:val="290"/>
        </w:trPr>
        <w:tc>
          <w:tcPr>
            <w:tcW w:w="1705" w:type="dxa"/>
            <w:vMerge/>
            <w:shd w:val="clear" w:color="auto" w:fill="auto"/>
            <w:noWrap/>
            <w:vAlign w:val="bottom"/>
            <w:hideMark/>
          </w:tcPr>
          <w:p w14:paraId="04BFFF99"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4BD50A5" w14:textId="6317E88C"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severityH: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7DCBAF64" w14:textId="0BE20391"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95</w:t>
            </w:r>
          </w:p>
        </w:tc>
        <w:tc>
          <w:tcPr>
            <w:tcW w:w="1214" w:type="dxa"/>
            <w:shd w:val="clear" w:color="auto" w:fill="auto"/>
            <w:noWrap/>
            <w:vAlign w:val="center"/>
            <w:hideMark/>
          </w:tcPr>
          <w:p w14:paraId="0A148D49" w14:textId="0370F9DE"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44</w:t>
            </w:r>
          </w:p>
        </w:tc>
        <w:tc>
          <w:tcPr>
            <w:tcW w:w="1116" w:type="dxa"/>
            <w:shd w:val="clear" w:color="auto" w:fill="auto"/>
            <w:noWrap/>
            <w:vAlign w:val="center"/>
            <w:hideMark/>
          </w:tcPr>
          <w:p w14:paraId="517CEA08" w14:textId="2DCD10F0"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1.250</w:t>
            </w:r>
          </w:p>
        </w:tc>
        <w:tc>
          <w:tcPr>
            <w:tcW w:w="1134" w:type="dxa"/>
            <w:shd w:val="clear" w:color="auto" w:fill="auto"/>
            <w:noWrap/>
            <w:vAlign w:val="center"/>
            <w:hideMark/>
          </w:tcPr>
          <w:p w14:paraId="402B1DCE" w14:textId="064DD376"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51234D10" w14:textId="49F0A4E7"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525047DC" w14:textId="1ACEDAE0"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bl>
    <w:p w14:paraId="3D61360A" w14:textId="77777777" w:rsidR="00416329" w:rsidRPr="00191B14" w:rsidRDefault="00416329" w:rsidP="00C96FDB">
      <w:pPr>
        <w:spacing w:line="240" w:lineRule="auto"/>
        <w:rPr>
          <w:rFonts w:ascii="Times New Roman" w:hAnsi="Times New Roman" w:cs="Times New Roman"/>
          <w:color w:val="000000" w:themeColor="text1"/>
          <w:sz w:val="24"/>
          <w:szCs w:val="24"/>
        </w:rPr>
      </w:pPr>
    </w:p>
    <w:p w14:paraId="68CC2BCE" w14:textId="763900C9" w:rsidR="00416329" w:rsidRPr="00191B14" w:rsidRDefault="00416329" w:rsidP="009A635C">
      <w:pPr>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Table 2.</w:t>
      </w:r>
    </w:p>
    <w:tbl>
      <w:tblPr>
        <w:tblStyle w:val="TableGrid"/>
        <w:tblW w:w="0" w:type="auto"/>
        <w:tblInd w:w="265" w:type="dxa"/>
        <w:tblLook w:val="04A0" w:firstRow="1" w:lastRow="0" w:firstColumn="1" w:lastColumn="0" w:noHBand="0" w:noVBand="1"/>
      </w:tblPr>
      <w:tblGrid>
        <w:gridCol w:w="1176"/>
        <w:gridCol w:w="1187"/>
        <w:gridCol w:w="991"/>
        <w:gridCol w:w="989"/>
        <w:gridCol w:w="1170"/>
        <w:gridCol w:w="990"/>
      </w:tblGrid>
      <w:tr w:rsidR="00927733" w:rsidRPr="00191B14" w14:paraId="0152EBD0" w14:textId="77777777" w:rsidTr="00223B1B">
        <w:trPr>
          <w:trHeight w:hRule="exact" w:val="640"/>
        </w:trPr>
        <w:tc>
          <w:tcPr>
            <w:tcW w:w="1080" w:type="dxa"/>
            <w:tcBorders>
              <w:bottom w:val="single" w:sz="4" w:space="0" w:color="auto"/>
            </w:tcBorders>
            <w:vAlign w:val="center"/>
          </w:tcPr>
          <w:p w14:paraId="0E8F3332" w14:textId="2A9C14C5" w:rsidR="00416329" w:rsidRPr="00210F85" w:rsidRDefault="00416329" w:rsidP="00927733">
            <w:pPr>
              <w:rPr>
                <w:rFonts w:ascii="Times New Roman" w:hAnsi="Times New Roman" w:cs="Times New Roman"/>
                <w:b/>
                <w:bCs/>
                <w:color w:val="000000" w:themeColor="text1"/>
                <w:sz w:val="24"/>
                <w:szCs w:val="24"/>
              </w:rPr>
            </w:pPr>
            <w:r w:rsidRPr="00210F85">
              <w:rPr>
                <w:rFonts w:ascii="Times New Roman" w:hAnsi="Times New Roman" w:cs="Times New Roman"/>
                <w:b/>
                <w:bCs/>
                <w:color w:val="000000" w:themeColor="text1"/>
                <w:sz w:val="24"/>
                <w:szCs w:val="24"/>
              </w:rPr>
              <w:t>Severity</w:t>
            </w:r>
          </w:p>
        </w:tc>
        <w:tc>
          <w:tcPr>
            <w:tcW w:w="1187" w:type="dxa"/>
            <w:tcBorders>
              <w:bottom w:val="single" w:sz="4" w:space="0" w:color="auto"/>
            </w:tcBorders>
            <w:vAlign w:val="center"/>
          </w:tcPr>
          <w:p w14:paraId="26ABC322" w14:textId="1E30D5D0" w:rsidR="00416329" w:rsidRPr="00210F85" w:rsidRDefault="00416329" w:rsidP="003A341E">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themeColor="text1"/>
                <w:sz w:val="24"/>
                <w:szCs w:val="24"/>
              </w:rPr>
              <w:t>Year since fire</w:t>
            </w:r>
          </w:p>
        </w:tc>
        <w:tc>
          <w:tcPr>
            <w:tcW w:w="991" w:type="dxa"/>
            <w:tcBorders>
              <w:bottom w:val="single" w:sz="4" w:space="0" w:color="auto"/>
            </w:tcBorders>
            <w:vAlign w:val="center"/>
          </w:tcPr>
          <w:p w14:paraId="2669AB25" w14:textId="3739DCC0" w:rsidR="00416329" w:rsidRPr="00210F85" w:rsidRDefault="00416329" w:rsidP="003A341E">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themeColor="text1"/>
                <w:sz w:val="24"/>
                <w:szCs w:val="24"/>
              </w:rPr>
              <w:t>Slope</w:t>
            </w:r>
          </w:p>
        </w:tc>
        <w:tc>
          <w:tcPr>
            <w:tcW w:w="989" w:type="dxa"/>
            <w:tcBorders>
              <w:bottom w:val="single" w:sz="4" w:space="0" w:color="auto"/>
            </w:tcBorders>
            <w:vAlign w:val="center"/>
          </w:tcPr>
          <w:p w14:paraId="3ED78255" w14:textId="7410EA3B" w:rsidR="00416329" w:rsidRPr="00210F85" w:rsidRDefault="00416329" w:rsidP="003A341E">
            <w:pPr>
              <w:jc w:val="center"/>
              <w:rPr>
                <w:rFonts w:ascii="Times New Roman" w:hAnsi="Times New Roman" w:cs="Times New Roman"/>
                <w:b/>
                <w:bCs/>
                <w:color w:val="000000" w:themeColor="text1"/>
                <w:sz w:val="24"/>
                <w:szCs w:val="24"/>
                <w:vertAlign w:val="superscript"/>
              </w:rPr>
            </w:pPr>
            <w:r w:rsidRPr="00210F85">
              <w:rPr>
                <w:rFonts w:ascii="Times New Roman" w:hAnsi="Times New Roman" w:cs="Times New Roman"/>
                <w:b/>
                <w:bCs/>
                <w:color w:val="000000" w:themeColor="text1"/>
                <w:sz w:val="24"/>
                <w:szCs w:val="24"/>
              </w:rPr>
              <w:t>R</w:t>
            </w:r>
            <w:r w:rsidRPr="00210F85">
              <w:rPr>
                <w:rFonts w:ascii="Times New Roman" w:hAnsi="Times New Roman" w:cs="Times New Roman"/>
                <w:b/>
                <w:bCs/>
                <w:color w:val="000000" w:themeColor="text1"/>
                <w:sz w:val="24"/>
                <w:szCs w:val="24"/>
                <w:vertAlign w:val="superscript"/>
              </w:rPr>
              <w:t>2</w:t>
            </w:r>
          </w:p>
        </w:tc>
        <w:tc>
          <w:tcPr>
            <w:tcW w:w="1170" w:type="dxa"/>
            <w:tcBorders>
              <w:bottom w:val="single" w:sz="4" w:space="0" w:color="auto"/>
            </w:tcBorders>
            <w:vAlign w:val="center"/>
          </w:tcPr>
          <w:p w14:paraId="6CAFD330" w14:textId="516E57C7" w:rsidR="00416329" w:rsidRPr="00210F85" w:rsidRDefault="00416329" w:rsidP="003A341E">
            <w:pPr>
              <w:jc w:val="center"/>
              <w:rPr>
                <w:rFonts w:ascii="Times New Roman" w:hAnsi="Times New Roman" w:cs="Times New Roman"/>
                <w:b/>
                <w:bCs/>
                <w:color w:val="000000" w:themeColor="text1"/>
                <w:sz w:val="24"/>
                <w:szCs w:val="24"/>
                <w:vertAlign w:val="superscript"/>
              </w:rPr>
            </w:pPr>
            <w:r w:rsidRPr="00210F85">
              <w:rPr>
                <w:rFonts w:ascii="Times New Roman" w:hAnsi="Times New Roman" w:cs="Times New Roman"/>
                <w:b/>
                <w:bCs/>
                <w:color w:val="000000" w:themeColor="text1"/>
                <w:sz w:val="24"/>
                <w:szCs w:val="24"/>
              </w:rPr>
              <w:t>Adj</w:t>
            </w:r>
            <w:r w:rsidR="00927733">
              <w:rPr>
                <w:rFonts w:ascii="Times New Roman" w:hAnsi="Times New Roman" w:cs="Times New Roman"/>
                <w:b/>
                <w:bCs/>
                <w:color w:val="000000" w:themeColor="text1"/>
                <w:sz w:val="24"/>
                <w:szCs w:val="24"/>
              </w:rPr>
              <w:t>.</w:t>
            </w:r>
            <w:r w:rsidRPr="00210F85">
              <w:rPr>
                <w:rFonts w:ascii="Times New Roman" w:hAnsi="Times New Roman" w:cs="Times New Roman"/>
                <w:b/>
                <w:bCs/>
                <w:color w:val="000000" w:themeColor="text1"/>
                <w:sz w:val="24"/>
                <w:szCs w:val="24"/>
              </w:rPr>
              <w:t xml:space="preserve"> R</w:t>
            </w:r>
            <w:r w:rsidRPr="00210F85">
              <w:rPr>
                <w:rFonts w:ascii="Times New Roman" w:hAnsi="Times New Roman" w:cs="Times New Roman"/>
                <w:b/>
                <w:bCs/>
                <w:color w:val="000000" w:themeColor="text1"/>
                <w:sz w:val="24"/>
                <w:szCs w:val="24"/>
                <w:vertAlign w:val="superscript"/>
              </w:rPr>
              <w:t>2</w:t>
            </w:r>
          </w:p>
        </w:tc>
        <w:tc>
          <w:tcPr>
            <w:tcW w:w="990" w:type="dxa"/>
            <w:tcBorders>
              <w:bottom w:val="single" w:sz="4" w:space="0" w:color="auto"/>
            </w:tcBorders>
            <w:vAlign w:val="center"/>
          </w:tcPr>
          <w:p w14:paraId="3045D040" w14:textId="2621BDF3" w:rsidR="00416329" w:rsidRPr="00210F85" w:rsidRDefault="00416329" w:rsidP="003A341E">
            <w:pPr>
              <w:jc w:val="center"/>
              <w:rPr>
                <w:rFonts w:ascii="Times New Roman" w:hAnsi="Times New Roman" w:cs="Times New Roman"/>
                <w:b/>
                <w:bCs/>
                <w:i/>
                <w:iCs/>
                <w:color w:val="000000" w:themeColor="text1"/>
                <w:sz w:val="24"/>
                <w:szCs w:val="24"/>
              </w:rPr>
            </w:pPr>
            <w:r w:rsidRPr="00210F85">
              <w:rPr>
                <w:rFonts w:ascii="Times New Roman" w:hAnsi="Times New Roman" w:cs="Times New Roman"/>
                <w:b/>
                <w:bCs/>
                <w:i/>
                <w:iCs/>
                <w:color w:val="000000" w:themeColor="text1"/>
                <w:sz w:val="24"/>
                <w:szCs w:val="24"/>
              </w:rPr>
              <w:t>p</w:t>
            </w:r>
          </w:p>
        </w:tc>
      </w:tr>
      <w:tr w:rsidR="00C96FDB" w:rsidRPr="00191B14" w14:paraId="7E523E96" w14:textId="77777777" w:rsidTr="00223B1B">
        <w:trPr>
          <w:trHeight w:hRule="exact" w:val="288"/>
        </w:trPr>
        <w:tc>
          <w:tcPr>
            <w:tcW w:w="1080" w:type="dxa"/>
            <w:vMerge w:val="restart"/>
            <w:vAlign w:val="center"/>
          </w:tcPr>
          <w:p w14:paraId="652D45C1" w14:textId="2C530743" w:rsidR="00C96FDB" w:rsidRPr="00191B14" w:rsidRDefault="00C96FDB" w:rsidP="00C96FD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burned</w:t>
            </w:r>
          </w:p>
        </w:tc>
        <w:tc>
          <w:tcPr>
            <w:tcW w:w="1187" w:type="dxa"/>
            <w:vAlign w:val="center"/>
          </w:tcPr>
          <w:p w14:paraId="14D9E9FD" w14:textId="084A70E8"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91" w:type="dxa"/>
            <w:vAlign w:val="bottom"/>
          </w:tcPr>
          <w:p w14:paraId="06F24AEE" w14:textId="0DF58AE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599</w:t>
            </w:r>
          </w:p>
        </w:tc>
        <w:tc>
          <w:tcPr>
            <w:tcW w:w="989" w:type="dxa"/>
            <w:vAlign w:val="bottom"/>
          </w:tcPr>
          <w:p w14:paraId="183152E5" w14:textId="1DE799C0"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619</w:t>
            </w:r>
          </w:p>
        </w:tc>
        <w:tc>
          <w:tcPr>
            <w:tcW w:w="1170" w:type="dxa"/>
            <w:vAlign w:val="bottom"/>
          </w:tcPr>
          <w:p w14:paraId="3745EB24" w14:textId="408F25BB"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592</w:t>
            </w:r>
          </w:p>
        </w:tc>
        <w:tc>
          <w:tcPr>
            <w:tcW w:w="990" w:type="dxa"/>
            <w:vAlign w:val="bottom"/>
          </w:tcPr>
          <w:p w14:paraId="105A96A7" w14:textId="04F4E08B" w:rsidR="00C96FDB" w:rsidRPr="00210F85" w:rsidRDefault="00C96FDB" w:rsidP="00C96FDB">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rPr>
              <w:t>0.0003</w:t>
            </w:r>
          </w:p>
        </w:tc>
      </w:tr>
      <w:tr w:rsidR="00C96FDB" w:rsidRPr="00191B14" w14:paraId="4CC64AD4" w14:textId="77777777" w:rsidTr="00223B1B">
        <w:trPr>
          <w:trHeight w:hRule="exact" w:val="288"/>
        </w:trPr>
        <w:tc>
          <w:tcPr>
            <w:tcW w:w="1080" w:type="dxa"/>
            <w:vMerge/>
            <w:vAlign w:val="bottom"/>
          </w:tcPr>
          <w:p w14:paraId="3437E9FE" w14:textId="77777777" w:rsidR="00C96FDB" w:rsidRPr="00191B14" w:rsidRDefault="00C96FDB" w:rsidP="00C96FDB">
            <w:pPr>
              <w:rPr>
                <w:rFonts w:ascii="Times New Roman" w:hAnsi="Times New Roman" w:cs="Times New Roman"/>
                <w:color w:val="000000" w:themeColor="text1"/>
                <w:sz w:val="24"/>
                <w:szCs w:val="24"/>
              </w:rPr>
            </w:pPr>
          </w:p>
        </w:tc>
        <w:tc>
          <w:tcPr>
            <w:tcW w:w="1187" w:type="dxa"/>
            <w:vAlign w:val="center"/>
          </w:tcPr>
          <w:p w14:paraId="60188585" w14:textId="2ADA2669"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91" w:type="dxa"/>
            <w:vAlign w:val="bottom"/>
          </w:tcPr>
          <w:p w14:paraId="27C72DC3" w14:textId="3EDA23F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66</w:t>
            </w:r>
          </w:p>
        </w:tc>
        <w:tc>
          <w:tcPr>
            <w:tcW w:w="989" w:type="dxa"/>
            <w:vAlign w:val="bottom"/>
          </w:tcPr>
          <w:p w14:paraId="1F3361A4" w14:textId="4A7F89DC"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680</w:t>
            </w:r>
          </w:p>
        </w:tc>
        <w:tc>
          <w:tcPr>
            <w:tcW w:w="1170" w:type="dxa"/>
            <w:vAlign w:val="bottom"/>
          </w:tcPr>
          <w:p w14:paraId="11359537" w14:textId="25C620E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659</w:t>
            </w:r>
          </w:p>
        </w:tc>
        <w:tc>
          <w:tcPr>
            <w:tcW w:w="990" w:type="dxa"/>
            <w:vAlign w:val="bottom"/>
          </w:tcPr>
          <w:p w14:paraId="4FAA2124" w14:textId="3680015F" w:rsidR="00C96FDB" w:rsidRPr="00210F85" w:rsidRDefault="00C96FDB" w:rsidP="00C96FDB">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rPr>
              <w:t>&lt;0.0001</w:t>
            </w:r>
          </w:p>
        </w:tc>
      </w:tr>
      <w:tr w:rsidR="00C96FDB" w:rsidRPr="00191B14" w14:paraId="47AC5895" w14:textId="77777777" w:rsidTr="00223B1B">
        <w:trPr>
          <w:trHeight w:hRule="exact" w:val="288"/>
        </w:trPr>
        <w:tc>
          <w:tcPr>
            <w:tcW w:w="1080" w:type="dxa"/>
            <w:vMerge/>
            <w:vAlign w:val="bottom"/>
          </w:tcPr>
          <w:p w14:paraId="6E317E4E" w14:textId="77777777" w:rsidR="00C96FDB" w:rsidRPr="00191B14" w:rsidRDefault="00C96FDB" w:rsidP="00C96FDB">
            <w:pPr>
              <w:rPr>
                <w:rFonts w:ascii="Times New Roman" w:hAnsi="Times New Roman" w:cs="Times New Roman"/>
                <w:color w:val="000000" w:themeColor="text1"/>
                <w:sz w:val="24"/>
                <w:szCs w:val="24"/>
              </w:rPr>
            </w:pPr>
          </w:p>
        </w:tc>
        <w:tc>
          <w:tcPr>
            <w:tcW w:w="1187" w:type="dxa"/>
            <w:vAlign w:val="center"/>
          </w:tcPr>
          <w:p w14:paraId="7BC767A0" w14:textId="0E00517B"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91" w:type="dxa"/>
            <w:vAlign w:val="bottom"/>
          </w:tcPr>
          <w:p w14:paraId="2BDF578B" w14:textId="04B22704"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389</w:t>
            </w:r>
          </w:p>
        </w:tc>
        <w:tc>
          <w:tcPr>
            <w:tcW w:w="989" w:type="dxa"/>
            <w:vAlign w:val="bottom"/>
          </w:tcPr>
          <w:p w14:paraId="322E310F" w14:textId="385792DE"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35</w:t>
            </w:r>
          </w:p>
        </w:tc>
        <w:tc>
          <w:tcPr>
            <w:tcW w:w="1170" w:type="dxa"/>
            <w:vAlign w:val="bottom"/>
          </w:tcPr>
          <w:p w14:paraId="311CE3D1" w14:textId="21ACD9F1"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399</w:t>
            </w:r>
          </w:p>
        </w:tc>
        <w:tc>
          <w:tcPr>
            <w:tcW w:w="990" w:type="dxa"/>
            <w:vAlign w:val="bottom"/>
          </w:tcPr>
          <w:p w14:paraId="3C5C9AD3" w14:textId="32336441" w:rsidR="00C96FDB" w:rsidRPr="00210F85" w:rsidRDefault="00C96FDB" w:rsidP="00C96FDB">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rPr>
              <w:t>0.0029</w:t>
            </w:r>
          </w:p>
        </w:tc>
      </w:tr>
      <w:tr w:rsidR="00C96FDB" w:rsidRPr="00191B14" w14:paraId="494F5B1F" w14:textId="77777777" w:rsidTr="00223B1B">
        <w:trPr>
          <w:trHeight w:hRule="exact" w:val="288"/>
        </w:trPr>
        <w:tc>
          <w:tcPr>
            <w:tcW w:w="1080" w:type="dxa"/>
            <w:vMerge/>
            <w:tcBorders>
              <w:bottom w:val="double" w:sz="4" w:space="0" w:color="auto"/>
            </w:tcBorders>
            <w:vAlign w:val="bottom"/>
          </w:tcPr>
          <w:p w14:paraId="39CF345B" w14:textId="77777777" w:rsidR="00C96FDB" w:rsidRPr="00191B14" w:rsidRDefault="00C96FDB" w:rsidP="00C96FDB">
            <w:pPr>
              <w:rPr>
                <w:rFonts w:ascii="Times New Roman" w:hAnsi="Times New Roman" w:cs="Times New Roman"/>
                <w:color w:val="000000" w:themeColor="text1"/>
                <w:sz w:val="24"/>
                <w:szCs w:val="24"/>
              </w:rPr>
            </w:pPr>
          </w:p>
        </w:tc>
        <w:tc>
          <w:tcPr>
            <w:tcW w:w="1187" w:type="dxa"/>
            <w:tcBorders>
              <w:bottom w:val="double" w:sz="4" w:space="0" w:color="auto"/>
            </w:tcBorders>
            <w:vAlign w:val="center"/>
          </w:tcPr>
          <w:p w14:paraId="5D1853EF" w14:textId="3D428C2A"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91" w:type="dxa"/>
            <w:tcBorders>
              <w:bottom w:val="double" w:sz="4" w:space="0" w:color="auto"/>
            </w:tcBorders>
            <w:vAlign w:val="bottom"/>
          </w:tcPr>
          <w:p w14:paraId="0958DF9B" w14:textId="42BFA04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31</w:t>
            </w:r>
          </w:p>
        </w:tc>
        <w:tc>
          <w:tcPr>
            <w:tcW w:w="989" w:type="dxa"/>
            <w:tcBorders>
              <w:bottom w:val="double" w:sz="4" w:space="0" w:color="auto"/>
            </w:tcBorders>
            <w:vAlign w:val="bottom"/>
          </w:tcPr>
          <w:p w14:paraId="3186E060" w14:textId="1AC29F86"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519</w:t>
            </w:r>
          </w:p>
        </w:tc>
        <w:tc>
          <w:tcPr>
            <w:tcW w:w="1170" w:type="dxa"/>
            <w:tcBorders>
              <w:bottom w:val="double" w:sz="4" w:space="0" w:color="auto"/>
            </w:tcBorders>
            <w:vAlign w:val="bottom"/>
          </w:tcPr>
          <w:p w14:paraId="1E5A9D04" w14:textId="26A99188"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91</w:t>
            </w:r>
          </w:p>
        </w:tc>
        <w:tc>
          <w:tcPr>
            <w:tcW w:w="990" w:type="dxa"/>
            <w:tcBorders>
              <w:bottom w:val="double" w:sz="4" w:space="0" w:color="auto"/>
            </w:tcBorders>
            <w:vAlign w:val="bottom"/>
          </w:tcPr>
          <w:p w14:paraId="154669A3" w14:textId="1EA78FBC" w:rsidR="00C96FDB" w:rsidRPr="00210F85" w:rsidRDefault="00C96FDB" w:rsidP="00C96FDB">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rPr>
              <w:t>0.0005</w:t>
            </w:r>
          </w:p>
        </w:tc>
      </w:tr>
      <w:tr w:rsidR="00C96FDB" w:rsidRPr="00191B14" w14:paraId="60F5B3EE" w14:textId="77777777" w:rsidTr="00223B1B">
        <w:trPr>
          <w:trHeight w:hRule="exact" w:val="288"/>
        </w:trPr>
        <w:tc>
          <w:tcPr>
            <w:tcW w:w="1080" w:type="dxa"/>
            <w:vMerge w:val="restart"/>
            <w:tcBorders>
              <w:top w:val="double" w:sz="4" w:space="0" w:color="auto"/>
            </w:tcBorders>
            <w:vAlign w:val="center"/>
          </w:tcPr>
          <w:p w14:paraId="046783FD" w14:textId="6F30874A" w:rsidR="00C96FDB" w:rsidRPr="00191B14" w:rsidRDefault="00C96FDB" w:rsidP="00C96FD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w</w:t>
            </w:r>
          </w:p>
        </w:tc>
        <w:tc>
          <w:tcPr>
            <w:tcW w:w="1187" w:type="dxa"/>
            <w:tcBorders>
              <w:top w:val="double" w:sz="4" w:space="0" w:color="auto"/>
            </w:tcBorders>
            <w:vAlign w:val="center"/>
          </w:tcPr>
          <w:p w14:paraId="123F3E94" w14:textId="33C30769"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91" w:type="dxa"/>
            <w:tcBorders>
              <w:top w:val="double" w:sz="4" w:space="0" w:color="auto"/>
            </w:tcBorders>
            <w:vAlign w:val="bottom"/>
          </w:tcPr>
          <w:p w14:paraId="1F507A0D" w14:textId="02E374B9"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829</w:t>
            </w:r>
          </w:p>
        </w:tc>
        <w:tc>
          <w:tcPr>
            <w:tcW w:w="989" w:type="dxa"/>
            <w:tcBorders>
              <w:top w:val="double" w:sz="4" w:space="0" w:color="auto"/>
            </w:tcBorders>
            <w:vAlign w:val="bottom"/>
          </w:tcPr>
          <w:p w14:paraId="6D6706BB" w14:textId="37D8C71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93</w:t>
            </w:r>
          </w:p>
        </w:tc>
        <w:tc>
          <w:tcPr>
            <w:tcW w:w="1170" w:type="dxa"/>
            <w:tcBorders>
              <w:top w:val="double" w:sz="4" w:space="0" w:color="auto"/>
            </w:tcBorders>
            <w:vAlign w:val="bottom"/>
          </w:tcPr>
          <w:p w14:paraId="247A351D" w14:textId="2070FED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35</w:t>
            </w:r>
          </w:p>
        </w:tc>
        <w:tc>
          <w:tcPr>
            <w:tcW w:w="990" w:type="dxa"/>
            <w:tcBorders>
              <w:top w:val="double" w:sz="4" w:space="0" w:color="auto"/>
            </w:tcBorders>
            <w:vAlign w:val="bottom"/>
          </w:tcPr>
          <w:p w14:paraId="7F5452B4" w14:textId="7022AEDF"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887</w:t>
            </w:r>
          </w:p>
        </w:tc>
      </w:tr>
      <w:tr w:rsidR="00C96FDB" w:rsidRPr="00191B14" w14:paraId="77D27440" w14:textId="77777777" w:rsidTr="00223B1B">
        <w:trPr>
          <w:trHeight w:hRule="exact" w:val="288"/>
        </w:trPr>
        <w:tc>
          <w:tcPr>
            <w:tcW w:w="1080" w:type="dxa"/>
            <w:vMerge/>
            <w:vAlign w:val="bottom"/>
          </w:tcPr>
          <w:p w14:paraId="4D04AB12" w14:textId="77777777" w:rsidR="00C96FDB" w:rsidRPr="00191B14" w:rsidRDefault="00C96FDB" w:rsidP="00C96FDB">
            <w:pPr>
              <w:rPr>
                <w:rFonts w:ascii="Times New Roman" w:hAnsi="Times New Roman" w:cs="Times New Roman"/>
                <w:color w:val="000000" w:themeColor="text1"/>
                <w:sz w:val="24"/>
                <w:szCs w:val="24"/>
              </w:rPr>
            </w:pPr>
          </w:p>
        </w:tc>
        <w:tc>
          <w:tcPr>
            <w:tcW w:w="1187" w:type="dxa"/>
            <w:vAlign w:val="center"/>
          </w:tcPr>
          <w:p w14:paraId="4723A3CF" w14:textId="5C0025C7"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91" w:type="dxa"/>
            <w:vAlign w:val="bottom"/>
          </w:tcPr>
          <w:p w14:paraId="3D5026F9" w14:textId="53CCEC06"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291</w:t>
            </w:r>
          </w:p>
        </w:tc>
        <w:tc>
          <w:tcPr>
            <w:tcW w:w="989" w:type="dxa"/>
            <w:vAlign w:val="bottom"/>
          </w:tcPr>
          <w:p w14:paraId="46F3F214" w14:textId="24A4D25E"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20</w:t>
            </w:r>
          </w:p>
        </w:tc>
        <w:tc>
          <w:tcPr>
            <w:tcW w:w="1170" w:type="dxa"/>
            <w:vAlign w:val="bottom"/>
          </w:tcPr>
          <w:p w14:paraId="179AB805" w14:textId="14788124"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71</w:t>
            </w:r>
          </w:p>
        </w:tc>
        <w:tc>
          <w:tcPr>
            <w:tcW w:w="990" w:type="dxa"/>
            <w:vAlign w:val="bottom"/>
          </w:tcPr>
          <w:p w14:paraId="2592479F" w14:textId="679DEB96"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354</w:t>
            </w:r>
          </w:p>
        </w:tc>
      </w:tr>
      <w:tr w:rsidR="00C96FDB" w:rsidRPr="00191B14" w14:paraId="0527B444" w14:textId="77777777" w:rsidTr="00223B1B">
        <w:trPr>
          <w:trHeight w:hRule="exact" w:val="288"/>
        </w:trPr>
        <w:tc>
          <w:tcPr>
            <w:tcW w:w="1080" w:type="dxa"/>
            <w:vMerge/>
            <w:vAlign w:val="bottom"/>
          </w:tcPr>
          <w:p w14:paraId="5FC2C51E" w14:textId="77777777" w:rsidR="00C96FDB" w:rsidRPr="00191B14" w:rsidRDefault="00C96FDB" w:rsidP="00C96FDB">
            <w:pPr>
              <w:rPr>
                <w:rFonts w:ascii="Times New Roman" w:hAnsi="Times New Roman" w:cs="Times New Roman"/>
                <w:color w:val="000000" w:themeColor="text1"/>
                <w:sz w:val="24"/>
                <w:szCs w:val="24"/>
              </w:rPr>
            </w:pPr>
          </w:p>
        </w:tc>
        <w:tc>
          <w:tcPr>
            <w:tcW w:w="1187" w:type="dxa"/>
            <w:vAlign w:val="center"/>
          </w:tcPr>
          <w:p w14:paraId="4E10F221" w14:textId="0CB62CF2"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91" w:type="dxa"/>
            <w:vAlign w:val="bottom"/>
          </w:tcPr>
          <w:p w14:paraId="7B25BAD8" w14:textId="7E16FC3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57</w:t>
            </w:r>
          </w:p>
        </w:tc>
        <w:tc>
          <w:tcPr>
            <w:tcW w:w="989" w:type="dxa"/>
            <w:vAlign w:val="bottom"/>
          </w:tcPr>
          <w:p w14:paraId="717DEF05" w14:textId="7DB68C1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41</w:t>
            </w:r>
          </w:p>
        </w:tc>
        <w:tc>
          <w:tcPr>
            <w:tcW w:w="1170" w:type="dxa"/>
            <w:vAlign w:val="bottom"/>
          </w:tcPr>
          <w:p w14:paraId="07478B15" w14:textId="36B30A40"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18</w:t>
            </w:r>
          </w:p>
        </w:tc>
        <w:tc>
          <w:tcPr>
            <w:tcW w:w="990" w:type="dxa"/>
            <w:vAlign w:val="bottom"/>
          </w:tcPr>
          <w:p w14:paraId="5EAF4645" w14:textId="5C965AAD"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178</w:t>
            </w:r>
          </w:p>
        </w:tc>
      </w:tr>
      <w:tr w:rsidR="00C96FDB" w:rsidRPr="00191B14" w14:paraId="2FF9A1BA" w14:textId="77777777" w:rsidTr="00223B1B">
        <w:trPr>
          <w:trHeight w:hRule="exact" w:val="288"/>
        </w:trPr>
        <w:tc>
          <w:tcPr>
            <w:tcW w:w="1080" w:type="dxa"/>
            <w:vMerge/>
            <w:tcBorders>
              <w:bottom w:val="double" w:sz="4" w:space="0" w:color="auto"/>
            </w:tcBorders>
            <w:vAlign w:val="bottom"/>
          </w:tcPr>
          <w:p w14:paraId="5F3B3718" w14:textId="77777777" w:rsidR="00C96FDB" w:rsidRPr="00191B14" w:rsidRDefault="00C96FDB" w:rsidP="00C96FDB">
            <w:pPr>
              <w:rPr>
                <w:rFonts w:ascii="Times New Roman" w:hAnsi="Times New Roman" w:cs="Times New Roman"/>
                <w:color w:val="000000" w:themeColor="text1"/>
                <w:sz w:val="24"/>
                <w:szCs w:val="24"/>
              </w:rPr>
            </w:pPr>
          </w:p>
        </w:tc>
        <w:tc>
          <w:tcPr>
            <w:tcW w:w="1187" w:type="dxa"/>
            <w:tcBorders>
              <w:bottom w:val="double" w:sz="4" w:space="0" w:color="auto"/>
            </w:tcBorders>
            <w:vAlign w:val="center"/>
          </w:tcPr>
          <w:p w14:paraId="7DBD7BDE" w14:textId="228C4851"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91" w:type="dxa"/>
            <w:tcBorders>
              <w:bottom w:val="double" w:sz="4" w:space="0" w:color="auto"/>
            </w:tcBorders>
            <w:vAlign w:val="bottom"/>
          </w:tcPr>
          <w:p w14:paraId="6945DFEB" w14:textId="120BAA85"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82</w:t>
            </w:r>
          </w:p>
        </w:tc>
        <w:tc>
          <w:tcPr>
            <w:tcW w:w="989" w:type="dxa"/>
            <w:tcBorders>
              <w:bottom w:val="double" w:sz="4" w:space="0" w:color="auto"/>
            </w:tcBorders>
            <w:vAlign w:val="bottom"/>
          </w:tcPr>
          <w:p w14:paraId="38AC2658" w14:textId="6A17E59E"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49</w:t>
            </w:r>
          </w:p>
        </w:tc>
        <w:tc>
          <w:tcPr>
            <w:tcW w:w="1170" w:type="dxa"/>
            <w:tcBorders>
              <w:bottom w:val="double" w:sz="4" w:space="0" w:color="auto"/>
            </w:tcBorders>
            <w:vAlign w:val="bottom"/>
          </w:tcPr>
          <w:p w14:paraId="3F47CDFE" w14:textId="30CE1B99"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19</w:t>
            </w:r>
          </w:p>
        </w:tc>
        <w:tc>
          <w:tcPr>
            <w:tcW w:w="990" w:type="dxa"/>
            <w:tcBorders>
              <w:bottom w:val="double" w:sz="4" w:space="0" w:color="auto"/>
            </w:tcBorders>
            <w:vAlign w:val="bottom"/>
          </w:tcPr>
          <w:p w14:paraId="40B662D0" w14:textId="667FA961"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103</w:t>
            </w:r>
          </w:p>
        </w:tc>
      </w:tr>
      <w:tr w:rsidR="00C96FDB" w:rsidRPr="00191B14" w14:paraId="1B00FA79" w14:textId="77777777" w:rsidTr="00223B1B">
        <w:trPr>
          <w:trHeight w:hRule="exact" w:val="288"/>
        </w:trPr>
        <w:tc>
          <w:tcPr>
            <w:tcW w:w="1080" w:type="dxa"/>
            <w:vMerge w:val="restart"/>
            <w:tcBorders>
              <w:top w:val="double" w:sz="4" w:space="0" w:color="auto"/>
            </w:tcBorders>
            <w:vAlign w:val="center"/>
          </w:tcPr>
          <w:p w14:paraId="16BE2015" w14:textId="688B2E26" w:rsidR="00C96FDB" w:rsidRPr="00191B14" w:rsidRDefault="00C96FDB" w:rsidP="00C96FD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w:t>
            </w:r>
          </w:p>
        </w:tc>
        <w:tc>
          <w:tcPr>
            <w:tcW w:w="1187" w:type="dxa"/>
            <w:tcBorders>
              <w:top w:val="double" w:sz="4" w:space="0" w:color="auto"/>
            </w:tcBorders>
            <w:vAlign w:val="center"/>
          </w:tcPr>
          <w:p w14:paraId="16E1925C" w14:textId="3E7646BD"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91" w:type="dxa"/>
            <w:tcBorders>
              <w:top w:val="double" w:sz="4" w:space="0" w:color="auto"/>
            </w:tcBorders>
            <w:vAlign w:val="bottom"/>
          </w:tcPr>
          <w:p w14:paraId="66B886E5" w14:textId="59AF0B28"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17</w:t>
            </w:r>
          </w:p>
        </w:tc>
        <w:tc>
          <w:tcPr>
            <w:tcW w:w="989" w:type="dxa"/>
            <w:tcBorders>
              <w:top w:val="double" w:sz="4" w:space="0" w:color="auto"/>
            </w:tcBorders>
            <w:vAlign w:val="bottom"/>
          </w:tcPr>
          <w:p w14:paraId="501BF73A" w14:textId="1758ABC6"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01</w:t>
            </w:r>
          </w:p>
        </w:tc>
        <w:tc>
          <w:tcPr>
            <w:tcW w:w="1170" w:type="dxa"/>
            <w:tcBorders>
              <w:top w:val="double" w:sz="4" w:space="0" w:color="auto"/>
            </w:tcBorders>
            <w:vAlign w:val="bottom"/>
          </w:tcPr>
          <w:p w14:paraId="5BE84575" w14:textId="24416467"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24</w:t>
            </w:r>
          </w:p>
        </w:tc>
        <w:tc>
          <w:tcPr>
            <w:tcW w:w="990" w:type="dxa"/>
            <w:tcBorders>
              <w:top w:val="double" w:sz="4" w:space="0" w:color="auto"/>
            </w:tcBorders>
            <w:vAlign w:val="bottom"/>
          </w:tcPr>
          <w:p w14:paraId="78BD8E17" w14:textId="7E50E1D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9328</w:t>
            </w:r>
          </w:p>
        </w:tc>
      </w:tr>
      <w:tr w:rsidR="00C96FDB" w:rsidRPr="00191B14" w14:paraId="5E515EB6" w14:textId="77777777" w:rsidTr="00223B1B">
        <w:trPr>
          <w:trHeight w:hRule="exact" w:val="288"/>
        </w:trPr>
        <w:tc>
          <w:tcPr>
            <w:tcW w:w="1080" w:type="dxa"/>
            <w:vMerge/>
            <w:vAlign w:val="bottom"/>
          </w:tcPr>
          <w:p w14:paraId="0F95C003" w14:textId="77777777" w:rsidR="00C96FDB" w:rsidRPr="00191B14" w:rsidRDefault="00C96FDB" w:rsidP="00C96FDB">
            <w:pPr>
              <w:rPr>
                <w:rFonts w:ascii="Times New Roman" w:hAnsi="Times New Roman" w:cs="Times New Roman"/>
                <w:color w:val="000000" w:themeColor="text1"/>
                <w:sz w:val="24"/>
                <w:szCs w:val="24"/>
              </w:rPr>
            </w:pPr>
          </w:p>
        </w:tc>
        <w:tc>
          <w:tcPr>
            <w:tcW w:w="1187" w:type="dxa"/>
            <w:vAlign w:val="center"/>
          </w:tcPr>
          <w:p w14:paraId="7EF3F493" w14:textId="5A849FD1"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91" w:type="dxa"/>
            <w:vAlign w:val="bottom"/>
          </w:tcPr>
          <w:p w14:paraId="6FFAA229" w14:textId="57EB668D"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42</w:t>
            </w:r>
          </w:p>
        </w:tc>
        <w:tc>
          <w:tcPr>
            <w:tcW w:w="989" w:type="dxa"/>
            <w:vAlign w:val="bottom"/>
          </w:tcPr>
          <w:p w14:paraId="7D2BFB59" w14:textId="7111D6B8"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21</w:t>
            </w:r>
          </w:p>
        </w:tc>
        <w:tc>
          <w:tcPr>
            <w:tcW w:w="1170" w:type="dxa"/>
            <w:vAlign w:val="bottom"/>
          </w:tcPr>
          <w:p w14:paraId="1B567A4C" w14:textId="187523F0"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41</w:t>
            </w:r>
          </w:p>
        </w:tc>
        <w:tc>
          <w:tcPr>
            <w:tcW w:w="990" w:type="dxa"/>
            <w:vAlign w:val="bottom"/>
          </w:tcPr>
          <w:p w14:paraId="5F9E7DEA" w14:textId="057173CC"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5697</w:t>
            </w:r>
          </w:p>
        </w:tc>
      </w:tr>
      <w:tr w:rsidR="00C96FDB" w:rsidRPr="00191B14" w14:paraId="6E1EA5CB" w14:textId="77777777" w:rsidTr="00223B1B">
        <w:trPr>
          <w:trHeight w:hRule="exact" w:val="288"/>
        </w:trPr>
        <w:tc>
          <w:tcPr>
            <w:tcW w:w="1080" w:type="dxa"/>
            <w:vMerge/>
            <w:vAlign w:val="bottom"/>
          </w:tcPr>
          <w:p w14:paraId="72AB4AC0" w14:textId="77777777" w:rsidR="00C96FDB" w:rsidRPr="00191B14" w:rsidRDefault="00C96FDB" w:rsidP="00C96FDB">
            <w:pPr>
              <w:rPr>
                <w:rFonts w:ascii="Times New Roman" w:hAnsi="Times New Roman" w:cs="Times New Roman"/>
                <w:color w:val="000000" w:themeColor="text1"/>
                <w:sz w:val="24"/>
                <w:szCs w:val="24"/>
              </w:rPr>
            </w:pPr>
          </w:p>
        </w:tc>
        <w:tc>
          <w:tcPr>
            <w:tcW w:w="1187" w:type="dxa"/>
            <w:vAlign w:val="center"/>
          </w:tcPr>
          <w:p w14:paraId="305F9166" w14:textId="2CF408FE"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91" w:type="dxa"/>
            <w:vAlign w:val="bottom"/>
          </w:tcPr>
          <w:p w14:paraId="5D59D463" w14:textId="3C9D767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203</w:t>
            </w:r>
          </w:p>
        </w:tc>
        <w:tc>
          <w:tcPr>
            <w:tcW w:w="989" w:type="dxa"/>
            <w:vAlign w:val="bottom"/>
          </w:tcPr>
          <w:p w14:paraId="5A35CE1A" w14:textId="49C2762E"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54</w:t>
            </w:r>
          </w:p>
        </w:tc>
        <w:tc>
          <w:tcPr>
            <w:tcW w:w="1170" w:type="dxa"/>
            <w:vAlign w:val="bottom"/>
          </w:tcPr>
          <w:p w14:paraId="5D30AA1D" w14:textId="6409A1FF"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05</w:t>
            </w:r>
          </w:p>
        </w:tc>
        <w:tc>
          <w:tcPr>
            <w:tcW w:w="990" w:type="dxa"/>
            <w:vAlign w:val="bottom"/>
          </w:tcPr>
          <w:p w14:paraId="2EFAFF3D" w14:textId="5AB9ED7D"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3516</w:t>
            </w:r>
          </w:p>
        </w:tc>
      </w:tr>
      <w:tr w:rsidR="00C96FDB" w:rsidRPr="00191B14" w14:paraId="19236D10" w14:textId="77777777" w:rsidTr="00223B1B">
        <w:trPr>
          <w:trHeight w:hRule="exact" w:val="288"/>
        </w:trPr>
        <w:tc>
          <w:tcPr>
            <w:tcW w:w="1080" w:type="dxa"/>
            <w:vMerge/>
            <w:vAlign w:val="bottom"/>
          </w:tcPr>
          <w:p w14:paraId="28CB4666" w14:textId="77777777" w:rsidR="00C96FDB" w:rsidRPr="00191B14" w:rsidRDefault="00C96FDB" w:rsidP="00C96FDB">
            <w:pPr>
              <w:rPr>
                <w:rFonts w:ascii="Times New Roman" w:hAnsi="Times New Roman" w:cs="Times New Roman"/>
                <w:color w:val="000000" w:themeColor="text1"/>
                <w:sz w:val="24"/>
                <w:szCs w:val="24"/>
              </w:rPr>
            </w:pPr>
          </w:p>
        </w:tc>
        <w:tc>
          <w:tcPr>
            <w:tcW w:w="1187" w:type="dxa"/>
            <w:vAlign w:val="center"/>
          </w:tcPr>
          <w:p w14:paraId="19586F07" w14:textId="75227E7E"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91" w:type="dxa"/>
            <w:vAlign w:val="bottom"/>
          </w:tcPr>
          <w:p w14:paraId="70A82D51" w14:textId="77B029C8"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257</w:t>
            </w:r>
          </w:p>
        </w:tc>
        <w:tc>
          <w:tcPr>
            <w:tcW w:w="989" w:type="dxa"/>
            <w:vAlign w:val="bottom"/>
          </w:tcPr>
          <w:p w14:paraId="7EDF6B17" w14:textId="794051E4"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40</w:t>
            </w:r>
          </w:p>
        </w:tc>
        <w:tc>
          <w:tcPr>
            <w:tcW w:w="1170" w:type="dxa"/>
            <w:vAlign w:val="bottom"/>
          </w:tcPr>
          <w:p w14:paraId="5C1C5C7F" w14:textId="1724BC0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17</w:t>
            </w:r>
          </w:p>
        </w:tc>
        <w:tc>
          <w:tcPr>
            <w:tcW w:w="990" w:type="dxa"/>
            <w:vAlign w:val="bottom"/>
          </w:tcPr>
          <w:p w14:paraId="471559D0" w14:textId="6BF8527B"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126</w:t>
            </w:r>
          </w:p>
        </w:tc>
      </w:tr>
    </w:tbl>
    <w:p w14:paraId="15E69E5F" w14:textId="77777777" w:rsidR="00416329" w:rsidRPr="00191B14" w:rsidRDefault="00416329" w:rsidP="00C96FDB">
      <w:pPr>
        <w:spacing w:line="240" w:lineRule="auto"/>
        <w:rPr>
          <w:rFonts w:ascii="Times New Roman" w:hAnsi="Times New Roman" w:cs="Times New Roman"/>
          <w:color w:val="000000" w:themeColor="text1"/>
          <w:sz w:val="24"/>
          <w:szCs w:val="24"/>
        </w:rPr>
      </w:pPr>
    </w:p>
    <w:sectPr w:rsidR="00416329" w:rsidRPr="00191B14" w:rsidSect="00556F6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itchell, Rachel M - (rachelmm)" w:date="2024-12-04T15:22:00Z" w:initials="RM">
    <w:p w14:paraId="07F93E2C" w14:textId="77777777" w:rsidR="00E95E58" w:rsidRDefault="00E95E58" w:rsidP="005001C7">
      <w:r>
        <w:rPr>
          <w:rStyle w:val="CommentReference"/>
        </w:rPr>
        <w:annotationRef/>
      </w:r>
      <w:r>
        <w:rPr>
          <w:sz w:val="20"/>
          <w:szCs w:val="20"/>
        </w:rPr>
        <w:t>We’ll workshop this</w:t>
      </w:r>
    </w:p>
  </w:comment>
  <w:comment w:id="2" w:author="Mitchell, Rachel M - (rachelmm)" w:date="2025-02-04T11:37:00Z" w:initials="RM">
    <w:p w14:paraId="1C3A4B51" w14:textId="77777777" w:rsidR="003476E0" w:rsidRDefault="003476E0" w:rsidP="003476E0">
      <w:r>
        <w:rPr>
          <w:rStyle w:val="CommentReference"/>
        </w:rPr>
        <w:annotationRef/>
      </w:r>
      <w:r>
        <w:rPr>
          <w:sz w:val="20"/>
          <w:szCs w:val="20"/>
        </w:rPr>
        <w:t>CITE</w:t>
      </w:r>
    </w:p>
  </w:comment>
  <w:comment w:id="3" w:author="Winick, Ian Archer - (iaw1)" w:date="2025-02-18T16:12:00Z" w:initials="IW">
    <w:p w14:paraId="2BC0DF4D" w14:textId="77777777" w:rsidR="00514AFE" w:rsidRDefault="00514AFE" w:rsidP="00514AFE">
      <w:pPr>
        <w:pStyle w:val="CommentText"/>
      </w:pPr>
      <w:r>
        <w:rPr>
          <w:rStyle w:val="CommentReference"/>
        </w:rPr>
        <w:annotationRef/>
      </w:r>
      <w:r>
        <w:t>I was going to take this out, but maybe it adds shape to the knowledge gap</w:t>
      </w:r>
    </w:p>
  </w:comment>
  <w:comment w:id="4" w:author="Winick, Ian Archer - (iaw1)" w:date="2025-02-18T16:32:00Z" w:initials="IW">
    <w:p w14:paraId="1E0B08BD" w14:textId="77777777" w:rsidR="00461800" w:rsidRDefault="00461800" w:rsidP="00461800">
      <w:pPr>
        <w:pStyle w:val="CommentText"/>
      </w:pPr>
      <w:r>
        <w:rPr>
          <w:rStyle w:val="CommentReference"/>
        </w:rPr>
        <w:annotationRef/>
      </w:r>
      <w:r>
        <w:t>Ok transition?</w:t>
      </w:r>
    </w:p>
  </w:comment>
  <w:comment w:id="7" w:author="Winick, Ian Archer - (iaw1)" w:date="2025-02-07T13:42:00Z" w:initials="IW">
    <w:p w14:paraId="047728FF" w14:textId="50CAF3A8" w:rsidR="00F16DB1" w:rsidRDefault="00374519" w:rsidP="00F16DB1">
      <w:pPr>
        <w:pStyle w:val="CommentText"/>
      </w:pPr>
      <w:r>
        <w:rPr>
          <w:rStyle w:val="CommentReference"/>
        </w:rPr>
        <w:annotationRef/>
      </w:r>
      <w:r w:rsidR="00F16DB1">
        <w:t>Is this odd to include? I realized looking at sources that this could be a point of ambiguity unless we define it. Specifically I saw a paper (Chase 2007) where high beta diversity meant high similarity and it took me a minute to figure out what I was reading.</w:t>
      </w:r>
    </w:p>
  </w:comment>
  <w:comment w:id="8" w:author="Winick, Ian Archer - (iaw1)" w:date="2025-02-07T13:30:00Z" w:initials="IW">
    <w:p w14:paraId="2484AAB4" w14:textId="2DDE574A" w:rsidR="005C6BB2" w:rsidRDefault="005C6BB2" w:rsidP="005C6BB2">
      <w:pPr>
        <w:pStyle w:val="CommentText"/>
      </w:pPr>
      <w:r>
        <w:rPr>
          <w:rStyle w:val="CommentReference"/>
        </w:rPr>
        <w:annotationRef/>
      </w:r>
      <w:r>
        <w:t>Fix this I hate it</w:t>
      </w:r>
    </w:p>
  </w:comment>
  <w:comment w:id="9" w:author="Winick, Ian Archer - (iaw1)" w:date="2025-02-20T20:21:00Z" w:initials="IW">
    <w:p w14:paraId="338FF343" w14:textId="77777777" w:rsidR="008846C1" w:rsidRDefault="008846C1" w:rsidP="008846C1">
      <w:pPr>
        <w:pStyle w:val="CommentText"/>
      </w:pPr>
      <w:r>
        <w:rPr>
          <w:rStyle w:val="CommentReference"/>
        </w:rPr>
        <w:annotationRef/>
      </w:r>
      <w:r>
        <w:t>Find a better word</w:t>
      </w:r>
    </w:p>
  </w:comment>
  <w:comment w:id="10" w:author="Winick, Ian Archer - (iaw1)" w:date="2025-02-06T15:14:00Z" w:initials="IW">
    <w:p w14:paraId="64AB8276" w14:textId="77777777" w:rsidR="004659FE" w:rsidRDefault="00276A54" w:rsidP="004659FE">
      <w:pPr>
        <w:pStyle w:val="CommentText"/>
      </w:pPr>
      <w:r>
        <w:rPr>
          <w:rStyle w:val="CommentReference"/>
        </w:rPr>
        <w:annotationRef/>
      </w:r>
      <w:r w:rsidR="004659FE">
        <w:t>Beta diversity or beta-deviation? Beta-deviation sounds clunky, but beta diversity isn’t technically accurate</w:t>
      </w:r>
    </w:p>
  </w:comment>
  <w:comment w:id="11" w:author="Mitchell, Rachel M - (rachelmm)" w:date="2025-02-05T15:37:00Z" w:initials="RM">
    <w:p w14:paraId="4323E4AF" w14:textId="46513D4E" w:rsidR="006625FA" w:rsidRDefault="006625FA" w:rsidP="006625FA">
      <w:r>
        <w:rPr>
          <w:rStyle w:val="CommentReference"/>
        </w:rPr>
        <w:annotationRef/>
      </w:r>
      <w:r>
        <w:rPr>
          <w:sz w:val="20"/>
          <w:szCs w:val="20"/>
        </w:rPr>
        <w:t xml:space="preserve">People hate “ignored”.  It sounds like an accusation.  </w:t>
      </w:r>
    </w:p>
  </w:comment>
  <w:comment w:id="12" w:author="Winick, Ian Archer - (iaw1)" w:date="2025-02-12T16:06:00Z" w:initials="IW">
    <w:p w14:paraId="45722BFB" w14:textId="77777777" w:rsidR="0018655B" w:rsidRDefault="0018655B" w:rsidP="0018655B">
      <w:pPr>
        <w:pStyle w:val="CommentText"/>
      </w:pPr>
      <w:r>
        <w:rPr>
          <w:rStyle w:val="CommentReference"/>
        </w:rPr>
        <w:annotationRef/>
      </w:r>
      <w:r>
        <w:t>I think this is an improvement, but I hate it.</w:t>
      </w:r>
    </w:p>
  </w:comment>
  <w:comment w:id="13" w:author="Mitchell, Rachel M - (rachelmm)" w:date="2025-02-05T15:38:00Z" w:initials="RM">
    <w:p w14:paraId="7FBE147D" w14:textId="00D28252" w:rsidR="006625FA" w:rsidRDefault="006625FA" w:rsidP="006625FA">
      <w:r>
        <w:rPr>
          <w:rStyle w:val="CommentReference"/>
        </w:rPr>
        <w:annotationRef/>
      </w:r>
      <w:r>
        <w:rPr>
          <w:sz w:val="20"/>
          <w:szCs w:val="20"/>
        </w:rPr>
        <w:t>This bit was not saying a whole lot, so I cut it.  Expand with some examples and link it back to your own study.</w:t>
      </w:r>
    </w:p>
  </w:comment>
  <w:comment w:id="14" w:author="Mitchell, Rachel M - (rachelmm)" w:date="2025-02-05T15:39:00Z" w:initials="RM">
    <w:p w14:paraId="4BE7B9CB" w14:textId="77777777" w:rsidR="006625FA" w:rsidRDefault="006625FA" w:rsidP="006625FA">
      <w:r>
        <w:rPr>
          <w:rStyle w:val="CommentReference"/>
        </w:rPr>
        <w:annotationRef/>
      </w:r>
      <w:r>
        <w:rPr>
          <w:sz w:val="20"/>
          <w:szCs w:val="20"/>
        </w:rPr>
        <w:t>Also, you should add some info about how filtering might change as disturbance severity increases, as this is what your hypotheses sort of rest on.</w:t>
      </w:r>
    </w:p>
  </w:comment>
  <w:comment w:id="15" w:author="Winick, Ian Archer - (iaw1)" w:date="2025-01-27T20:48:00Z" w:initials="IW">
    <w:p w14:paraId="57CEE6AA" w14:textId="684BD5CD" w:rsidR="00D90492" w:rsidRDefault="00D90492" w:rsidP="00D90492">
      <w:pPr>
        <w:pStyle w:val="CommentText"/>
      </w:pPr>
      <w:r>
        <w:rPr>
          <w:rStyle w:val="CommentReference"/>
        </w:rPr>
        <w:annotationRef/>
      </w:r>
      <w:r>
        <w:t>Keep this?</w:t>
      </w:r>
    </w:p>
  </w:comment>
  <w:comment w:id="16" w:author="Mitchell, Rachel M - (rachelmm)" w:date="2025-02-05T15:44:00Z" w:initials="RM">
    <w:p w14:paraId="73AE3CBD" w14:textId="77777777" w:rsidR="006625FA" w:rsidRDefault="006625FA" w:rsidP="006625FA">
      <w:r>
        <w:rPr>
          <w:rStyle w:val="CommentReference"/>
        </w:rPr>
        <w:annotationRef/>
      </w:r>
      <w:r>
        <w:rPr>
          <w:sz w:val="20"/>
          <w:szCs w:val="20"/>
        </w:rPr>
        <w:t>Depends on you.  It is mostly what our lab uses but I am not married to it.</w:t>
      </w:r>
    </w:p>
  </w:comment>
  <w:comment w:id="18" w:author="Winick, Ian Archer - (iaw1)" w:date="2025-02-06T16:46:00Z" w:initials="IW">
    <w:p w14:paraId="5D5002A1" w14:textId="77777777" w:rsidR="005C6BB2" w:rsidRDefault="00AC7419" w:rsidP="005C6BB2">
      <w:pPr>
        <w:pStyle w:val="CommentText"/>
      </w:pPr>
      <w:r>
        <w:rPr>
          <w:rStyle w:val="CommentReference"/>
        </w:rPr>
        <w:annotationRef/>
      </w:r>
      <w:r w:rsidR="005C6BB2">
        <w:t>Is this any clearer?</w:t>
      </w:r>
    </w:p>
  </w:comment>
  <w:comment w:id="19" w:author="Mitchell, Rachel M - (rachelmm)" w:date="2025-02-05T15:48:00Z" w:initials="RM">
    <w:p w14:paraId="768F5F85" w14:textId="50350CF1" w:rsidR="00224876" w:rsidRDefault="00224876" w:rsidP="00224876">
      <w:r>
        <w:rPr>
          <w:rStyle w:val="CommentReference"/>
        </w:rPr>
        <w:annotationRef/>
      </w:r>
      <w:r>
        <w:rPr>
          <w:sz w:val="20"/>
          <w:szCs w:val="20"/>
        </w:rPr>
        <w:t xml:space="preserve">  Going to create a git repository, yes?</w:t>
      </w:r>
    </w:p>
  </w:comment>
  <w:comment w:id="20" w:author="Winick, Ian Archer - (iaw1)" w:date="2025-02-06T16:46:00Z" w:initials="IW">
    <w:p w14:paraId="765668C8" w14:textId="77777777" w:rsidR="00A23B29" w:rsidRDefault="00AC7419" w:rsidP="00A23B29">
      <w:pPr>
        <w:pStyle w:val="CommentText"/>
      </w:pPr>
      <w:r>
        <w:rPr>
          <w:rStyle w:val="CommentReference"/>
        </w:rPr>
        <w:annotationRef/>
      </w:r>
      <w:r w:rsidR="00A23B29">
        <w:t>Yes!...Link goes in the supplement?</w:t>
      </w:r>
    </w:p>
  </w:comment>
  <w:comment w:id="21" w:author="Mitchell, Rachel M - (rachelmm)" w:date="2025-02-05T15:49:00Z" w:initials="RM">
    <w:p w14:paraId="6ECB203C" w14:textId="05178F00" w:rsidR="00972E15" w:rsidRDefault="00972E15" w:rsidP="00972E15">
      <w:r>
        <w:rPr>
          <w:rStyle w:val="CommentReference"/>
        </w:rPr>
        <w:annotationRef/>
      </w:r>
      <w:r>
        <w:rPr>
          <w:sz w:val="20"/>
          <w:szCs w:val="20"/>
        </w:rPr>
        <w:t>You tried a couple different model families, right?  Did you use AIC or something to identify the best fit?  If so, add that!  People will want to know how you settled on quadratic.</w:t>
      </w:r>
    </w:p>
  </w:comment>
  <w:comment w:id="22" w:author="Winick, Ian Archer - (iaw1)" w:date="2025-02-07T13:25:00Z" w:initials="IW">
    <w:p w14:paraId="3A321066" w14:textId="77777777" w:rsidR="005C6BB2" w:rsidRDefault="005C6BB2" w:rsidP="005C6BB2">
      <w:pPr>
        <w:pStyle w:val="CommentText"/>
      </w:pPr>
      <w:r>
        <w:rPr>
          <w:rStyle w:val="CommentReference"/>
        </w:rPr>
        <w:annotationRef/>
      </w:r>
      <w:r>
        <w:t>How’s this? I hate it.</w:t>
      </w:r>
    </w:p>
  </w:comment>
  <w:comment w:id="23" w:author="Winick, Ian Archer - (iaw1)" w:date="2025-02-25T12:46:00Z" w:initials="IW">
    <w:p w14:paraId="0C1E9941" w14:textId="77777777" w:rsidR="00560DE4" w:rsidRDefault="00C82B44" w:rsidP="00560DE4">
      <w:pPr>
        <w:pStyle w:val="CommentText"/>
      </w:pPr>
      <w:r>
        <w:rPr>
          <w:rStyle w:val="CommentReference"/>
        </w:rPr>
        <w:annotationRef/>
      </w:r>
      <w:r w:rsidR="00560DE4">
        <w:t>Is there a better term for this?</w:t>
      </w:r>
    </w:p>
  </w:comment>
  <w:comment w:id="24" w:author="Winick, Ian Archer - (iaw1)" w:date="2025-02-20T12:02:00Z" w:initials="IW">
    <w:p w14:paraId="36A6E857" w14:textId="532C57D2" w:rsidR="00290A45" w:rsidRDefault="00290A45" w:rsidP="00290A45">
      <w:pPr>
        <w:pStyle w:val="CommentText"/>
      </w:pPr>
      <w:r>
        <w:rPr>
          <w:rStyle w:val="CommentReference"/>
        </w:rPr>
        <w:annotationRef/>
      </w:r>
      <w:r>
        <w:t>Is this kosher?</w:t>
      </w:r>
    </w:p>
  </w:comment>
  <w:comment w:id="25" w:author="Winick, Ian Archer - (iaw1)" w:date="2025-02-18T14:55:00Z" w:initials="IW">
    <w:p w14:paraId="39A651F0" w14:textId="04125071" w:rsidR="00950615" w:rsidRDefault="00950615" w:rsidP="00950615">
      <w:pPr>
        <w:pStyle w:val="CommentText"/>
      </w:pPr>
      <w:r>
        <w:rPr>
          <w:rStyle w:val="CommentReference"/>
        </w:rPr>
        <w:annotationRef/>
      </w:r>
      <w:r>
        <w:t>Should I cite Oksanen again?</w:t>
      </w:r>
    </w:p>
  </w:comment>
  <w:comment w:id="26" w:author="Mitchell, Rachel M - (rachelmm)" w:date="2025-02-05T16:06:00Z" w:initials="RM">
    <w:p w14:paraId="7325EEF8" w14:textId="21156512" w:rsidR="008C2296" w:rsidRDefault="008C2296" w:rsidP="008C2296">
      <w:r>
        <w:rPr>
          <w:rStyle w:val="CommentReference"/>
        </w:rPr>
        <w:annotationRef/>
      </w:r>
      <w:r>
        <w:rPr>
          <w:sz w:val="20"/>
          <w:szCs w:val="20"/>
        </w:rPr>
        <w:t xml:space="preserve">Your methods need citations throughout.  </w:t>
      </w:r>
    </w:p>
  </w:comment>
  <w:comment w:id="27" w:author="Winick, Ian Archer - (iaw1)" w:date="2025-02-25T11:09:00Z" w:initials="IW">
    <w:p w14:paraId="007628F3" w14:textId="77777777" w:rsidR="00C970B8" w:rsidRDefault="00C970B8" w:rsidP="00C970B8">
      <w:pPr>
        <w:pStyle w:val="CommentText"/>
      </w:pPr>
      <w:r>
        <w:rPr>
          <w:rStyle w:val="CommentReference"/>
        </w:rPr>
        <w:annotationRef/>
      </w:r>
      <w:r>
        <w:t>Where should this go?</w:t>
      </w:r>
    </w:p>
  </w:comment>
  <w:comment w:id="28" w:author="Mitchell, Rachel M - (rachelmm)" w:date="2025-02-05T15:52:00Z" w:initials="RM">
    <w:p w14:paraId="482F10D5" w14:textId="074CC161" w:rsidR="008C2296" w:rsidRDefault="00224876" w:rsidP="008C2296">
      <w:r>
        <w:rPr>
          <w:rStyle w:val="CommentReference"/>
        </w:rPr>
        <w:annotationRef/>
      </w:r>
      <w:r w:rsidR="008C2296">
        <w:rPr>
          <w:sz w:val="20"/>
          <w:szCs w:val="20"/>
        </w:rPr>
        <w:t>Make sure these explanations are relative to control, and much more detailed.  For example, all of these are below zero for panel A, so explain what that means.  Then describe that, taxonomic beta deviations were higher in year 1 for high severity, etc.  This is the trickiest part of your manuscript, people are going to need a lot of hand holding.</w:t>
      </w:r>
    </w:p>
  </w:comment>
  <w:comment w:id="29" w:author="Winick, Ian Archer - (iaw1)" w:date="2025-02-25T11:30:00Z" w:initials="IW">
    <w:p w14:paraId="5706FB71" w14:textId="77777777" w:rsidR="00C970B8" w:rsidRDefault="00C970B8" w:rsidP="00C970B8">
      <w:pPr>
        <w:pStyle w:val="CommentText"/>
      </w:pPr>
      <w:r>
        <w:rPr>
          <w:rStyle w:val="CommentReference"/>
        </w:rPr>
        <w:annotationRef/>
      </w:r>
      <w:r>
        <w:t>I think I’ll add a table in the appendix with plot numbers per severity-year</w:t>
      </w:r>
    </w:p>
    <w:p w14:paraId="3F146538" w14:textId="77777777" w:rsidR="00D60459" w:rsidRDefault="00D60459" w:rsidP="00C970B8">
      <w:pPr>
        <w:pStyle w:val="CommentText"/>
      </w:pPr>
    </w:p>
  </w:comment>
  <w:comment w:id="30" w:author="Mitchell, Rachel M - (rachelmm)" w:date="2025-02-05T16:02:00Z" w:initials="RM">
    <w:p w14:paraId="40DD7359" w14:textId="5ADDEC01" w:rsidR="008C2296" w:rsidRDefault="008C2296" w:rsidP="008C2296">
      <w:r>
        <w:rPr>
          <w:rStyle w:val="CommentReference"/>
        </w:rPr>
        <w:annotationRef/>
      </w:r>
      <w:r>
        <w:rPr>
          <w:sz w:val="20"/>
          <w:szCs w:val="20"/>
        </w:rPr>
        <w:t>Here you should be reporting your permanova outcomes, not the stress!  That is just for the visualization</w:t>
      </w:r>
    </w:p>
  </w:comment>
  <w:comment w:id="31" w:author="Winick, Ian Archer - (iaw1)" w:date="2025-02-24T10:44:00Z" w:initials="IW">
    <w:p w14:paraId="5092E78C" w14:textId="77777777" w:rsidR="00AA2D85" w:rsidRDefault="00AA2D85" w:rsidP="00AA2D85">
      <w:pPr>
        <w:pStyle w:val="CommentText"/>
      </w:pPr>
      <w:r>
        <w:rPr>
          <w:rStyle w:val="CommentReference"/>
        </w:rPr>
        <w:annotationRef/>
      </w:r>
      <w:r>
        <w:t>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F93E2C" w15:done="0"/>
  <w15:commentEx w15:paraId="1C3A4B51" w15:done="0"/>
  <w15:commentEx w15:paraId="2BC0DF4D" w15:done="0"/>
  <w15:commentEx w15:paraId="1E0B08BD" w15:done="0"/>
  <w15:commentEx w15:paraId="047728FF" w15:done="0"/>
  <w15:commentEx w15:paraId="2484AAB4" w15:done="0"/>
  <w15:commentEx w15:paraId="338FF343" w15:done="0"/>
  <w15:commentEx w15:paraId="64AB8276" w15:done="0"/>
  <w15:commentEx w15:paraId="4323E4AF" w15:done="1"/>
  <w15:commentEx w15:paraId="45722BFB" w15:done="0"/>
  <w15:commentEx w15:paraId="7FBE147D" w15:done="0"/>
  <w15:commentEx w15:paraId="4BE7B9CB" w15:paraIdParent="7FBE147D" w15:done="0"/>
  <w15:commentEx w15:paraId="57CEE6AA" w15:done="0"/>
  <w15:commentEx w15:paraId="73AE3CBD" w15:paraIdParent="57CEE6AA" w15:done="0"/>
  <w15:commentEx w15:paraId="5D5002A1" w15:done="0"/>
  <w15:commentEx w15:paraId="768F5F85" w15:done="0"/>
  <w15:commentEx w15:paraId="765668C8" w15:paraIdParent="768F5F85" w15:done="0"/>
  <w15:commentEx w15:paraId="6ECB203C" w15:done="0"/>
  <w15:commentEx w15:paraId="3A321066" w15:paraIdParent="6ECB203C" w15:done="0"/>
  <w15:commentEx w15:paraId="0C1E9941" w15:done="0"/>
  <w15:commentEx w15:paraId="36A6E857" w15:done="0"/>
  <w15:commentEx w15:paraId="39A651F0" w15:done="0"/>
  <w15:commentEx w15:paraId="7325EEF8" w15:done="0"/>
  <w15:commentEx w15:paraId="007628F3" w15:done="0"/>
  <w15:commentEx w15:paraId="482F10D5" w15:done="0"/>
  <w15:commentEx w15:paraId="3F146538" w15:done="0"/>
  <w15:commentEx w15:paraId="40DD7359" w15:done="0"/>
  <w15:commentEx w15:paraId="5092E7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4B94A0" w16cex:dateUtc="2024-12-04T22:22:00Z"/>
  <w16cex:commentExtensible w16cex:durableId="460C7E90" w16cex:dateUtc="2025-02-04T18:37:00Z"/>
  <w16cex:commentExtensible w16cex:durableId="24F08605" w16cex:dateUtc="2025-02-18T23:12:00Z"/>
  <w16cex:commentExtensible w16cex:durableId="10448891" w16cex:dateUtc="2025-02-18T23:32:00Z"/>
  <w16cex:commentExtensible w16cex:durableId="74F5E7B2" w16cex:dateUtc="2025-02-07T20:42:00Z"/>
  <w16cex:commentExtensible w16cex:durableId="52F5B9BA" w16cex:dateUtc="2025-02-07T20:30:00Z"/>
  <w16cex:commentExtensible w16cex:durableId="5A3BF3D7" w16cex:dateUtc="2025-02-21T03:21:00Z"/>
  <w16cex:commentExtensible w16cex:durableId="1029E1D5" w16cex:dateUtc="2025-02-06T22:14:00Z"/>
  <w16cex:commentExtensible w16cex:durableId="47ECDACB" w16cex:dateUtc="2025-02-05T22:37:00Z"/>
  <w16cex:commentExtensible w16cex:durableId="002B3CAA" w16cex:dateUtc="2025-02-12T23:06:00Z"/>
  <w16cex:commentExtensible w16cex:durableId="37977511" w16cex:dateUtc="2025-02-05T22:38:00Z"/>
  <w16cex:commentExtensible w16cex:durableId="4E81ADCE" w16cex:dateUtc="2025-02-05T22:39:00Z"/>
  <w16cex:commentExtensible w16cex:durableId="54C6C4CC" w16cex:dateUtc="2025-01-28T03:48:00Z"/>
  <w16cex:commentExtensible w16cex:durableId="6614F5DF" w16cex:dateUtc="2025-02-05T22:44:00Z"/>
  <w16cex:commentExtensible w16cex:durableId="31598AAF" w16cex:dateUtc="2025-02-06T23:46:00Z"/>
  <w16cex:commentExtensible w16cex:durableId="304E4C65" w16cex:dateUtc="2025-02-05T22:48:00Z"/>
  <w16cex:commentExtensible w16cex:durableId="1F0AC625" w16cex:dateUtc="2025-02-06T23:46:00Z"/>
  <w16cex:commentExtensible w16cex:durableId="297E383C" w16cex:dateUtc="2025-02-05T22:49:00Z"/>
  <w16cex:commentExtensible w16cex:durableId="1F84D03F" w16cex:dateUtc="2025-02-07T20:25:00Z"/>
  <w16cex:commentExtensible w16cex:durableId="3F7F6FAC" w16cex:dateUtc="2025-02-25T19:46:00Z"/>
  <w16cex:commentExtensible w16cex:durableId="4D55AF79" w16cex:dateUtc="2025-02-20T19:02:00Z"/>
  <w16cex:commentExtensible w16cex:durableId="3ADA51D1" w16cex:dateUtc="2025-02-18T21:55:00Z"/>
  <w16cex:commentExtensible w16cex:durableId="7CDF131F" w16cex:dateUtc="2025-02-05T23:06:00Z"/>
  <w16cex:commentExtensible w16cex:durableId="3402CBF6" w16cex:dateUtc="2025-02-25T18:09:00Z"/>
  <w16cex:commentExtensible w16cex:durableId="1470B744" w16cex:dateUtc="2025-02-05T22:52:00Z"/>
  <w16cex:commentExtensible w16cex:durableId="48FE24B3" w16cex:dateUtc="2025-02-25T18:30:00Z"/>
  <w16cex:commentExtensible w16cex:durableId="1255D71D" w16cex:dateUtc="2025-02-05T23:02:00Z"/>
  <w16cex:commentExtensible w16cex:durableId="6FCF56B5" w16cex:dateUtc="2025-02-24T1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F93E2C" w16cid:durableId="2A4B94A0"/>
  <w16cid:commentId w16cid:paraId="1C3A4B51" w16cid:durableId="460C7E90"/>
  <w16cid:commentId w16cid:paraId="2BC0DF4D" w16cid:durableId="24F08605"/>
  <w16cid:commentId w16cid:paraId="1E0B08BD" w16cid:durableId="10448891"/>
  <w16cid:commentId w16cid:paraId="047728FF" w16cid:durableId="74F5E7B2"/>
  <w16cid:commentId w16cid:paraId="2484AAB4" w16cid:durableId="52F5B9BA"/>
  <w16cid:commentId w16cid:paraId="338FF343" w16cid:durableId="5A3BF3D7"/>
  <w16cid:commentId w16cid:paraId="64AB8276" w16cid:durableId="1029E1D5"/>
  <w16cid:commentId w16cid:paraId="4323E4AF" w16cid:durableId="47ECDACB"/>
  <w16cid:commentId w16cid:paraId="45722BFB" w16cid:durableId="002B3CAA"/>
  <w16cid:commentId w16cid:paraId="7FBE147D" w16cid:durableId="37977511"/>
  <w16cid:commentId w16cid:paraId="4BE7B9CB" w16cid:durableId="4E81ADCE"/>
  <w16cid:commentId w16cid:paraId="57CEE6AA" w16cid:durableId="54C6C4CC"/>
  <w16cid:commentId w16cid:paraId="73AE3CBD" w16cid:durableId="6614F5DF"/>
  <w16cid:commentId w16cid:paraId="5D5002A1" w16cid:durableId="31598AAF"/>
  <w16cid:commentId w16cid:paraId="768F5F85" w16cid:durableId="304E4C65"/>
  <w16cid:commentId w16cid:paraId="765668C8" w16cid:durableId="1F0AC625"/>
  <w16cid:commentId w16cid:paraId="6ECB203C" w16cid:durableId="297E383C"/>
  <w16cid:commentId w16cid:paraId="3A321066" w16cid:durableId="1F84D03F"/>
  <w16cid:commentId w16cid:paraId="0C1E9941" w16cid:durableId="3F7F6FAC"/>
  <w16cid:commentId w16cid:paraId="36A6E857" w16cid:durableId="4D55AF79"/>
  <w16cid:commentId w16cid:paraId="39A651F0" w16cid:durableId="3ADA51D1"/>
  <w16cid:commentId w16cid:paraId="7325EEF8" w16cid:durableId="7CDF131F"/>
  <w16cid:commentId w16cid:paraId="007628F3" w16cid:durableId="3402CBF6"/>
  <w16cid:commentId w16cid:paraId="482F10D5" w16cid:durableId="1470B744"/>
  <w16cid:commentId w16cid:paraId="3F146538" w16cid:durableId="48FE24B3"/>
  <w16cid:commentId w16cid:paraId="40DD7359" w16cid:durableId="1255D71D"/>
  <w16cid:commentId w16cid:paraId="5092E78C" w16cid:durableId="6FCF56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85094F"/>
    <w:multiLevelType w:val="hybridMultilevel"/>
    <w:tmpl w:val="6F78E3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219A3"/>
    <w:multiLevelType w:val="hybridMultilevel"/>
    <w:tmpl w:val="06FEBE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ED1CB1"/>
    <w:multiLevelType w:val="hybridMultilevel"/>
    <w:tmpl w:val="01BE3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2066558">
    <w:abstractNumId w:val="1"/>
  </w:num>
  <w:num w:numId="2" w16cid:durableId="688944867">
    <w:abstractNumId w:val="0"/>
  </w:num>
  <w:num w:numId="3" w16cid:durableId="163108599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tchell, Rachel M - (rachelmm)">
    <w15:presenceInfo w15:providerId="AD" w15:userId="S::rachelmm@arizona.edu::02b796e5-71f1-46c7-ab88-307aac576173"/>
  </w15:person>
  <w15:person w15:author="Winick, Ian Archer - (iaw1)">
    <w15:presenceInfo w15:providerId="AD" w15:userId="S::iaw1@arizona.edu::4d6dca5b-d942-40b5-879a-9078b92f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764"/>
    <w:rsid w:val="0001065C"/>
    <w:rsid w:val="0001305A"/>
    <w:rsid w:val="00021956"/>
    <w:rsid w:val="000229F5"/>
    <w:rsid w:val="0003671E"/>
    <w:rsid w:val="00040714"/>
    <w:rsid w:val="000445D0"/>
    <w:rsid w:val="00044F05"/>
    <w:rsid w:val="000668BA"/>
    <w:rsid w:val="00070312"/>
    <w:rsid w:val="00074847"/>
    <w:rsid w:val="00075019"/>
    <w:rsid w:val="0008419C"/>
    <w:rsid w:val="0009007F"/>
    <w:rsid w:val="0009121B"/>
    <w:rsid w:val="000A22CB"/>
    <w:rsid w:val="000A43B1"/>
    <w:rsid w:val="000A4DC4"/>
    <w:rsid w:val="000C2DE1"/>
    <w:rsid w:val="000D071D"/>
    <w:rsid w:val="000E0F78"/>
    <w:rsid w:val="0010090C"/>
    <w:rsid w:val="001030BD"/>
    <w:rsid w:val="001049E3"/>
    <w:rsid w:val="00106811"/>
    <w:rsid w:val="00106814"/>
    <w:rsid w:val="0012262A"/>
    <w:rsid w:val="00122DBF"/>
    <w:rsid w:val="00127B52"/>
    <w:rsid w:val="0013021A"/>
    <w:rsid w:val="0013149E"/>
    <w:rsid w:val="00131CA0"/>
    <w:rsid w:val="0013445F"/>
    <w:rsid w:val="00143F00"/>
    <w:rsid w:val="00147B84"/>
    <w:rsid w:val="00153006"/>
    <w:rsid w:val="00161690"/>
    <w:rsid w:val="001767CD"/>
    <w:rsid w:val="0018655B"/>
    <w:rsid w:val="0018714F"/>
    <w:rsid w:val="00191B14"/>
    <w:rsid w:val="00192247"/>
    <w:rsid w:val="001A052A"/>
    <w:rsid w:val="001A2F82"/>
    <w:rsid w:val="001A5F4B"/>
    <w:rsid w:val="001C01F8"/>
    <w:rsid w:val="001C05E6"/>
    <w:rsid w:val="001D0EE4"/>
    <w:rsid w:val="001D243C"/>
    <w:rsid w:val="001D7631"/>
    <w:rsid w:val="001E1FD0"/>
    <w:rsid w:val="001E7E22"/>
    <w:rsid w:val="001F2FBF"/>
    <w:rsid w:val="00210F85"/>
    <w:rsid w:val="00217C79"/>
    <w:rsid w:val="002231B0"/>
    <w:rsid w:val="00223B1B"/>
    <w:rsid w:val="00224876"/>
    <w:rsid w:val="002316B8"/>
    <w:rsid w:val="00233094"/>
    <w:rsid w:val="00233CC2"/>
    <w:rsid w:val="00236BAE"/>
    <w:rsid w:val="00246C1D"/>
    <w:rsid w:val="00250B02"/>
    <w:rsid w:val="00265963"/>
    <w:rsid w:val="0027012F"/>
    <w:rsid w:val="00273417"/>
    <w:rsid w:val="00276A54"/>
    <w:rsid w:val="00277B06"/>
    <w:rsid w:val="00283EA7"/>
    <w:rsid w:val="002861AE"/>
    <w:rsid w:val="00286BE8"/>
    <w:rsid w:val="002903E2"/>
    <w:rsid w:val="00290A45"/>
    <w:rsid w:val="0029394D"/>
    <w:rsid w:val="002A0F8E"/>
    <w:rsid w:val="002A343B"/>
    <w:rsid w:val="002A41B3"/>
    <w:rsid w:val="002B0530"/>
    <w:rsid w:val="002B3B33"/>
    <w:rsid w:val="002B6EDB"/>
    <w:rsid w:val="002D4899"/>
    <w:rsid w:val="002D66E8"/>
    <w:rsid w:val="002E7615"/>
    <w:rsid w:val="002F3893"/>
    <w:rsid w:val="002F3D39"/>
    <w:rsid w:val="00300E2C"/>
    <w:rsid w:val="003072E7"/>
    <w:rsid w:val="0030767A"/>
    <w:rsid w:val="003242F2"/>
    <w:rsid w:val="00325278"/>
    <w:rsid w:val="00325FE5"/>
    <w:rsid w:val="00326CDF"/>
    <w:rsid w:val="0032796E"/>
    <w:rsid w:val="00327B7F"/>
    <w:rsid w:val="00334A50"/>
    <w:rsid w:val="003439E6"/>
    <w:rsid w:val="00345E4D"/>
    <w:rsid w:val="003476E0"/>
    <w:rsid w:val="00371301"/>
    <w:rsid w:val="00374519"/>
    <w:rsid w:val="00376B67"/>
    <w:rsid w:val="00381797"/>
    <w:rsid w:val="0038414A"/>
    <w:rsid w:val="00385ED4"/>
    <w:rsid w:val="0038722F"/>
    <w:rsid w:val="00390BC0"/>
    <w:rsid w:val="00391AAF"/>
    <w:rsid w:val="00392B7F"/>
    <w:rsid w:val="00394F79"/>
    <w:rsid w:val="003A09B1"/>
    <w:rsid w:val="003A341E"/>
    <w:rsid w:val="003A6757"/>
    <w:rsid w:val="003B7195"/>
    <w:rsid w:val="003C2106"/>
    <w:rsid w:val="003C316A"/>
    <w:rsid w:val="003E01AD"/>
    <w:rsid w:val="003E1CC1"/>
    <w:rsid w:val="003E3146"/>
    <w:rsid w:val="003F191B"/>
    <w:rsid w:val="003F3898"/>
    <w:rsid w:val="003F4265"/>
    <w:rsid w:val="003F5366"/>
    <w:rsid w:val="003F7D67"/>
    <w:rsid w:val="0041049B"/>
    <w:rsid w:val="00411C88"/>
    <w:rsid w:val="00412730"/>
    <w:rsid w:val="00416329"/>
    <w:rsid w:val="00424C2D"/>
    <w:rsid w:val="00430CCF"/>
    <w:rsid w:val="00434AF1"/>
    <w:rsid w:val="004352F8"/>
    <w:rsid w:val="0044016C"/>
    <w:rsid w:val="0044339E"/>
    <w:rsid w:val="00445428"/>
    <w:rsid w:val="004512F9"/>
    <w:rsid w:val="00461800"/>
    <w:rsid w:val="00463C51"/>
    <w:rsid w:val="004659FE"/>
    <w:rsid w:val="00467817"/>
    <w:rsid w:val="00470BD1"/>
    <w:rsid w:val="00471E0F"/>
    <w:rsid w:val="00472462"/>
    <w:rsid w:val="0047684F"/>
    <w:rsid w:val="00480BB4"/>
    <w:rsid w:val="00482483"/>
    <w:rsid w:val="004A33B4"/>
    <w:rsid w:val="004A3E3A"/>
    <w:rsid w:val="004A64BA"/>
    <w:rsid w:val="004B4FEB"/>
    <w:rsid w:val="004B60A0"/>
    <w:rsid w:val="004C1AD2"/>
    <w:rsid w:val="004D4E6C"/>
    <w:rsid w:val="004E546C"/>
    <w:rsid w:val="004F6375"/>
    <w:rsid w:val="00506CC5"/>
    <w:rsid w:val="00510D46"/>
    <w:rsid w:val="00514AFE"/>
    <w:rsid w:val="00522764"/>
    <w:rsid w:val="00523DD8"/>
    <w:rsid w:val="00525FA3"/>
    <w:rsid w:val="00535BF7"/>
    <w:rsid w:val="00535E55"/>
    <w:rsid w:val="00550294"/>
    <w:rsid w:val="00554AAC"/>
    <w:rsid w:val="00556F6B"/>
    <w:rsid w:val="00560DE4"/>
    <w:rsid w:val="00561F7E"/>
    <w:rsid w:val="00562317"/>
    <w:rsid w:val="0056440B"/>
    <w:rsid w:val="005661B3"/>
    <w:rsid w:val="00571266"/>
    <w:rsid w:val="005713B8"/>
    <w:rsid w:val="0058168D"/>
    <w:rsid w:val="005901E0"/>
    <w:rsid w:val="005922CB"/>
    <w:rsid w:val="005A5023"/>
    <w:rsid w:val="005B6F53"/>
    <w:rsid w:val="005C3C2D"/>
    <w:rsid w:val="005C6BB2"/>
    <w:rsid w:val="005D37C7"/>
    <w:rsid w:val="005E0E0A"/>
    <w:rsid w:val="005F24E6"/>
    <w:rsid w:val="005F3D8B"/>
    <w:rsid w:val="005F7B0E"/>
    <w:rsid w:val="00601688"/>
    <w:rsid w:val="00610418"/>
    <w:rsid w:val="006229A6"/>
    <w:rsid w:val="00642678"/>
    <w:rsid w:val="00643033"/>
    <w:rsid w:val="00652763"/>
    <w:rsid w:val="00661D2A"/>
    <w:rsid w:val="006625FA"/>
    <w:rsid w:val="00664C76"/>
    <w:rsid w:val="00680495"/>
    <w:rsid w:val="00685674"/>
    <w:rsid w:val="00687562"/>
    <w:rsid w:val="006A0245"/>
    <w:rsid w:val="006A0721"/>
    <w:rsid w:val="006A5C9C"/>
    <w:rsid w:val="006A74FA"/>
    <w:rsid w:val="006B325B"/>
    <w:rsid w:val="006D7247"/>
    <w:rsid w:val="006E4103"/>
    <w:rsid w:val="006E5B93"/>
    <w:rsid w:val="006F30F1"/>
    <w:rsid w:val="007029CA"/>
    <w:rsid w:val="00705CF0"/>
    <w:rsid w:val="007071A1"/>
    <w:rsid w:val="0071063F"/>
    <w:rsid w:val="00716B07"/>
    <w:rsid w:val="00716F05"/>
    <w:rsid w:val="007172E3"/>
    <w:rsid w:val="007205E5"/>
    <w:rsid w:val="007221E0"/>
    <w:rsid w:val="0072325E"/>
    <w:rsid w:val="007236F4"/>
    <w:rsid w:val="00742FD2"/>
    <w:rsid w:val="0074703E"/>
    <w:rsid w:val="00756714"/>
    <w:rsid w:val="00757757"/>
    <w:rsid w:val="0076102C"/>
    <w:rsid w:val="00761B30"/>
    <w:rsid w:val="007620C3"/>
    <w:rsid w:val="00764261"/>
    <w:rsid w:val="00767014"/>
    <w:rsid w:val="00771729"/>
    <w:rsid w:val="007726F3"/>
    <w:rsid w:val="0077758D"/>
    <w:rsid w:val="0078251C"/>
    <w:rsid w:val="00782F89"/>
    <w:rsid w:val="007A07A2"/>
    <w:rsid w:val="007A1120"/>
    <w:rsid w:val="007A381F"/>
    <w:rsid w:val="007B1B23"/>
    <w:rsid w:val="007B3085"/>
    <w:rsid w:val="007C1A73"/>
    <w:rsid w:val="007C2880"/>
    <w:rsid w:val="007C2A8A"/>
    <w:rsid w:val="007C7246"/>
    <w:rsid w:val="007D1B11"/>
    <w:rsid w:val="007D2A0E"/>
    <w:rsid w:val="007D2CEA"/>
    <w:rsid w:val="007D3BD6"/>
    <w:rsid w:val="007E2A26"/>
    <w:rsid w:val="007E409D"/>
    <w:rsid w:val="007F45C2"/>
    <w:rsid w:val="00801A06"/>
    <w:rsid w:val="00803932"/>
    <w:rsid w:val="0080637A"/>
    <w:rsid w:val="00812ADE"/>
    <w:rsid w:val="00814912"/>
    <w:rsid w:val="0082135D"/>
    <w:rsid w:val="00830FB4"/>
    <w:rsid w:val="00834DB8"/>
    <w:rsid w:val="008440CD"/>
    <w:rsid w:val="00853E50"/>
    <w:rsid w:val="00855DF5"/>
    <w:rsid w:val="008607BD"/>
    <w:rsid w:val="00865050"/>
    <w:rsid w:val="00870435"/>
    <w:rsid w:val="00872FA0"/>
    <w:rsid w:val="00877361"/>
    <w:rsid w:val="008846C1"/>
    <w:rsid w:val="008872B9"/>
    <w:rsid w:val="00887636"/>
    <w:rsid w:val="008878E9"/>
    <w:rsid w:val="008A2286"/>
    <w:rsid w:val="008B2D99"/>
    <w:rsid w:val="008B732F"/>
    <w:rsid w:val="008C01CA"/>
    <w:rsid w:val="008C2296"/>
    <w:rsid w:val="008D4E02"/>
    <w:rsid w:val="008E0BCD"/>
    <w:rsid w:val="008E41BD"/>
    <w:rsid w:val="008E498A"/>
    <w:rsid w:val="008F2D12"/>
    <w:rsid w:val="008F41A5"/>
    <w:rsid w:val="008F44D8"/>
    <w:rsid w:val="009038BB"/>
    <w:rsid w:val="009067BF"/>
    <w:rsid w:val="00913C8A"/>
    <w:rsid w:val="00921387"/>
    <w:rsid w:val="00921A2A"/>
    <w:rsid w:val="00927733"/>
    <w:rsid w:val="0092783E"/>
    <w:rsid w:val="00950615"/>
    <w:rsid w:val="0095277F"/>
    <w:rsid w:val="00952A38"/>
    <w:rsid w:val="00953AC3"/>
    <w:rsid w:val="00972E15"/>
    <w:rsid w:val="00981554"/>
    <w:rsid w:val="00987624"/>
    <w:rsid w:val="00993A1F"/>
    <w:rsid w:val="009A1583"/>
    <w:rsid w:val="009A3F10"/>
    <w:rsid w:val="009A5C54"/>
    <w:rsid w:val="009A635C"/>
    <w:rsid w:val="009A784B"/>
    <w:rsid w:val="009B04F5"/>
    <w:rsid w:val="009B0DBD"/>
    <w:rsid w:val="009B2452"/>
    <w:rsid w:val="009B4213"/>
    <w:rsid w:val="009B4BC6"/>
    <w:rsid w:val="009B7F63"/>
    <w:rsid w:val="009C3ECA"/>
    <w:rsid w:val="009C5276"/>
    <w:rsid w:val="009D3D6A"/>
    <w:rsid w:val="009D5448"/>
    <w:rsid w:val="009D59D9"/>
    <w:rsid w:val="009F09BC"/>
    <w:rsid w:val="009F1558"/>
    <w:rsid w:val="009F5803"/>
    <w:rsid w:val="009F5F89"/>
    <w:rsid w:val="00A03480"/>
    <w:rsid w:val="00A049EF"/>
    <w:rsid w:val="00A07AD9"/>
    <w:rsid w:val="00A16E5A"/>
    <w:rsid w:val="00A23B29"/>
    <w:rsid w:val="00A26321"/>
    <w:rsid w:val="00A31ACD"/>
    <w:rsid w:val="00A34C72"/>
    <w:rsid w:val="00A4362A"/>
    <w:rsid w:val="00A46ED3"/>
    <w:rsid w:val="00A527E9"/>
    <w:rsid w:val="00A53E63"/>
    <w:rsid w:val="00A60C58"/>
    <w:rsid w:val="00A60FE6"/>
    <w:rsid w:val="00A71C49"/>
    <w:rsid w:val="00A726AC"/>
    <w:rsid w:val="00A73613"/>
    <w:rsid w:val="00A76450"/>
    <w:rsid w:val="00A80373"/>
    <w:rsid w:val="00A83637"/>
    <w:rsid w:val="00A92996"/>
    <w:rsid w:val="00A94E79"/>
    <w:rsid w:val="00A958A8"/>
    <w:rsid w:val="00A96C16"/>
    <w:rsid w:val="00AA03A4"/>
    <w:rsid w:val="00AA19C1"/>
    <w:rsid w:val="00AA1F4A"/>
    <w:rsid w:val="00AA2D85"/>
    <w:rsid w:val="00AA3D80"/>
    <w:rsid w:val="00AB49FE"/>
    <w:rsid w:val="00AB729F"/>
    <w:rsid w:val="00AC7419"/>
    <w:rsid w:val="00AD143D"/>
    <w:rsid w:val="00AD3302"/>
    <w:rsid w:val="00AD4FB8"/>
    <w:rsid w:val="00AE1AAA"/>
    <w:rsid w:val="00AE2B68"/>
    <w:rsid w:val="00AE30A6"/>
    <w:rsid w:val="00AF02C3"/>
    <w:rsid w:val="00AF2D4F"/>
    <w:rsid w:val="00AF537D"/>
    <w:rsid w:val="00B06E04"/>
    <w:rsid w:val="00B10B10"/>
    <w:rsid w:val="00B1155E"/>
    <w:rsid w:val="00B119D1"/>
    <w:rsid w:val="00B148DA"/>
    <w:rsid w:val="00B15041"/>
    <w:rsid w:val="00B208A4"/>
    <w:rsid w:val="00B22F53"/>
    <w:rsid w:val="00B2506B"/>
    <w:rsid w:val="00B27B80"/>
    <w:rsid w:val="00B31B0B"/>
    <w:rsid w:val="00B31B3D"/>
    <w:rsid w:val="00B35843"/>
    <w:rsid w:val="00B45831"/>
    <w:rsid w:val="00B57EF8"/>
    <w:rsid w:val="00B6016E"/>
    <w:rsid w:val="00B754F8"/>
    <w:rsid w:val="00B833CA"/>
    <w:rsid w:val="00B90964"/>
    <w:rsid w:val="00B91CFF"/>
    <w:rsid w:val="00BC02AD"/>
    <w:rsid w:val="00BC265C"/>
    <w:rsid w:val="00BC37A4"/>
    <w:rsid w:val="00BC41D2"/>
    <w:rsid w:val="00BC4AAE"/>
    <w:rsid w:val="00BC5A6E"/>
    <w:rsid w:val="00BD1290"/>
    <w:rsid w:val="00BD1D80"/>
    <w:rsid w:val="00BD2D07"/>
    <w:rsid w:val="00BD76FF"/>
    <w:rsid w:val="00BE1BFF"/>
    <w:rsid w:val="00BF05A3"/>
    <w:rsid w:val="00BF1E34"/>
    <w:rsid w:val="00C1271D"/>
    <w:rsid w:val="00C232D4"/>
    <w:rsid w:val="00C3681A"/>
    <w:rsid w:val="00C45B91"/>
    <w:rsid w:val="00C45CDF"/>
    <w:rsid w:val="00C5581C"/>
    <w:rsid w:val="00C7183A"/>
    <w:rsid w:val="00C74C7E"/>
    <w:rsid w:val="00C81E74"/>
    <w:rsid w:val="00C82B44"/>
    <w:rsid w:val="00C8573D"/>
    <w:rsid w:val="00C85AAB"/>
    <w:rsid w:val="00C91779"/>
    <w:rsid w:val="00C9460E"/>
    <w:rsid w:val="00C96FDB"/>
    <w:rsid w:val="00C970B8"/>
    <w:rsid w:val="00CA272C"/>
    <w:rsid w:val="00CC0C39"/>
    <w:rsid w:val="00CC7EBA"/>
    <w:rsid w:val="00CD1720"/>
    <w:rsid w:val="00CD2001"/>
    <w:rsid w:val="00CE22A4"/>
    <w:rsid w:val="00CE563E"/>
    <w:rsid w:val="00CF17D5"/>
    <w:rsid w:val="00D03413"/>
    <w:rsid w:val="00D15B73"/>
    <w:rsid w:val="00D21B5A"/>
    <w:rsid w:val="00D225A9"/>
    <w:rsid w:val="00D305FC"/>
    <w:rsid w:val="00D33877"/>
    <w:rsid w:val="00D36D65"/>
    <w:rsid w:val="00D36D93"/>
    <w:rsid w:val="00D37C3F"/>
    <w:rsid w:val="00D44C35"/>
    <w:rsid w:val="00D50CCE"/>
    <w:rsid w:val="00D53986"/>
    <w:rsid w:val="00D54337"/>
    <w:rsid w:val="00D60459"/>
    <w:rsid w:val="00D66E14"/>
    <w:rsid w:val="00D708C4"/>
    <w:rsid w:val="00D72AE1"/>
    <w:rsid w:val="00D776E0"/>
    <w:rsid w:val="00D77CAE"/>
    <w:rsid w:val="00D9023D"/>
    <w:rsid w:val="00D90492"/>
    <w:rsid w:val="00D90B40"/>
    <w:rsid w:val="00D92EB5"/>
    <w:rsid w:val="00D95F9C"/>
    <w:rsid w:val="00DA05F5"/>
    <w:rsid w:val="00DB06E5"/>
    <w:rsid w:val="00DB6F8E"/>
    <w:rsid w:val="00DC4E1D"/>
    <w:rsid w:val="00DD6EFA"/>
    <w:rsid w:val="00DD7A2A"/>
    <w:rsid w:val="00DE022B"/>
    <w:rsid w:val="00DE0D6A"/>
    <w:rsid w:val="00DF38E4"/>
    <w:rsid w:val="00E04406"/>
    <w:rsid w:val="00E0553C"/>
    <w:rsid w:val="00E07771"/>
    <w:rsid w:val="00E140A5"/>
    <w:rsid w:val="00E234E4"/>
    <w:rsid w:val="00E26AEE"/>
    <w:rsid w:val="00E30216"/>
    <w:rsid w:val="00E356DA"/>
    <w:rsid w:val="00E40AD9"/>
    <w:rsid w:val="00E410AC"/>
    <w:rsid w:val="00E5133A"/>
    <w:rsid w:val="00E5161B"/>
    <w:rsid w:val="00E5739A"/>
    <w:rsid w:val="00E60905"/>
    <w:rsid w:val="00E622BF"/>
    <w:rsid w:val="00E7517D"/>
    <w:rsid w:val="00E95E58"/>
    <w:rsid w:val="00EA2948"/>
    <w:rsid w:val="00EA3ECA"/>
    <w:rsid w:val="00EA4E54"/>
    <w:rsid w:val="00EA6035"/>
    <w:rsid w:val="00EB2BF1"/>
    <w:rsid w:val="00EC0A76"/>
    <w:rsid w:val="00EC1470"/>
    <w:rsid w:val="00EC25F5"/>
    <w:rsid w:val="00ED157E"/>
    <w:rsid w:val="00ED5588"/>
    <w:rsid w:val="00EE205C"/>
    <w:rsid w:val="00EE41EE"/>
    <w:rsid w:val="00EE5821"/>
    <w:rsid w:val="00EF4305"/>
    <w:rsid w:val="00EF666F"/>
    <w:rsid w:val="00EF7EFA"/>
    <w:rsid w:val="00F16B45"/>
    <w:rsid w:val="00F16DB1"/>
    <w:rsid w:val="00F22BEB"/>
    <w:rsid w:val="00F22EEC"/>
    <w:rsid w:val="00F34F6B"/>
    <w:rsid w:val="00F619A3"/>
    <w:rsid w:val="00F62BBD"/>
    <w:rsid w:val="00F634C3"/>
    <w:rsid w:val="00F70D02"/>
    <w:rsid w:val="00F72368"/>
    <w:rsid w:val="00F77888"/>
    <w:rsid w:val="00F833CF"/>
    <w:rsid w:val="00F977BD"/>
    <w:rsid w:val="00FA1DFC"/>
    <w:rsid w:val="00FB583D"/>
    <w:rsid w:val="00FB5AF5"/>
    <w:rsid w:val="00FC53A8"/>
    <w:rsid w:val="00FC7BE4"/>
    <w:rsid w:val="00FD3AE2"/>
    <w:rsid w:val="00FD5C6C"/>
    <w:rsid w:val="00FE1BF4"/>
    <w:rsid w:val="00FE69AA"/>
    <w:rsid w:val="00FF1E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910FC"/>
  <w15:docId w15:val="{18F9E797-C8AD-4303-AC51-B43C535EB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27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27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27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27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27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27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27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27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27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27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27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27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27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27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27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27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27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2764"/>
    <w:rPr>
      <w:rFonts w:eastAsiaTheme="majorEastAsia" w:cstheme="majorBidi"/>
      <w:color w:val="272727" w:themeColor="text1" w:themeTint="D8"/>
    </w:rPr>
  </w:style>
  <w:style w:type="paragraph" w:styleId="Title">
    <w:name w:val="Title"/>
    <w:basedOn w:val="Normal"/>
    <w:next w:val="Normal"/>
    <w:link w:val="TitleChar"/>
    <w:uiPriority w:val="10"/>
    <w:qFormat/>
    <w:rsid w:val="005227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27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276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27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2764"/>
    <w:pPr>
      <w:spacing w:before="160"/>
      <w:jc w:val="center"/>
    </w:pPr>
    <w:rPr>
      <w:i/>
      <w:iCs/>
      <w:color w:val="404040" w:themeColor="text1" w:themeTint="BF"/>
    </w:rPr>
  </w:style>
  <w:style w:type="character" w:customStyle="1" w:styleId="QuoteChar">
    <w:name w:val="Quote Char"/>
    <w:basedOn w:val="DefaultParagraphFont"/>
    <w:link w:val="Quote"/>
    <w:uiPriority w:val="29"/>
    <w:rsid w:val="00522764"/>
    <w:rPr>
      <w:i/>
      <w:iCs/>
      <w:color w:val="404040" w:themeColor="text1" w:themeTint="BF"/>
    </w:rPr>
  </w:style>
  <w:style w:type="paragraph" w:styleId="ListParagraph">
    <w:name w:val="List Paragraph"/>
    <w:basedOn w:val="Normal"/>
    <w:uiPriority w:val="34"/>
    <w:qFormat/>
    <w:rsid w:val="00522764"/>
    <w:pPr>
      <w:ind w:left="720"/>
      <w:contextualSpacing/>
    </w:pPr>
  </w:style>
  <w:style w:type="character" w:styleId="IntenseEmphasis">
    <w:name w:val="Intense Emphasis"/>
    <w:basedOn w:val="DefaultParagraphFont"/>
    <w:uiPriority w:val="21"/>
    <w:qFormat/>
    <w:rsid w:val="00522764"/>
    <w:rPr>
      <w:i/>
      <w:iCs/>
      <w:color w:val="0F4761" w:themeColor="accent1" w:themeShade="BF"/>
    </w:rPr>
  </w:style>
  <w:style w:type="paragraph" w:styleId="IntenseQuote">
    <w:name w:val="Intense Quote"/>
    <w:basedOn w:val="Normal"/>
    <w:next w:val="Normal"/>
    <w:link w:val="IntenseQuoteChar"/>
    <w:uiPriority w:val="30"/>
    <w:qFormat/>
    <w:rsid w:val="005227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2764"/>
    <w:rPr>
      <w:i/>
      <w:iCs/>
      <w:color w:val="0F4761" w:themeColor="accent1" w:themeShade="BF"/>
    </w:rPr>
  </w:style>
  <w:style w:type="character" w:styleId="IntenseReference">
    <w:name w:val="Intense Reference"/>
    <w:basedOn w:val="DefaultParagraphFont"/>
    <w:uiPriority w:val="32"/>
    <w:qFormat/>
    <w:rsid w:val="00522764"/>
    <w:rPr>
      <w:b/>
      <w:bCs/>
      <w:smallCaps/>
      <w:color w:val="0F4761" w:themeColor="accent1" w:themeShade="BF"/>
      <w:spacing w:val="5"/>
    </w:rPr>
  </w:style>
  <w:style w:type="character" w:styleId="CommentReference">
    <w:name w:val="annotation reference"/>
    <w:basedOn w:val="DefaultParagraphFont"/>
    <w:uiPriority w:val="99"/>
    <w:semiHidden/>
    <w:unhideWhenUsed/>
    <w:rsid w:val="00AE30A6"/>
    <w:rPr>
      <w:sz w:val="16"/>
      <w:szCs w:val="16"/>
    </w:rPr>
  </w:style>
  <w:style w:type="paragraph" w:styleId="CommentText">
    <w:name w:val="annotation text"/>
    <w:basedOn w:val="Normal"/>
    <w:link w:val="CommentTextChar"/>
    <w:uiPriority w:val="99"/>
    <w:unhideWhenUsed/>
    <w:rsid w:val="00AE30A6"/>
    <w:pPr>
      <w:spacing w:line="240" w:lineRule="auto"/>
    </w:pPr>
    <w:rPr>
      <w:sz w:val="20"/>
      <w:szCs w:val="20"/>
    </w:rPr>
  </w:style>
  <w:style w:type="character" w:customStyle="1" w:styleId="CommentTextChar">
    <w:name w:val="Comment Text Char"/>
    <w:basedOn w:val="DefaultParagraphFont"/>
    <w:link w:val="CommentText"/>
    <w:uiPriority w:val="99"/>
    <w:rsid w:val="00AE30A6"/>
    <w:rPr>
      <w:sz w:val="20"/>
      <w:szCs w:val="20"/>
    </w:rPr>
  </w:style>
  <w:style w:type="paragraph" w:styleId="CommentSubject">
    <w:name w:val="annotation subject"/>
    <w:basedOn w:val="CommentText"/>
    <w:next w:val="CommentText"/>
    <w:link w:val="CommentSubjectChar"/>
    <w:uiPriority w:val="99"/>
    <w:semiHidden/>
    <w:unhideWhenUsed/>
    <w:rsid w:val="00AE30A6"/>
    <w:rPr>
      <w:b/>
      <w:bCs/>
    </w:rPr>
  </w:style>
  <w:style w:type="character" w:customStyle="1" w:styleId="CommentSubjectChar">
    <w:name w:val="Comment Subject Char"/>
    <w:basedOn w:val="CommentTextChar"/>
    <w:link w:val="CommentSubject"/>
    <w:uiPriority w:val="99"/>
    <w:semiHidden/>
    <w:rsid w:val="00AE30A6"/>
    <w:rPr>
      <w:b/>
      <w:bCs/>
      <w:sz w:val="20"/>
      <w:szCs w:val="20"/>
    </w:rPr>
  </w:style>
  <w:style w:type="character" w:styleId="LineNumber">
    <w:name w:val="line number"/>
    <w:basedOn w:val="DefaultParagraphFont"/>
    <w:uiPriority w:val="99"/>
    <w:semiHidden/>
    <w:unhideWhenUsed/>
    <w:rsid w:val="00556F6B"/>
  </w:style>
  <w:style w:type="character" w:styleId="Hyperlink">
    <w:name w:val="Hyperlink"/>
    <w:basedOn w:val="DefaultParagraphFont"/>
    <w:uiPriority w:val="99"/>
    <w:unhideWhenUsed/>
    <w:rsid w:val="001F2FBF"/>
    <w:rPr>
      <w:color w:val="467886" w:themeColor="hyperlink"/>
      <w:u w:val="single"/>
    </w:rPr>
  </w:style>
  <w:style w:type="paragraph" w:styleId="Bibliography">
    <w:name w:val="Bibliography"/>
    <w:basedOn w:val="Normal"/>
    <w:next w:val="Normal"/>
    <w:uiPriority w:val="37"/>
    <w:unhideWhenUsed/>
    <w:rsid w:val="00FF1E47"/>
    <w:pPr>
      <w:spacing w:after="0" w:line="240" w:lineRule="auto"/>
      <w:ind w:left="720" w:hanging="720"/>
    </w:pPr>
  </w:style>
  <w:style w:type="character" w:styleId="PlaceholderText">
    <w:name w:val="Placeholder Text"/>
    <w:basedOn w:val="DefaultParagraphFont"/>
    <w:uiPriority w:val="99"/>
    <w:semiHidden/>
    <w:rsid w:val="00A03480"/>
    <w:rPr>
      <w:color w:val="666666"/>
    </w:rPr>
  </w:style>
  <w:style w:type="paragraph" w:styleId="Revision">
    <w:name w:val="Revision"/>
    <w:hidden/>
    <w:uiPriority w:val="99"/>
    <w:semiHidden/>
    <w:rsid w:val="005A5023"/>
    <w:pPr>
      <w:spacing w:after="0" w:line="240" w:lineRule="auto"/>
    </w:pPr>
  </w:style>
  <w:style w:type="table" w:styleId="TableGrid">
    <w:name w:val="Table Grid"/>
    <w:basedOn w:val="TableNormal"/>
    <w:uiPriority w:val="39"/>
    <w:rsid w:val="004163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53A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655590">
      <w:bodyDiv w:val="1"/>
      <w:marLeft w:val="0"/>
      <w:marRight w:val="0"/>
      <w:marTop w:val="0"/>
      <w:marBottom w:val="0"/>
      <w:divBdr>
        <w:top w:val="none" w:sz="0" w:space="0" w:color="auto"/>
        <w:left w:val="none" w:sz="0" w:space="0" w:color="auto"/>
        <w:bottom w:val="none" w:sz="0" w:space="0" w:color="auto"/>
        <w:right w:val="none" w:sz="0" w:space="0" w:color="auto"/>
      </w:divBdr>
      <w:divsChild>
        <w:div w:id="341586608">
          <w:marLeft w:val="480"/>
          <w:marRight w:val="0"/>
          <w:marTop w:val="0"/>
          <w:marBottom w:val="0"/>
          <w:divBdr>
            <w:top w:val="none" w:sz="0" w:space="0" w:color="auto"/>
            <w:left w:val="none" w:sz="0" w:space="0" w:color="auto"/>
            <w:bottom w:val="none" w:sz="0" w:space="0" w:color="auto"/>
            <w:right w:val="none" w:sz="0" w:space="0" w:color="auto"/>
          </w:divBdr>
          <w:divsChild>
            <w:div w:id="166693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970713">
      <w:bodyDiv w:val="1"/>
      <w:marLeft w:val="0"/>
      <w:marRight w:val="0"/>
      <w:marTop w:val="0"/>
      <w:marBottom w:val="0"/>
      <w:divBdr>
        <w:top w:val="none" w:sz="0" w:space="0" w:color="auto"/>
        <w:left w:val="none" w:sz="0" w:space="0" w:color="auto"/>
        <w:bottom w:val="none" w:sz="0" w:space="0" w:color="auto"/>
        <w:right w:val="none" w:sz="0" w:space="0" w:color="auto"/>
      </w:divBdr>
      <w:divsChild>
        <w:div w:id="1996103214">
          <w:marLeft w:val="480"/>
          <w:marRight w:val="0"/>
          <w:marTop w:val="0"/>
          <w:marBottom w:val="0"/>
          <w:divBdr>
            <w:top w:val="none" w:sz="0" w:space="0" w:color="auto"/>
            <w:left w:val="none" w:sz="0" w:space="0" w:color="auto"/>
            <w:bottom w:val="none" w:sz="0" w:space="0" w:color="auto"/>
            <w:right w:val="none" w:sz="0" w:space="0" w:color="auto"/>
          </w:divBdr>
          <w:divsChild>
            <w:div w:id="16641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iaw1@arizona.edu"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2285B-6782-452C-8106-046219DE3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94</TotalTime>
  <Pages>24</Pages>
  <Words>31482</Words>
  <Characters>179453</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ick, Ian Archer - (iaw1)</dc:creator>
  <cp:keywords/>
  <dc:description/>
  <cp:lastModifiedBy>Winick, Ian Archer - (iaw1)</cp:lastModifiedBy>
  <cp:revision>159</cp:revision>
  <cp:lastPrinted>2025-02-18T20:46:00Z</cp:lastPrinted>
  <dcterms:created xsi:type="dcterms:W3CDTF">2025-02-04T18:59:00Z</dcterms:created>
  <dcterms:modified xsi:type="dcterms:W3CDTF">2025-02-25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BHQN34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